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8D27D9" w14:textId="0621BA7A" w:rsidR="00065F9D" w:rsidRPr="00720A83" w:rsidRDefault="005C0550" w:rsidP="00907D92">
      <w:pPr>
        <w:jc w:val="center"/>
        <w:rPr>
          <w:rFonts w:cs="Arial"/>
          <w:b/>
          <w:bCs/>
          <w:szCs w:val="24"/>
          <w:lang w:val="en-GB"/>
        </w:rPr>
      </w:pPr>
      <w:bookmarkStart w:id="0" w:name="_Hlk61540304"/>
      <w:bookmarkEnd w:id="0"/>
      <w:r w:rsidRPr="00720A83">
        <w:rPr>
          <w:rFonts w:cs="Arial"/>
          <w:noProof/>
          <w:lang w:val="en-GB"/>
        </w:rPr>
        <w:drawing>
          <wp:anchor distT="0" distB="0" distL="114300" distR="114300" simplePos="0" relativeHeight="251659264" behindDoc="0" locked="0" layoutInCell="1" allowOverlap="1" wp14:anchorId="56FB7C69" wp14:editId="03566AEB">
            <wp:simplePos x="0" y="0"/>
            <wp:positionH relativeFrom="column">
              <wp:posOffset>-914400</wp:posOffset>
            </wp:positionH>
            <wp:positionV relativeFrom="paragraph">
              <wp:posOffset>-933450</wp:posOffset>
            </wp:positionV>
            <wp:extent cx="7767955" cy="1445895"/>
            <wp:effectExtent l="0" t="0" r="4445" b="1905"/>
            <wp:wrapNone/>
            <wp:docPr id="6" name="Picture 6" descr="Macintosh HD:Users:janineshalan:Dropbox:Logo:UCL-BANNERS:a4 _coated_eps_reformatted:a4_portrait_eps_coated:LightBlue550portra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nineshalan:Dropbox:Logo:UCL-BANNERS:a4 _coated_eps_reformatted:a4_portrait_eps_coated:LightBlue550portrait.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7767955" cy="1445895"/>
                    </a:xfrm>
                    <a:prstGeom prst="rect">
                      <a:avLst/>
                    </a:prstGeom>
                    <a:noFill/>
                    <a:ln>
                      <a:noFill/>
                    </a:ln>
                  </pic:spPr>
                </pic:pic>
              </a:graphicData>
            </a:graphic>
            <wp14:sizeRelH relativeFrom="margin">
              <wp14:pctWidth>0</wp14:pctWidth>
            </wp14:sizeRelH>
          </wp:anchor>
        </w:drawing>
      </w:r>
    </w:p>
    <w:p w14:paraId="7D226FE4" w14:textId="58D70D35" w:rsidR="00065F9D" w:rsidRPr="00720A83" w:rsidRDefault="00065F9D" w:rsidP="00907D92">
      <w:pPr>
        <w:jc w:val="center"/>
        <w:rPr>
          <w:rFonts w:cs="Arial"/>
          <w:b/>
          <w:bCs/>
          <w:szCs w:val="24"/>
          <w:lang w:val="en-GB"/>
        </w:rPr>
      </w:pPr>
    </w:p>
    <w:p w14:paraId="750DF300" w14:textId="7F7C8685" w:rsidR="00065F9D" w:rsidRPr="00720A83" w:rsidRDefault="005C0550" w:rsidP="00907D92">
      <w:pPr>
        <w:jc w:val="center"/>
        <w:rPr>
          <w:rFonts w:cs="Arial"/>
          <w:b/>
          <w:bCs/>
          <w:szCs w:val="24"/>
          <w:lang w:val="en-GB"/>
        </w:rPr>
      </w:pPr>
      <w:r w:rsidRPr="00720A83">
        <w:rPr>
          <w:rFonts w:cs="Arial"/>
          <w:b/>
          <w:bCs/>
          <w:szCs w:val="24"/>
          <w:lang w:val="en-GB"/>
        </w:rPr>
        <w:tab/>
      </w:r>
    </w:p>
    <w:p w14:paraId="7345AC94" w14:textId="02F2D6E9" w:rsidR="005C0550" w:rsidRPr="00720A83" w:rsidRDefault="005C0550" w:rsidP="00907D92">
      <w:pPr>
        <w:jc w:val="center"/>
        <w:rPr>
          <w:rFonts w:cs="Arial"/>
          <w:b/>
          <w:bCs/>
          <w:szCs w:val="24"/>
          <w:lang w:val="en-GB"/>
        </w:rPr>
      </w:pPr>
    </w:p>
    <w:p w14:paraId="74128F87" w14:textId="392B55FA" w:rsidR="005C0550" w:rsidRPr="00720A83" w:rsidRDefault="00BA1D02" w:rsidP="00907D92">
      <w:pPr>
        <w:jc w:val="center"/>
        <w:rPr>
          <w:rFonts w:cs="Arial"/>
          <w:b/>
          <w:bCs/>
          <w:szCs w:val="24"/>
          <w:lang w:val="en-GB"/>
        </w:rPr>
      </w:pPr>
      <w:r w:rsidRPr="00720A83">
        <w:rPr>
          <w:rFonts w:cs="Arial"/>
          <w:b/>
          <w:bCs/>
          <w:noProof/>
          <w:szCs w:val="24"/>
          <w:lang w:val="en-GB"/>
        </w:rPr>
        <mc:AlternateContent>
          <mc:Choice Requires="wps">
            <w:drawing>
              <wp:anchor distT="0" distB="0" distL="114300" distR="114300" simplePos="0" relativeHeight="251660288" behindDoc="0" locked="0" layoutInCell="1" allowOverlap="1" wp14:anchorId="4C526674" wp14:editId="16E675EA">
                <wp:simplePos x="0" y="0"/>
                <wp:positionH relativeFrom="column">
                  <wp:posOffset>311150</wp:posOffset>
                </wp:positionH>
                <wp:positionV relativeFrom="paragraph">
                  <wp:posOffset>218228</wp:posOffset>
                </wp:positionV>
                <wp:extent cx="533400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DAC241" id="Straight Connector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pt,17.2pt" to="444.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" strokecolor="black [3213]" strokeweight=".5pt">
                <v:stroke joinstyle="miter"/>
              </v:line>
            </w:pict>
          </mc:Fallback>
        </mc:AlternateContent>
      </w:r>
    </w:p>
    <w:p w14:paraId="75FA487D" w14:textId="7D0C3831" w:rsidR="001D0A53" w:rsidRPr="00720A83" w:rsidRDefault="005C0550" w:rsidP="00907D92">
      <w:pPr>
        <w:jc w:val="center"/>
        <w:rPr>
          <w:rFonts w:cs="Arial"/>
          <w:b/>
          <w:bCs/>
          <w:sz w:val="44"/>
          <w:szCs w:val="44"/>
          <w:lang w:val="en-GB"/>
        </w:rPr>
      </w:pPr>
      <w:r w:rsidRPr="00720A83">
        <w:rPr>
          <w:rFonts w:cs="Arial"/>
          <w:b/>
          <w:bCs/>
          <w:noProof/>
          <w:szCs w:val="24"/>
          <w:lang w:val="en-GB"/>
        </w:rPr>
        <mc:AlternateContent>
          <mc:Choice Requires="wps">
            <w:drawing>
              <wp:anchor distT="0" distB="0" distL="114300" distR="114300" simplePos="0" relativeHeight="251662336" behindDoc="0" locked="0" layoutInCell="1" allowOverlap="1" wp14:anchorId="325F2B00" wp14:editId="1A883E4C">
                <wp:simplePos x="0" y="0"/>
                <wp:positionH relativeFrom="column">
                  <wp:posOffset>304800</wp:posOffset>
                </wp:positionH>
                <wp:positionV relativeFrom="paragraph">
                  <wp:posOffset>554990</wp:posOffset>
                </wp:positionV>
                <wp:extent cx="533400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E7CD5" id="Straight Connector 2"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pt,43.7pt" to="444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" strokecolor="black [3213]" strokeweight=".5pt">
                <v:stroke joinstyle="miter"/>
              </v:line>
            </w:pict>
          </mc:Fallback>
        </mc:AlternateContent>
      </w:r>
      <w:r w:rsidR="000B221B">
        <w:rPr>
          <w:rFonts w:cs="Arial"/>
          <w:b/>
          <w:bCs/>
          <w:sz w:val="44"/>
          <w:szCs w:val="44"/>
          <w:lang w:val="en-GB"/>
        </w:rPr>
        <w:t>Understanding the Enigmatic</w:t>
      </w:r>
      <w:r w:rsidR="00A636C5" w:rsidRPr="00720A83">
        <w:rPr>
          <w:rFonts w:cs="Arial"/>
          <w:b/>
          <w:bCs/>
          <w:sz w:val="44"/>
          <w:szCs w:val="44"/>
          <w:lang w:val="en-GB"/>
        </w:rPr>
        <w:t xml:space="preserve"> Anelloviridae</w:t>
      </w:r>
    </w:p>
    <w:p w14:paraId="2D1BAAAF" w14:textId="0FDAAE28" w:rsidR="00A636C5" w:rsidRPr="00720A83" w:rsidRDefault="005C0550" w:rsidP="00907D92">
      <w:pPr>
        <w:jc w:val="center"/>
        <w:rPr>
          <w:rFonts w:cs="Arial"/>
          <w:szCs w:val="24"/>
          <w:lang w:val="en-GB"/>
        </w:rPr>
      </w:pPr>
      <w:r w:rsidRPr="00720A83">
        <w:rPr>
          <w:rFonts w:cs="Arial"/>
          <w:szCs w:val="24"/>
          <w:lang w:val="en-GB"/>
        </w:rPr>
        <w:t xml:space="preserve">Author: </w:t>
      </w:r>
      <w:r w:rsidR="00A636C5" w:rsidRPr="00720A83">
        <w:rPr>
          <w:rFonts w:cs="Arial"/>
          <w:szCs w:val="24"/>
          <w:lang w:val="en-GB"/>
        </w:rPr>
        <w:t xml:space="preserve">Cedric </w:t>
      </w:r>
      <w:r w:rsidR="00065F9D" w:rsidRPr="00720A83">
        <w:rPr>
          <w:rFonts w:cs="Arial"/>
          <w:szCs w:val="24"/>
          <w:lang w:val="en-GB"/>
        </w:rPr>
        <w:t xml:space="preserve">CS </w:t>
      </w:r>
      <w:r w:rsidR="00A636C5" w:rsidRPr="00720A83">
        <w:rPr>
          <w:rFonts w:cs="Arial"/>
          <w:szCs w:val="24"/>
          <w:lang w:val="en-GB"/>
        </w:rPr>
        <w:t>Tan</w:t>
      </w:r>
    </w:p>
    <w:p w14:paraId="6D4A1375" w14:textId="38317DBE" w:rsidR="005C0550" w:rsidRPr="00720A83" w:rsidRDefault="005C0550" w:rsidP="00907D92">
      <w:pPr>
        <w:jc w:val="center"/>
        <w:rPr>
          <w:rFonts w:cs="Arial"/>
          <w:szCs w:val="24"/>
          <w:lang w:val="en-GB"/>
        </w:rPr>
      </w:pPr>
      <w:r w:rsidRPr="00720A83">
        <w:rPr>
          <w:rFonts w:cs="Arial"/>
          <w:szCs w:val="24"/>
          <w:lang w:val="en-GB"/>
        </w:rPr>
        <w:t>Supervisor: Prof. Joanne M Santini</w:t>
      </w:r>
    </w:p>
    <w:p w14:paraId="29963B37" w14:textId="77777777" w:rsidR="00907D92" w:rsidRPr="00720A83" w:rsidRDefault="00907D92" w:rsidP="00907D92">
      <w:pPr>
        <w:jc w:val="center"/>
        <w:rPr>
          <w:rFonts w:cs="Arial"/>
          <w:color w:val="000000" w:themeColor="text1"/>
          <w:szCs w:val="24"/>
          <w:lang w:val="en-GB"/>
        </w:rPr>
      </w:pPr>
      <w:r w:rsidRPr="00720A83">
        <w:rPr>
          <w:rFonts w:cs="Arial"/>
          <w:color w:val="000000" w:themeColor="text1"/>
          <w:szCs w:val="24"/>
          <w:lang w:val="en-GB"/>
        </w:rPr>
        <w:t>Department of Structural and Molecular Biology</w:t>
      </w:r>
    </w:p>
    <w:p w14:paraId="036A7657" w14:textId="77777777" w:rsidR="00907D92" w:rsidRPr="00720A83" w:rsidRDefault="00907D92" w:rsidP="00907D92">
      <w:pPr>
        <w:jc w:val="center"/>
        <w:rPr>
          <w:rFonts w:cs="Arial"/>
          <w:color w:val="000000" w:themeColor="text1"/>
          <w:szCs w:val="24"/>
          <w:lang w:val="en-GB"/>
        </w:rPr>
      </w:pPr>
      <w:r w:rsidRPr="00720A83">
        <w:rPr>
          <w:rFonts w:cs="Arial"/>
          <w:color w:val="000000" w:themeColor="text1"/>
          <w:szCs w:val="24"/>
          <w:lang w:val="en-GB"/>
        </w:rPr>
        <w:t>Faculty of Life Sciences</w:t>
      </w:r>
    </w:p>
    <w:p w14:paraId="5DB1B6C4" w14:textId="224661A9" w:rsidR="005C0550" w:rsidRPr="00720A83" w:rsidRDefault="005C0550" w:rsidP="00907D92">
      <w:pPr>
        <w:jc w:val="center"/>
        <w:rPr>
          <w:rFonts w:cs="Arial"/>
          <w:szCs w:val="24"/>
          <w:lang w:val="en-GB"/>
        </w:rPr>
      </w:pPr>
    </w:p>
    <w:p w14:paraId="011D5E19" w14:textId="77777777" w:rsidR="00BA1D02" w:rsidRPr="00720A83" w:rsidRDefault="00BA1D02" w:rsidP="00907D92">
      <w:pPr>
        <w:jc w:val="center"/>
        <w:rPr>
          <w:rFonts w:cs="Arial"/>
          <w:szCs w:val="24"/>
          <w:lang w:val="en-GB"/>
        </w:rPr>
      </w:pPr>
    </w:p>
    <w:p w14:paraId="183612A9" w14:textId="7BA2EA05" w:rsidR="005C0550" w:rsidRPr="00720A83" w:rsidRDefault="005C0550" w:rsidP="00907D92">
      <w:pPr>
        <w:jc w:val="center"/>
        <w:rPr>
          <w:rFonts w:cs="Arial"/>
          <w:color w:val="833C0B" w:themeColor="accent2" w:themeShade="80"/>
          <w:szCs w:val="24"/>
          <w:lang w:val="en-GB"/>
        </w:rPr>
      </w:pPr>
      <w:r w:rsidRPr="00720A83">
        <w:rPr>
          <w:rFonts w:cs="Arial"/>
          <w:color w:val="833C0B" w:themeColor="accent2" w:themeShade="80"/>
          <w:szCs w:val="24"/>
          <w:lang w:val="en-GB"/>
        </w:rPr>
        <w:t>BIOC0021: Advanced Investigative Project in Molecular Biosciences (20/21)</w:t>
      </w:r>
    </w:p>
    <w:p w14:paraId="4E4215D4" w14:textId="77777777" w:rsidR="005C0550" w:rsidRPr="00720A83" w:rsidRDefault="005C0550" w:rsidP="00907D92">
      <w:pPr>
        <w:jc w:val="center"/>
        <w:rPr>
          <w:rFonts w:cs="Arial"/>
          <w:szCs w:val="24"/>
          <w:lang w:val="en-GB"/>
        </w:rPr>
      </w:pPr>
    </w:p>
    <w:p w14:paraId="5C599C88" w14:textId="74D7000B" w:rsidR="00065F9D" w:rsidRPr="00720A83" w:rsidRDefault="00065F9D" w:rsidP="00907D92">
      <w:pPr>
        <w:jc w:val="center"/>
        <w:rPr>
          <w:rFonts w:cs="Arial"/>
          <w:szCs w:val="24"/>
          <w:lang w:val="en-GB"/>
        </w:rPr>
      </w:pPr>
    </w:p>
    <w:p w14:paraId="7729A2C0" w14:textId="13558A3A" w:rsidR="00065F9D" w:rsidRPr="00720A83" w:rsidRDefault="00065F9D" w:rsidP="00907D92">
      <w:pPr>
        <w:jc w:val="center"/>
        <w:rPr>
          <w:rFonts w:cs="Arial"/>
          <w:szCs w:val="24"/>
          <w:lang w:val="en-GB"/>
        </w:rPr>
      </w:pPr>
    </w:p>
    <w:p w14:paraId="53A48AE4" w14:textId="6A713307" w:rsidR="00065F9D" w:rsidRPr="00720A83" w:rsidRDefault="00065F9D" w:rsidP="00907D92">
      <w:pPr>
        <w:jc w:val="center"/>
        <w:rPr>
          <w:rFonts w:cs="Arial"/>
          <w:szCs w:val="24"/>
          <w:lang w:val="en-GB"/>
        </w:rPr>
      </w:pPr>
    </w:p>
    <w:p w14:paraId="13BF8A75" w14:textId="156E4F38" w:rsidR="00907D92" w:rsidRPr="00720A83" w:rsidRDefault="00907D92">
      <w:pPr>
        <w:spacing w:line="259" w:lineRule="auto"/>
        <w:jc w:val="left"/>
        <w:rPr>
          <w:rFonts w:cs="Arial"/>
          <w:szCs w:val="24"/>
          <w:lang w:val="en-GB"/>
        </w:rPr>
      </w:pPr>
      <w:r w:rsidRPr="00720A83">
        <w:rPr>
          <w:rFonts w:cs="Arial"/>
          <w:szCs w:val="24"/>
          <w:lang w:val="en-GB"/>
        </w:rPr>
        <w:br w:type="page"/>
      </w:r>
    </w:p>
    <w:p w14:paraId="43E1C86C" w14:textId="77777777" w:rsidR="00065F9D" w:rsidRPr="00720A83" w:rsidRDefault="00065F9D" w:rsidP="00907D92">
      <w:pPr>
        <w:jc w:val="center"/>
        <w:rPr>
          <w:rFonts w:cs="Arial"/>
          <w:szCs w:val="24"/>
          <w:lang w:val="en-GB"/>
        </w:rPr>
      </w:pPr>
    </w:p>
    <w:bookmarkStart w:id="1" w:name="_Hlk63343206" w:displacedByCustomXml="next"/>
    <w:sdt>
      <w:sdtPr>
        <w:rPr>
          <w:rFonts w:eastAsiaTheme="minorHAnsi" w:cstheme="minorBidi"/>
          <w:b w:val="0"/>
          <w:sz w:val="24"/>
          <w:szCs w:val="22"/>
          <w:lang w:val="en-GB"/>
        </w:rPr>
        <w:id w:val="232045161"/>
        <w:docPartObj>
          <w:docPartGallery w:val="Table of Contents"/>
          <w:docPartUnique/>
        </w:docPartObj>
      </w:sdtPr>
      <w:sdtEndPr>
        <w:rPr>
          <w:bCs/>
          <w:noProof/>
        </w:rPr>
      </w:sdtEndPr>
      <w:sdtContent>
        <w:p w14:paraId="5C4822F1" w14:textId="2BEC47D8" w:rsidR="0041008F" w:rsidRPr="0041008F" w:rsidRDefault="0041008F" w:rsidP="0041008F">
          <w:pPr>
            <w:pStyle w:val="TOCHeading"/>
            <w:shd w:val="clear" w:color="auto" w:fill="FFFFFF" w:themeFill="background1"/>
            <w:rPr>
              <w:lang w:val="en-GB"/>
            </w:rPr>
          </w:pPr>
          <w:r>
            <w:rPr>
              <w:lang w:val="en-GB"/>
            </w:rPr>
            <w:t>Table of contents</w:t>
          </w:r>
          <w:r>
            <w:rPr>
              <w:lang w:val="en-GB"/>
            </w:rPr>
            <w:br/>
          </w:r>
        </w:p>
        <w:p w14:paraId="06853829" w14:textId="6ADEB142" w:rsidR="0041008F" w:rsidRDefault="00586832">
          <w:pPr>
            <w:pStyle w:val="TOC1"/>
            <w:tabs>
              <w:tab w:val="right" w:leader="dot" w:pos="9350"/>
            </w:tabs>
            <w:rPr>
              <w:rFonts w:cstheme="minorBidi"/>
              <w:noProof/>
            </w:rPr>
          </w:pPr>
          <w:r w:rsidRPr="00720A83">
            <w:rPr>
              <w:lang w:val="en-GB"/>
            </w:rPr>
            <w:fldChar w:fldCharType="begin"/>
          </w:r>
          <w:r w:rsidRPr="00720A83">
            <w:rPr>
              <w:lang w:val="en-GB"/>
            </w:rPr>
            <w:instrText xml:space="preserve"> TOC \o "1-3" \h \z \u </w:instrText>
          </w:r>
          <w:r w:rsidRPr="00720A83">
            <w:rPr>
              <w:lang w:val="en-GB"/>
            </w:rPr>
            <w:fldChar w:fldCharType="separate"/>
          </w:r>
          <w:hyperlink w:anchor="_Toc63343230" w:history="1">
            <w:r w:rsidR="0041008F" w:rsidRPr="003D7587">
              <w:rPr>
                <w:rStyle w:val="Hyperlink"/>
                <w:rFonts w:cs="Arial"/>
                <w:noProof/>
                <w:lang w:val="en-GB"/>
              </w:rPr>
              <w:t>Abstract (200 words)</w:t>
            </w:r>
            <w:r w:rsidR="0041008F">
              <w:rPr>
                <w:noProof/>
                <w:webHidden/>
              </w:rPr>
              <w:tab/>
            </w:r>
            <w:r w:rsidR="0041008F">
              <w:rPr>
                <w:noProof/>
                <w:webHidden/>
              </w:rPr>
              <w:fldChar w:fldCharType="begin"/>
            </w:r>
            <w:r w:rsidR="0041008F">
              <w:rPr>
                <w:noProof/>
                <w:webHidden/>
              </w:rPr>
              <w:instrText xml:space="preserve"> PAGEREF _Toc63343230 \h </w:instrText>
            </w:r>
            <w:r w:rsidR="0041008F">
              <w:rPr>
                <w:noProof/>
                <w:webHidden/>
              </w:rPr>
            </w:r>
            <w:r w:rsidR="0041008F">
              <w:rPr>
                <w:noProof/>
                <w:webHidden/>
              </w:rPr>
              <w:fldChar w:fldCharType="separate"/>
            </w:r>
            <w:r w:rsidR="0041008F">
              <w:rPr>
                <w:noProof/>
                <w:webHidden/>
              </w:rPr>
              <w:t>3</w:t>
            </w:r>
            <w:r w:rsidR="0041008F">
              <w:rPr>
                <w:noProof/>
                <w:webHidden/>
              </w:rPr>
              <w:fldChar w:fldCharType="end"/>
            </w:r>
          </w:hyperlink>
        </w:p>
        <w:p w14:paraId="3FC82B47" w14:textId="16F72A2F" w:rsidR="0041008F" w:rsidRDefault="00DF43B1">
          <w:pPr>
            <w:pStyle w:val="TOC1"/>
            <w:tabs>
              <w:tab w:val="right" w:leader="dot" w:pos="9350"/>
            </w:tabs>
            <w:rPr>
              <w:rFonts w:cstheme="minorBidi"/>
              <w:noProof/>
            </w:rPr>
          </w:pPr>
          <w:hyperlink w:anchor="_Toc63343231" w:history="1">
            <w:r w:rsidR="0041008F" w:rsidRPr="003D7587">
              <w:rPr>
                <w:rStyle w:val="Hyperlink"/>
                <w:rFonts w:cs="Arial"/>
                <w:noProof/>
                <w:lang w:val="en-GB"/>
              </w:rPr>
              <w:t>Introduction (430 words)</w:t>
            </w:r>
            <w:r w:rsidR="0041008F">
              <w:rPr>
                <w:noProof/>
                <w:webHidden/>
              </w:rPr>
              <w:tab/>
            </w:r>
            <w:r w:rsidR="0041008F">
              <w:rPr>
                <w:noProof/>
                <w:webHidden/>
              </w:rPr>
              <w:fldChar w:fldCharType="begin"/>
            </w:r>
            <w:r w:rsidR="0041008F">
              <w:rPr>
                <w:noProof/>
                <w:webHidden/>
              </w:rPr>
              <w:instrText xml:space="preserve"> PAGEREF _Toc63343231 \h </w:instrText>
            </w:r>
            <w:r w:rsidR="0041008F">
              <w:rPr>
                <w:noProof/>
                <w:webHidden/>
              </w:rPr>
            </w:r>
            <w:r w:rsidR="0041008F">
              <w:rPr>
                <w:noProof/>
                <w:webHidden/>
              </w:rPr>
              <w:fldChar w:fldCharType="separate"/>
            </w:r>
            <w:r w:rsidR="0041008F">
              <w:rPr>
                <w:noProof/>
                <w:webHidden/>
              </w:rPr>
              <w:t>4</w:t>
            </w:r>
            <w:r w:rsidR="0041008F">
              <w:rPr>
                <w:noProof/>
                <w:webHidden/>
              </w:rPr>
              <w:fldChar w:fldCharType="end"/>
            </w:r>
          </w:hyperlink>
        </w:p>
        <w:p w14:paraId="7D3106F9" w14:textId="5588542E" w:rsidR="0041008F" w:rsidRDefault="00DF43B1">
          <w:pPr>
            <w:pStyle w:val="TOC1"/>
            <w:tabs>
              <w:tab w:val="right" w:leader="dot" w:pos="9350"/>
            </w:tabs>
            <w:rPr>
              <w:rFonts w:cstheme="minorBidi"/>
              <w:noProof/>
            </w:rPr>
          </w:pPr>
          <w:hyperlink w:anchor="_Toc63343232" w:history="1">
            <w:r w:rsidR="0041008F" w:rsidRPr="003D7587">
              <w:rPr>
                <w:rStyle w:val="Hyperlink"/>
                <w:noProof/>
                <w:lang w:val="en-GB"/>
              </w:rPr>
              <w:t>Anelloviral proteins and their interactions</w:t>
            </w:r>
            <w:r w:rsidR="0041008F">
              <w:rPr>
                <w:noProof/>
                <w:webHidden/>
              </w:rPr>
              <w:tab/>
            </w:r>
            <w:r w:rsidR="0041008F">
              <w:rPr>
                <w:noProof/>
                <w:webHidden/>
              </w:rPr>
              <w:fldChar w:fldCharType="begin"/>
            </w:r>
            <w:r w:rsidR="0041008F">
              <w:rPr>
                <w:noProof/>
                <w:webHidden/>
              </w:rPr>
              <w:instrText xml:space="preserve"> PAGEREF _Toc63343232 \h </w:instrText>
            </w:r>
            <w:r w:rsidR="0041008F">
              <w:rPr>
                <w:noProof/>
                <w:webHidden/>
              </w:rPr>
            </w:r>
            <w:r w:rsidR="0041008F">
              <w:rPr>
                <w:noProof/>
                <w:webHidden/>
              </w:rPr>
              <w:fldChar w:fldCharType="separate"/>
            </w:r>
            <w:r w:rsidR="0041008F">
              <w:rPr>
                <w:noProof/>
                <w:webHidden/>
              </w:rPr>
              <w:t>6</w:t>
            </w:r>
            <w:r w:rsidR="0041008F">
              <w:rPr>
                <w:noProof/>
                <w:webHidden/>
              </w:rPr>
              <w:fldChar w:fldCharType="end"/>
            </w:r>
          </w:hyperlink>
        </w:p>
        <w:p w14:paraId="5CE589E6" w14:textId="3ACF1E00" w:rsidR="0041008F" w:rsidRDefault="00DF43B1">
          <w:pPr>
            <w:pStyle w:val="TOC2"/>
            <w:tabs>
              <w:tab w:val="right" w:leader="dot" w:pos="9350"/>
            </w:tabs>
            <w:rPr>
              <w:rFonts w:cstheme="minorBidi"/>
              <w:noProof/>
            </w:rPr>
          </w:pPr>
          <w:hyperlink w:anchor="_Toc63343233" w:history="1">
            <w:r w:rsidR="0041008F" w:rsidRPr="003D7587">
              <w:rPr>
                <w:rStyle w:val="Hyperlink"/>
                <w:noProof/>
                <w:lang w:val="en-GB"/>
              </w:rPr>
              <w:t>Genome structure and replication (310 words)</w:t>
            </w:r>
            <w:r w:rsidR="0041008F">
              <w:rPr>
                <w:noProof/>
                <w:webHidden/>
              </w:rPr>
              <w:tab/>
            </w:r>
            <w:r w:rsidR="0041008F">
              <w:rPr>
                <w:noProof/>
                <w:webHidden/>
              </w:rPr>
              <w:fldChar w:fldCharType="begin"/>
            </w:r>
            <w:r w:rsidR="0041008F">
              <w:rPr>
                <w:noProof/>
                <w:webHidden/>
              </w:rPr>
              <w:instrText xml:space="preserve"> PAGEREF _Toc63343233 \h </w:instrText>
            </w:r>
            <w:r w:rsidR="0041008F">
              <w:rPr>
                <w:noProof/>
                <w:webHidden/>
              </w:rPr>
            </w:r>
            <w:r w:rsidR="0041008F">
              <w:rPr>
                <w:noProof/>
                <w:webHidden/>
              </w:rPr>
              <w:fldChar w:fldCharType="separate"/>
            </w:r>
            <w:r w:rsidR="0041008F">
              <w:rPr>
                <w:noProof/>
                <w:webHidden/>
              </w:rPr>
              <w:t>6</w:t>
            </w:r>
            <w:r w:rsidR="0041008F">
              <w:rPr>
                <w:noProof/>
                <w:webHidden/>
              </w:rPr>
              <w:fldChar w:fldCharType="end"/>
            </w:r>
          </w:hyperlink>
        </w:p>
        <w:p w14:paraId="6CE817BD" w14:textId="4401143F" w:rsidR="0041008F" w:rsidRDefault="00DF43B1">
          <w:pPr>
            <w:pStyle w:val="TOC2"/>
            <w:tabs>
              <w:tab w:val="right" w:leader="dot" w:pos="9350"/>
            </w:tabs>
            <w:rPr>
              <w:rFonts w:cstheme="minorBidi"/>
              <w:noProof/>
            </w:rPr>
          </w:pPr>
          <w:hyperlink w:anchor="_Toc63343234" w:history="1">
            <w:r w:rsidR="0041008F" w:rsidRPr="003D7587">
              <w:rPr>
                <w:rStyle w:val="Hyperlink"/>
                <w:noProof/>
                <w:lang w:val="en-GB"/>
              </w:rPr>
              <w:t>Host-virus interactions</w:t>
            </w:r>
            <w:r w:rsidR="0041008F">
              <w:rPr>
                <w:noProof/>
                <w:webHidden/>
              </w:rPr>
              <w:tab/>
            </w:r>
            <w:r w:rsidR="0041008F">
              <w:rPr>
                <w:noProof/>
                <w:webHidden/>
              </w:rPr>
              <w:fldChar w:fldCharType="begin"/>
            </w:r>
            <w:r w:rsidR="0041008F">
              <w:rPr>
                <w:noProof/>
                <w:webHidden/>
              </w:rPr>
              <w:instrText xml:space="preserve"> PAGEREF _Toc63343234 \h </w:instrText>
            </w:r>
            <w:r w:rsidR="0041008F">
              <w:rPr>
                <w:noProof/>
                <w:webHidden/>
              </w:rPr>
            </w:r>
            <w:r w:rsidR="0041008F">
              <w:rPr>
                <w:noProof/>
                <w:webHidden/>
              </w:rPr>
              <w:fldChar w:fldCharType="separate"/>
            </w:r>
            <w:r w:rsidR="0041008F">
              <w:rPr>
                <w:noProof/>
                <w:webHidden/>
              </w:rPr>
              <w:t>9</w:t>
            </w:r>
            <w:r w:rsidR="0041008F">
              <w:rPr>
                <w:noProof/>
                <w:webHidden/>
              </w:rPr>
              <w:fldChar w:fldCharType="end"/>
            </w:r>
          </w:hyperlink>
        </w:p>
        <w:p w14:paraId="1EE3B00A" w14:textId="4AB8A5D2" w:rsidR="0041008F" w:rsidRDefault="00DF43B1">
          <w:pPr>
            <w:pStyle w:val="TOC1"/>
            <w:tabs>
              <w:tab w:val="right" w:leader="dot" w:pos="9350"/>
            </w:tabs>
            <w:rPr>
              <w:rFonts w:cstheme="minorBidi"/>
              <w:noProof/>
            </w:rPr>
          </w:pPr>
          <w:hyperlink w:anchor="_Toc63343235" w:history="1">
            <w:r w:rsidR="0041008F" w:rsidRPr="003D7587">
              <w:rPr>
                <w:rStyle w:val="Hyperlink"/>
                <w:noProof/>
                <w:lang w:val="en-GB"/>
              </w:rPr>
              <w:t>Accumulation of genomic diversity</w:t>
            </w:r>
            <w:r w:rsidR="0041008F">
              <w:rPr>
                <w:noProof/>
                <w:webHidden/>
              </w:rPr>
              <w:tab/>
            </w:r>
            <w:r w:rsidR="0041008F">
              <w:rPr>
                <w:noProof/>
                <w:webHidden/>
              </w:rPr>
              <w:fldChar w:fldCharType="begin"/>
            </w:r>
            <w:r w:rsidR="0041008F">
              <w:rPr>
                <w:noProof/>
                <w:webHidden/>
              </w:rPr>
              <w:instrText xml:space="preserve"> PAGEREF _Toc63343235 \h </w:instrText>
            </w:r>
            <w:r w:rsidR="0041008F">
              <w:rPr>
                <w:noProof/>
                <w:webHidden/>
              </w:rPr>
            </w:r>
            <w:r w:rsidR="0041008F">
              <w:rPr>
                <w:noProof/>
                <w:webHidden/>
              </w:rPr>
              <w:fldChar w:fldCharType="separate"/>
            </w:r>
            <w:r w:rsidR="0041008F">
              <w:rPr>
                <w:noProof/>
                <w:webHidden/>
              </w:rPr>
              <w:t>9</w:t>
            </w:r>
            <w:r w:rsidR="0041008F">
              <w:rPr>
                <w:noProof/>
                <w:webHidden/>
              </w:rPr>
              <w:fldChar w:fldCharType="end"/>
            </w:r>
          </w:hyperlink>
        </w:p>
        <w:p w14:paraId="1FE52535" w14:textId="4A54ACAD" w:rsidR="0041008F" w:rsidRDefault="00DF43B1">
          <w:pPr>
            <w:pStyle w:val="TOC2"/>
            <w:tabs>
              <w:tab w:val="right" w:leader="dot" w:pos="9350"/>
            </w:tabs>
            <w:rPr>
              <w:rFonts w:cstheme="minorBidi"/>
              <w:noProof/>
            </w:rPr>
          </w:pPr>
          <w:hyperlink w:anchor="_Toc63343236" w:history="1">
            <w:r w:rsidR="0041008F" w:rsidRPr="003D7587">
              <w:rPr>
                <w:rStyle w:val="Hyperlink"/>
                <w:noProof/>
                <w:lang w:val="en-GB"/>
              </w:rPr>
              <w:t>Genomic diversity (255)</w:t>
            </w:r>
            <w:r w:rsidR="0041008F">
              <w:rPr>
                <w:noProof/>
                <w:webHidden/>
              </w:rPr>
              <w:tab/>
            </w:r>
            <w:r w:rsidR="0041008F">
              <w:rPr>
                <w:noProof/>
                <w:webHidden/>
              </w:rPr>
              <w:fldChar w:fldCharType="begin"/>
            </w:r>
            <w:r w:rsidR="0041008F">
              <w:rPr>
                <w:noProof/>
                <w:webHidden/>
              </w:rPr>
              <w:instrText xml:space="preserve"> PAGEREF _Toc63343236 \h </w:instrText>
            </w:r>
            <w:r w:rsidR="0041008F">
              <w:rPr>
                <w:noProof/>
                <w:webHidden/>
              </w:rPr>
            </w:r>
            <w:r w:rsidR="0041008F">
              <w:rPr>
                <w:noProof/>
                <w:webHidden/>
              </w:rPr>
              <w:fldChar w:fldCharType="separate"/>
            </w:r>
            <w:r w:rsidR="0041008F">
              <w:rPr>
                <w:noProof/>
                <w:webHidden/>
              </w:rPr>
              <w:t>9</w:t>
            </w:r>
            <w:r w:rsidR="0041008F">
              <w:rPr>
                <w:noProof/>
                <w:webHidden/>
              </w:rPr>
              <w:fldChar w:fldCharType="end"/>
            </w:r>
          </w:hyperlink>
        </w:p>
        <w:p w14:paraId="34D13739" w14:textId="56E002D3" w:rsidR="0041008F" w:rsidRDefault="00DF43B1">
          <w:pPr>
            <w:pStyle w:val="TOC2"/>
            <w:tabs>
              <w:tab w:val="right" w:leader="dot" w:pos="9350"/>
            </w:tabs>
            <w:rPr>
              <w:rFonts w:cstheme="minorBidi"/>
              <w:noProof/>
            </w:rPr>
          </w:pPr>
          <w:hyperlink w:anchor="_Toc63343237" w:history="1">
            <w:r w:rsidR="0041008F" w:rsidRPr="003D7587">
              <w:rPr>
                <w:rStyle w:val="Hyperlink"/>
                <w:noProof/>
                <w:lang w:val="en-GB"/>
              </w:rPr>
              <w:t>Mutation rates (325)</w:t>
            </w:r>
            <w:r w:rsidR="0041008F">
              <w:rPr>
                <w:noProof/>
                <w:webHidden/>
              </w:rPr>
              <w:tab/>
            </w:r>
            <w:r w:rsidR="0041008F">
              <w:rPr>
                <w:noProof/>
                <w:webHidden/>
              </w:rPr>
              <w:fldChar w:fldCharType="begin"/>
            </w:r>
            <w:r w:rsidR="0041008F">
              <w:rPr>
                <w:noProof/>
                <w:webHidden/>
              </w:rPr>
              <w:instrText xml:space="preserve"> PAGEREF _Toc63343237 \h </w:instrText>
            </w:r>
            <w:r w:rsidR="0041008F">
              <w:rPr>
                <w:noProof/>
                <w:webHidden/>
              </w:rPr>
            </w:r>
            <w:r w:rsidR="0041008F">
              <w:rPr>
                <w:noProof/>
                <w:webHidden/>
              </w:rPr>
              <w:fldChar w:fldCharType="separate"/>
            </w:r>
            <w:r w:rsidR="0041008F">
              <w:rPr>
                <w:noProof/>
                <w:webHidden/>
              </w:rPr>
              <w:t>12</w:t>
            </w:r>
            <w:r w:rsidR="0041008F">
              <w:rPr>
                <w:noProof/>
                <w:webHidden/>
              </w:rPr>
              <w:fldChar w:fldCharType="end"/>
            </w:r>
          </w:hyperlink>
        </w:p>
        <w:p w14:paraId="59405ECC" w14:textId="1D077AC8" w:rsidR="0041008F" w:rsidRDefault="00DF43B1">
          <w:pPr>
            <w:pStyle w:val="TOC2"/>
            <w:tabs>
              <w:tab w:val="right" w:leader="dot" w:pos="9350"/>
            </w:tabs>
            <w:rPr>
              <w:rFonts w:cstheme="minorBidi"/>
              <w:noProof/>
            </w:rPr>
          </w:pPr>
          <w:hyperlink w:anchor="_Toc63343238" w:history="1">
            <w:r w:rsidR="0041008F" w:rsidRPr="003D7587">
              <w:rPr>
                <w:rStyle w:val="Hyperlink"/>
                <w:noProof/>
                <w:lang w:val="en-GB"/>
              </w:rPr>
              <w:t>Host-editing and recombination (530)</w:t>
            </w:r>
            <w:r w:rsidR="0041008F">
              <w:rPr>
                <w:noProof/>
                <w:webHidden/>
              </w:rPr>
              <w:tab/>
            </w:r>
            <w:r w:rsidR="0041008F">
              <w:rPr>
                <w:noProof/>
                <w:webHidden/>
              </w:rPr>
              <w:fldChar w:fldCharType="begin"/>
            </w:r>
            <w:r w:rsidR="0041008F">
              <w:rPr>
                <w:noProof/>
                <w:webHidden/>
              </w:rPr>
              <w:instrText xml:space="preserve"> PAGEREF _Toc63343238 \h </w:instrText>
            </w:r>
            <w:r w:rsidR="0041008F">
              <w:rPr>
                <w:noProof/>
                <w:webHidden/>
              </w:rPr>
            </w:r>
            <w:r w:rsidR="0041008F">
              <w:rPr>
                <w:noProof/>
                <w:webHidden/>
              </w:rPr>
              <w:fldChar w:fldCharType="separate"/>
            </w:r>
            <w:r w:rsidR="0041008F">
              <w:rPr>
                <w:noProof/>
                <w:webHidden/>
              </w:rPr>
              <w:t>13</w:t>
            </w:r>
            <w:r w:rsidR="0041008F">
              <w:rPr>
                <w:noProof/>
                <w:webHidden/>
              </w:rPr>
              <w:fldChar w:fldCharType="end"/>
            </w:r>
          </w:hyperlink>
        </w:p>
        <w:p w14:paraId="158190D4" w14:textId="685EA3D0" w:rsidR="0041008F" w:rsidRDefault="00DF43B1">
          <w:pPr>
            <w:pStyle w:val="TOC1"/>
            <w:tabs>
              <w:tab w:val="right" w:leader="dot" w:pos="9350"/>
            </w:tabs>
            <w:rPr>
              <w:rFonts w:cstheme="minorBidi"/>
              <w:noProof/>
            </w:rPr>
          </w:pPr>
          <w:hyperlink w:anchor="_Toc63343239" w:history="1">
            <w:r w:rsidR="0041008F" w:rsidRPr="003D7587">
              <w:rPr>
                <w:rStyle w:val="Hyperlink"/>
                <w:noProof/>
                <w:lang w:val="en-GB"/>
              </w:rPr>
              <w:t>Transmission routes: anelloviruses can go anywhere (761)</w:t>
            </w:r>
            <w:r w:rsidR="0041008F">
              <w:rPr>
                <w:noProof/>
                <w:webHidden/>
              </w:rPr>
              <w:tab/>
            </w:r>
            <w:r w:rsidR="0041008F">
              <w:rPr>
                <w:noProof/>
                <w:webHidden/>
              </w:rPr>
              <w:fldChar w:fldCharType="begin"/>
            </w:r>
            <w:r w:rsidR="0041008F">
              <w:rPr>
                <w:noProof/>
                <w:webHidden/>
              </w:rPr>
              <w:instrText xml:space="preserve"> PAGEREF _Toc63343239 \h </w:instrText>
            </w:r>
            <w:r w:rsidR="0041008F">
              <w:rPr>
                <w:noProof/>
                <w:webHidden/>
              </w:rPr>
            </w:r>
            <w:r w:rsidR="0041008F">
              <w:rPr>
                <w:noProof/>
                <w:webHidden/>
              </w:rPr>
              <w:fldChar w:fldCharType="separate"/>
            </w:r>
            <w:r w:rsidR="0041008F">
              <w:rPr>
                <w:noProof/>
                <w:webHidden/>
              </w:rPr>
              <w:t>15</w:t>
            </w:r>
            <w:r w:rsidR="0041008F">
              <w:rPr>
                <w:noProof/>
                <w:webHidden/>
              </w:rPr>
              <w:fldChar w:fldCharType="end"/>
            </w:r>
          </w:hyperlink>
        </w:p>
        <w:p w14:paraId="269DCAE4" w14:textId="761A777D" w:rsidR="0041008F" w:rsidRDefault="00DF43B1">
          <w:pPr>
            <w:pStyle w:val="TOC2"/>
            <w:tabs>
              <w:tab w:val="right" w:leader="dot" w:pos="9350"/>
            </w:tabs>
            <w:rPr>
              <w:rFonts w:cstheme="minorBidi"/>
              <w:noProof/>
            </w:rPr>
          </w:pPr>
          <w:hyperlink w:anchor="_Toc63343240" w:history="1">
            <w:r w:rsidR="0041008F" w:rsidRPr="003D7587">
              <w:rPr>
                <w:rStyle w:val="Hyperlink"/>
                <w:noProof/>
                <w:lang w:val="en-GB"/>
              </w:rPr>
              <w:t>Horizontal transmission</w:t>
            </w:r>
            <w:r w:rsidR="0041008F">
              <w:rPr>
                <w:noProof/>
                <w:webHidden/>
              </w:rPr>
              <w:tab/>
            </w:r>
            <w:r w:rsidR="0041008F">
              <w:rPr>
                <w:noProof/>
                <w:webHidden/>
              </w:rPr>
              <w:fldChar w:fldCharType="begin"/>
            </w:r>
            <w:r w:rsidR="0041008F">
              <w:rPr>
                <w:noProof/>
                <w:webHidden/>
              </w:rPr>
              <w:instrText xml:space="preserve"> PAGEREF _Toc63343240 \h </w:instrText>
            </w:r>
            <w:r w:rsidR="0041008F">
              <w:rPr>
                <w:noProof/>
                <w:webHidden/>
              </w:rPr>
            </w:r>
            <w:r w:rsidR="0041008F">
              <w:rPr>
                <w:noProof/>
                <w:webHidden/>
              </w:rPr>
              <w:fldChar w:fldCharType="separate"/>
            </w:r>
            <w:r w:rsidR="0041008F">
              <w:rPr>
                <w:noProof/>
                <w:webHidden/>
              </w:rPr>
              <w:t>15</w:t>
            </w:r>
            <w:r w:rsidR="0041008F">
              <w:rPr>
                <w:noProof/>
                <w:webHidden/>
              </w:rPr>
              <w:fldChar w:fldCharType="end"/>
            </w:r>
          </w:hyperlink>
        </w:p>
        <w:p w14:paraId="0E7D574F" w14:textId="56E7184C" w:rsidR="0041008F" w:rsidRDefault="00DF43B1">
          <w:pPr>
            <w:pStyle w:val="TOC2"/>
            <w:tabs>
              <w:tab w:val="right" w:leader="dot" w:pos="9350"/>
            </w:tabs>
            <w:rPr>
              <w:rFonts w:cstheme="minorBidi"/>
              <w:noProof/>
            </w:rPr>
          </w:pPr>
          <w:hyperlink w:anchor="_Toc63343241" w:history="1">
            <w:r w:rsidR="0041008F" w:rsidRPr="003D7587">
              <w:rPr>
                <w:rStyle w:val="Hyperlink"/>
                <w:noProof/>
                <w:lang w:val="en-GB"/>
              </w:rPr>
              <w:t>Vertical transmission</w:t>
            </w:r>
            <w:r w:rsidR="0041008F">
              <w:rPr>
                <w:noProof/>
                <w:webHidden/>
              </w:rPr>
              <w:tab/>
            </w:r>
            <w:r w:rsidR="0041008F">
              <w:rPr>
                <w:noProof/>
                <w:webHidden/>
              </w:rPr>
              <w:fldChar w:fldCharType="begin"/>
            </w:r>
            <w:r w:rsidR="0041008F">
              <w:rPr>
                <w:noProof/>
                <w:webHidden/>
              </w:rPr>
              <w:instrText xml:space="preserve"> PAGEREF _Toc63343241 \h </w:instrText>
            </w:r>
            <w:r w:rsidR="0041008F">
              <w:rPr>
                <w:noProof/>
                <w:webHidden/>
              </w:rPr>
            </w:r>
            <w:r w:rsidR="0041008F">
              <w:rPr>
                <w:noProof/>
                <w:webHidden/>
              </w:rPr>
              <w:fldChar w:fldCharType="separate"/>
            </w:r>
            <w:r w:rsidR="0041008F">
              <w:rPr>
                <w:noProof/>
                <w:webHidden/>
              </w:rPr>
              <w:t>18</w:t>
            </w:r>
            <w:r w:rsidR="0041008F">
              <w:rPr>
                <w:noProof/>
                <w:webHidden/>
              </w:rPr>
              <w:fldChar w:fldCharType="end"/>
            </w:r>
          </w:hyperlink>
        </w:p>
        <w:p w14:paraId="798B3A4D" w14:textId="740E5142" w:rsidR="0041008F" w:rsidRDefault="00DF43B1">
          <w:pPr>
            <w:pStyle w:val="TOC1"/>
            <w:tabs>
              <w:tab w:val="right" w:leader="dot" w:pos="9350"/>
            </w:tabs>
            <w:rPr>
              <w:rFonts w:cstheme="minorBidi"/>
              <w:noProof/>
            </w:rPr>
          </w:pPr>
          <w:hyperlink w:anchor="_Toc63343242" w:history="1">
            <w:r w:rsidR="0041008F" w:rsidRPr="003D7587">
              <w:rPr>
                <w:rStyle w:val="Hyperlink"/>
                <w:noProof/>
                <w:lang w:val="en-GB"/>
              </w:rPr>
              <w:t>Potential for the emergence of infectious diseases</w:t>
            </w:r>
            <w:r w:rsidR="0041008F">
              <w:rPr>
                <w:noProof/>
                <w:webHidden/>
              </w:rPr>
              <w:tab/>
            </w:r>
            <w:r w:rsidR="0041008F">
              <w:rPr>
                <w:noProof/>
                <w:webHidden/>
              </w:rPr>
              <w:fldChar w:fldCharType="begin"/>
            </w:r>
            <w:r w:rsidR="0041008F">
              <w:rPr>
                <w:noProof/>
                <w:webHidden/>
              </w:rPr>
              <w:instrText xml:space="preserve"> PAGEREF _Toc63343242 \h </w:instrText>
            </w:r>
            <w:r w:rsidR="0041008F">
              <w:rPr>
                <w:noProof/>
                <w:webHidden/>
              </w:rPr>
            </w:r>
            <w:r w:rsidR="0041008F">
              <w:rPr>
                <w:noProof/>
                <w:webHidden/>
              </w:rPr>
              <w:fldChar w:fldCharType="separate"/>
            </w:r>
            <w:r w:rsidR="0041008F">
              <w:rPr>
                <w:noProof/>
                <w:webHidden/>
              </w:rPr>
              <w:t>20</w:t>
            </w:r>
            <w:r w:rsidR="0041008F">
              <w:rPr>
                <w:noProof/>
                <w:webHidden/>
              </w:rPr>
              <w:fldChar w:fldCharType="end"/>
            </w:r>
          </w:hyperlink>
        </w:p>
        <w:p w14:paraId="6D489C8C" w14:textId="4CCE8C7A" w:rsidR="0041008F" w:rsidRDefault="00DF43B1">
          <w:pPr>
            <w:pStyle w:val="TOC2"/>
            <w:tabs>
              <w:tab w:val="right" w:leader="dot" w:pos="9350"/>
            </w:tabs>
            <w:rPr>
              <w:rFonts w:cstheme="minorBidi"/>
              <w:noProof/>
            </w:rPr>
          </w:pPr>
          <w:hyperlink w:anchor="_Toc63343243" w:history="1">
            <w:r w:rsidR="0041008F" w:rsidRPr="003D7587">
              <w:rPr>
                <w:rStyle w:val="Hyperlink"/>
                <w:noProof/>
                <w:lang w:val="en-GB"/>
              </w:rPr>
              <w:t>Anelloviruses are everywhere (485)</w:t>
            </w:r>
            <w:r w:rsidR="0041008F">
              <w:rPr>
                <w:noProof/>
                <w:webHidden/>
              </w:rPr>
              <w:tab/>
            </w:r>
            <w:r w:rsidR="0041008F">
              <w:rPr>
                <w:noProof/>
                <w:webHidden/>
              </w:rPr>
              <w:fldChar w:fldCharType="begin"/>
            </w:r>
            <w:r w:rsidR="0041008F">
              <w:rPr>
                <w:noProof/>
                <w:webHidden/>
              </w:rPr>
              <w:instrText xml:space="preserve"> PAGEREF _Toc63343243 \h </w:instrText>
            </w:r>
            <w:r w:rsidR="0041008F">
              <w:rPr>
                <w:noProof/>
                <w:webHidden/>
              </w:rPr>
            </w:r>
            <w:r w:rsidR="0041008F">
              <w:rPr>
                <w:noProof/>
                <w:webHidden/>
              </w:rPr>
              <w:fldChar w:fldCharType="separate"/>
            </w:r>
            <w:r w:rsidR="0041008F">
              <w:rPr>
                <w:noProof/>
                <w:webHidden/>
              </w:rPr>
              <w:t>20</w:t>
            </w:r>
            <w:r w:rsidR="0041008F">
              <w:rPr>
                <w:noProof/>
                <w:webHidden/>
              </w:rPr>
              <w:fldChar w:fldCharType="end"/>
            </w:r>
          </w:hyperlink>
        </w:p>
        <w:p w14:paraId="15AA9B60" w14:textId="42CF6DBA" w:rsidR="0041008F" w:rsidRDefault="00DF43B1">
          <w:pPr>
            <w:pStyle w:val="TOC2"/>
            <w:tabs>
              <w:tab w:val="right" w:leader="dot" w:pos="9350"/>
            </w:tabs>
            <w:rPr>
              <w:rFonts w:cstheme="minorBidi"/>
              <w:noProof/>
            </w:rPr>
          </w:pPr>
          <w:hyperlink w:anchor="_Toc63343244" w:history="1">
            <w:r w:rsidR="0041008F" w:rsidRPr="003D7587">
              <w:rPr>
                <w:rStyle w:val="Hyperlink"/>
                <w:noProof/>
                <w:lang w:val="en-GB"/>
              </w:rPr>
              <w:t>Evidence for cross-species transmission</w:t>
            </w:r>
            <w:r w:rsidR="0041008F">
              <w:rPr>
                <w:noProof/>
                <w:webHidden/>
              </w:rPr>
              <w:tab/>
            </w:r>
            <w:r w:rsidR="0041008F">
              <w:rPr>
                <w:noProof/>
                <w:webHidden/>
              </w:rPr>
              <w:fldChar w:fldCharType="begin"/>
            </w:r>
            <w:r w:rsidR="0041008F">
              <w:rPr>
                <w:noProof/>
                <w:webHidden/>
              </w:rPr>
              <w:instrText xml:space="preserve"> PAGEREF _Toc63343244 \h </w:instrText>
            </w:r>
            <w:r w:rsidR="0041008F">
              <w:rPr>
                <w:noProof/>
                <w:webHidden/>
              </w:rPr>
            </w:r>
            <w:r w:rsidR="0041008F">
              <w:rPr>
                <w:noProof/>
                <w:webHidden/>
              </w:rPr>
              <w:fldChar w:fldCharType="separate"/>
            </w:r>
            <w:r w:rsidR="0041008F">
              <w:rPr>
                <w:noProof/>
                <w:webHidden/>
              </w:rPr>
              <w:t>22</w:t>
            </w:r>
            <w:r w:rsidR="0041008F">
              <w:rPr>
                <w:noProof/>
                <w:webHidden/>
              </w:rPr>
              <w:fldChar w:fldCharType="end"/>
            </w:r>
          </w:hyperlink>
        </w:p>
        <w:p w14:paraId="4D1776BC" w14:textId="3C328839" w:rsidR="0041008F" w:rsidRDefault="00DF43B1">
          <w:pPr>
            <w:pStyle w:val="TOC2"/>
            <w:tabs>
              <w:tab w:val="right" w:leader="dot" w:pos="9350"/>
            </w:tabs>
            <w:rPr>
              <w:rFonts w:cstheme="minorBidi"/>
              <w:noProof/>
            </w:rPr>
          </w:pPr>
          <w:hyperlink w:anchor="_Toc63343245" w:history="1">
            <w:r w:rsidR="0041008F" w:rsidRPr="003D7587">
              <w:rPr>
                <w:rStyle w:val="Hyperlink"/>
                <w:noProof/>
                <w:lang w:val="en-GB"/>
              </w:rPr>
              <w:t>The risk of zoonoses</w:t>
            </w:r>
            <w:r w:rsidR="0041008F">
              <w:rPr>
                <w:noProof/>
                <w:webHidden/>
              </w:rPr>
              <w:tab/>
            </w:r>
            <w:r w:rsidR="0041008F">
              <w:rPr>
                <w:noProof/>
                <w:webHidden/>
              </w:rPr>
              <w:fldChar w:fldCharType="begin"/>
            </w:r>
            <w:r w:rsidR="0041008F">
              <w:rPr>
                <w:noProof/>
                <w:webHidden/>
              </w:rPr>
              <w:instrText xml:space="preserve"> PAGEREF _Toc63343245 \h </w:instrText>
            </w:r>
            <w:r w:rsidR="0041008F">
              <w:rPr>
                <w:noProof/>
                <w:webHidden/>
              </w:rPr>
            </w:r>
            <w:r w:rsidR="0041008F">
              <w:rPr>
                <w:noProof/>
                <w:webHidden/>
              </w:rPr>
              <w:fldChar w:fldCharType="separate"/>
            </w:r>
            <w:r w:rsidR="0041008F">
              <w:rPr>
                <w:noProof/>
                <w:webHidden/>
              </w:rPr>
              <w:t>25</w:t>
            </w:r>
            <w:r w:rsidR="0041008F">
              <w:rPr>
                <w:noProof/>
                <w:webHidden/>
              </w:rPr>
              <w:fldChar w:fldCharType="end"/>
            </w:r>
          </w:hyperlink>
        </w:p>
        <w:p w14:paraId="1832E15E" w14:textId="5EF902A9" w:rsidR="0041008F" w:rsidRDefault="00DF43B1">
          <w:pPr>
            <w:pStyle w:val="TOC2"/>
            <w:tabs>
              <w:tab w:val="right" w:leader="dot" w:pos="9350"/>
            </w:tabs>
            <w:rPr>
              <w:rFonts w:cstheme="minorBidi"/>
              <w:noProof/>
            </w:rPr>
          </w:pPr>
          <w:hyperlink w:anchor="_Toc63343246" w:history="1">
            <w:r w:rsidR="0041008F" w:rsidRPr="003D7587">
              <w:rPr>
                <w:rStyle w:val="Hyperlink"/>
                <w:noProof/>
                <w:lang w:val="en-GB"/>
              </w:rPr>
              <w:t>Animal reservoirs</w:t>
            </w:r>
            <w:r w:rsidR="0041008F">
              <w:rPr>
                <w:noProof/>
                <w:webHidden/>
              </w:rPr>
              <w:tab/>
            </w:r>
            <w:r w:rsidR="0041008F">
              <w:rPr>
                <w:noProof/>
                <w:webHidden/>
              </w:rPr>
              <w:fldChar w:fldCharType="begin"/>
            </w:r>
            <w:r w:rsidR="0041008F">
              <w:rPr>
                <w:noProof/>
                <w:webHidden/>
              </w:rPr>
              <w:instrText xml:space="preserve"> PAGEREF _Toc63343246 \h </w:instrText>
            </w:r>
            <w:r w:rsidR="0041008F">
              <w:rPr>
                <w:noProof/>
                <w:webHidden/>
              </w:rPr>
            </w:r>
            <w:r w:rsidR="0041008F">
              <w:rPr>
                <w:noProof/>
                <w:webHidden/>
              </w:rPr>
              <w:fldChar w:fldCharType="separate"/>
            </w:r>
            <w:r w:rsidR="0041008F">
              <w:rPr>
                <w:noProof/>
                <w:webHidden/>
              </w:rPr>
              <w:t>26</w:t>
            </w:r>
            <w:r w:rsidR="0041008F">
              <w:rPr>
                <w:noProof/>
                <w:webHidden/>
              </w:rPr>
              <w:fldChar w:fldCharType="end"/>
            </w:r>
          </w:hyperlink>
        </w:p>
        <w:p w14:paraId="72FC892B" w14:textId="34B20A13" w:rsidR="0041008F" w:rsidRDefault="00DF43B1">
          <w:pPr>
            <w:pStyle w:val="TOC1"/>
            <w:tabs>
              <w:tab w:val="right" w:leader="dot" w:pos="9350"/>
            </w:tabs>
            <w:rPr>
              <w:rFonts w:cstheme="minorBidi"/>
              <w:noProof/>
            </w:rPr>
          </w:pPr>
          <w:hyperlink w:anchor="_Toc63343247" w:history="1">
            <w:r w:rsidR="0041008F" w:rsidRPr="003D7587">
              <w:rPr>
                <w:rStyle w:val="Hyperlink"/>
                <w:noProof/>
                <w:lang w:val="en-GB"/>
              </w:rPr>
              <w:t>Conclusion (500 words)</w:t>
            </w:r>
            <w:r w:rsidR="0041008F">
              <w:rPr>
                <w:noProof/>
                <w:webHidden/>
              </w:rPr>
              <w:tab/>
            </w:r>
            <w:r w:rsidR="0041008F">
              <w:rPr>
                <w:noProof/>
                <w:webHidden/>
              </w:rPr>
              <w:fldChar w:fldCharType="begin"/>
            </w:r>
            <w:r w:rsidR="0041008F">
              <w:rPr>
                <w:noProof/>
                <w:webHidden/>
              </w:rPr>
              <w:instrText xml:space="preserve"> PAGEREF _Toc63343247 \h </w:instrText>
            </w:r>
            <w:r w:rsidR="0041008F">
              <w:rPr>
                <w:noProof/>
                <w:webHidden/>
              </w:rPr>
            </w:r>
            <w:r w:rsidR="0041008F">
              <w:rPr>
                <w:noProof/>
                <w:webHidden/>
              </w:rPr>
              <w:fldChar w:fldCharType="separate"/>
            </w:r>
            <w:r w:rsidR="0041008F">
              <w:rPr>
                <w:noProof/>
                <w:webHidden/>
              </w:rPr>
              <w:t>28</w:t>
            </w:r>
            <w:r w:rsidR="0041008F">
              <w:rPr>
                <w:noProof/>
                <w:webHidden/>
              </w:rPr>
              <w:fldChar w:fldCharType="end"/>
            </w:r>
          </w:hyperlink>
        </w:p>
        <w:p w14:paraId="5D273566" w14:textId="4CB60383" w:rsidR="0041008F" w:rsidRDefault="00DF43B1">
          <w:pPr>
            <w:pStyle w:val="TOC1"/>
            <w:tabs>
              <w:tab w:val="right" w:leader="dot" w:pos="9350"/>
            </w:tabs>
            <w:rPr>
              <w:rFonts w:cstheme="minorBidi"/>
              <w:noProof/>
            </w:rPr>
          </w:pPr>
          <w:hyperlink w:anchor="_Toc63343248" w:history="1">
            <w:r w:rsidR="0041008F" w:rsidRPr="003D7587">
              <w:rPr>
                <w:rStyle w:val="Hyperlink"/>
                <w:noProof/>
                <w:lang w:val="en-GB"/>
              </w:rPr>
              <w:t>References</w:t>
            </w:r>
            <w:r w:rsidR="0041008F">
              <w:rPr>
                <w:noProof/>
                <w:webHidden/>
              </w:rPr>
              <w:tab/>
            </w:r>
            <w:r w:rsidR="0041008F">
              <w:rPr>
                <w:noProof/>
                <w:webHidden/>
              </w:rPr>
              <w:fldChar w:fldCharType="begin"/>
            </w:r>
            <w:r w:rsidR="0041008F">
              <w:rPr>
                <w:noProof/>
                <w:webHidden/>
              </w:rPr>
              <w:instrText xml:space="preserve"> PAGEREF _Toc63343248 \h </w:instrText>
            </w:r>
            <w:r w:rsidR="0041008F">
              <w:rPr>
                <w:noProof/>
                <w:webHidden/>
              </w:rPr>
            </w:r>
            <w:r w:rsidR="0041008F">
              <w:rPr>
                <w:noProof/>
                <w:webHidden/>
              </w:rPr>
              <w:fldChar w:fldCharType="separate"/>
            </w:r>
            <w:r w:rsidR="0041008F">
              <w:rPr>
                <w:noProof/>
                <w:webHidden/>
              </w:rPr>
              <w:t>28</w:t>
            </w:r>
            <w:r w:rsidR="0041008F">
              <w:rPr>
                <w:noProof/>
                <w:webHidden/>
              </w:rPr>
              <w:fldChar w:fldCharType="end"/>
            </w:r>
          </w:hyperlink>
        </w:p>
        <w:p w14:paraId="443870C8" w14:textId="1AB5BC3A" w:rsidR="0041008F" w:rsidRDefault="00DF43B1">
          <w:pPr>
            <w:pStyle w:val="TOC1"/>
            <w:tabs>
              <w:tab w:val="right" w:leader="dot" w:pos="9350"/>
            </w:tabs>
            <w:rPr>
              <w:rFonts w:cstheme="minorBidi"/>
              <w:noProof/>
            </w:rPr>
          </w:pPr>
          <w:hyperlink w:anchor="_Toc63343249" w:history="1">
            <w:r w:rsidR="0041008F" w:rsidRPr="003D7587">
              <w:rPr>
                <w:rStyle w:val="Hyperlink"/>
                <w:noProof/>
                <w:lang w:val="en-GB"/>
              </w:rPr>
              <w:t>Appendix</w:t>
            </w:r>
            <w:r w:rsidR="0041008F">
              <w:rPr>
                <w:noProof/>
                <w:webHidden/>
              </w:rPr>
              <w:tab/>
            </w:r>
            <w:r w:rsidR="0041008F">
              <w:rPr>
                <w:noProof/>
                <w:webHidden/>
              </w:rPr>
              <w:fldChar w:fldCharType="begin"/>
            </w:r>
            <w:r w:rsidR="0041008F">
              <w:rPr>
                <w:noProof/>
                <w:webHidden/>
              </w:rPr>
              <w:instrText xml:space="preserve"> PAGEREF _Toc63343249 \h </w:instrText>
            </w:r>
            <w:r w:rsidR="0041008F">
              <w:rPr>
                <w:noProof/>
                <w:webHidden/>
              </w:rPr>
            </w:r>
            <w:r w:rsidR="0041008F">
              <w:rPr>
                <w:noProof/>
                <w:webHidden/>
              </w:rPr>
              <w:fldChar w:fldCharType="separate"/>
            </w:r>
            <w:r w:rsidR="0041008F">
              <w:rPr>
                <w:noProof/>
                <w:webHidden/>
              </w:rPr>
              <w:t>46</w:t>
            </w:r>
            <w:r w:rsidR="0041008F">
              <w:rPr>
                <w:noProof/>
                <w:webHidden/>
              </w:rPr>
              <w:fldChar w:fldCharType="end"/>
            </w:r>
          </w:hyperlink>
        </w:p>
        <w:p w14:paraId="444B839F" w14:textId="62B61790" w:rsidR="0041008F" w:rsidRDefault="00DF43B1">
          <w:pPr>
            <w:pStyle w:val="TOC1"/>
            <w:tabs>
              <w:tab w:val="right" w:leader="dot" w:pos="9350"/>
            </w:tabs>
            <w:rPr>
              <w:rFonts w:cstheme="minorBidi"/>
              <w:noProof/>
            </w:rPr>
          </w:pPr>
          <w:hyperlink w:anchor="_Toc63343250" w:history="1">
            <w:r w:rsidR="0041008F" w:rsidRPr="003D7587">
              <w:rPr>
                <w:rStyle w:val="Hyperlink"/>
                <w:rFonts w:cs="Arial"/>
                <w:noProof/>
                <w:lang w:val="en-GB"/>
              </w:rPr>
              <w:t>Checklist</w:t>
            </w:r>
            <w:r w:rsidR="0041008F">
              <w:rPr>
                <w:noProof/>
                <w:webHidden/>
              </w:rPr>
              <w:tab/>
            </w:r>
            <w:r w:rsidR="0041008F">
              <w:rPr>
                <w:noProof/>
                <w:webHidden/>
              </w:rPr>
              <w:fldChar w:fldCharType="begin"/>
            </w:r>
            <w:r w:rsidR="0041008F">
              <w:rPr>
                <w:noProof/>
                <w:webHidden/>
              </w:rPr>
              <w:instrText xml:space="preserve"> PAGEREF _Toc63343250 \h </w:instrText>
            </w:r>
            <w:r w:rsidR="0041008F">
              <w:rPr>
                <w:noProof/>
                <w:webHidden/>
              </w:rPr>
            </w:r>
            <w:r w:rsidR="0041008F">
              <w:rPr>
                <w:noProof/>
                <w:webHidden/>
              </w:rPr>
              <w:fldChar w:fldCharType="separate"/>
            </w:r>
            <w:r w:rsidR="0041008F">
              <w:rPr>
                <w:noProof/>
                <w:webHidden/>
              </w:rPr>
              <w:t>50</w:t>
            </w:r>
            <w:r w:rsidR="0041008F">
              <w:rPr>
                <w:noProof/>
                <w:webHidden/>
              </w:rPr>
              <w:fldChar w:fldCharType="end"/>
            </w:r>
          </w:hyperlink>
        </w:p>
        <w:p w14:paraId="1FB0AEBE" w14:textId="200531DF" w:rsidR="00586832" w:rsidRPr="00720A83" w:rsidRDefault="00586832" w:rsidP="0041008F">
          <w:pPr>
            <w:shd w:val="clear" w:color="auto" w:fill="FFFFFF" w:themeFill="background1"/>
            <w:rPr>
              <w:lang w:val="en-GB"/>
            </w:rPr>
          </w:pPr>
          <w:r w:rsidRPr="00720A83">
            <w:rPr>
              <w:b/>
              <w:bCs/>
              <w:noProof/>
              <w:lang w:val="en-GB"/>
            </w:rPr>
            <w:fldChar w:fldCharType="end"/>
          </w:r>
        </w:p>
      </w:sdtContent>
    </w:sdt>
    <w:bookmarkEnd w:id="1" w:displacedByCustomXml="prev"/>
    <w:p w14:paraId="4F7F4841" w14:textId="77777777" w:rsidR="008507C2" w:rsidRPr="00720A83" w:rsidRDefault="008507C2" w:rsidP="00907D92">
      <w:pPr>
        <w:jc w:val="left"/>
        <w:rPr>
          <w:rFonts w:cs="Arial"/>
          <w:szCs w:val="24"/>
          <w:lang w:val="en-GB"/>
        </w:rPr>
      </w:pPr>
      <w:r w:rsidRPr="00720A83">
        <w:rPr>
          <w:rFonts w:cs="Arial"/>
          <w:szCs w:val="24"/>
          <w:lang w:val="en-GB"/>
        </w:rPr>
        <w:br w:type="page"/>
      </w:r>
    </w:p>
    <w:p w14:paraId="3FBAB545" w14:textId="5030E296" w:rsidR="00447A7F" w:rsidRPr="00720A83" w:rsidRDefault="008507C2" w:rsidP="00907D92">
      <w:pPr>
        <w:pStyle w:val="Heading1"/>
        <w:rPr>
          <w:rFonts w:cs="Arial"/>
          <w:lang w:val="en-GB"/>
        </w:rPr>
      </w:pPr>
      <w:bookmarkStart w:id="2" w:name="_Toc63343230"/>
      <w:r w:rsidRPr="00720A83">
        <w:rPr>
          <w:rFonts w:cs="Arial"/>
          <w:lang w:val="en-GB"/>
        </w:rPr>
        <w:lastRenderedPageBreak/>
        <w:t>Abstract</w:t>
      </w:r>
      <w:r w:rsidR="00586832" w:rsidRPr="00720A83">
        <w:rPr>
          <w:rFonts w:cs="Arial"/>
          <w:lang w:val="en-GB"/>
        </w:rPr>
        <w:t xml:space="preserve"> (200 words)</w:t>
      </w:r>
      <w:bookmarkEnd w:id="2"/>
    </w:p>
    <w:p w14:paraId="74C65FD2" w14:textId="77777777" w:rsidR="00907D92" w:rsidRPr="00720A83" w:rsidRDefault="00907D92" w:rsidP="00907D92">
      <w:pPr>
        <w:rPr>
          <w:lang w:val="en-GB"/>
        </w:rPr>
      </w:pPr>
    </w:p>
    <w:p w14:paraId="71327B95" w14:textId="38BBF8C4" w:rsidR="00907D92" w:rsidRPr="00720A83" w:rsidRDefault="00907D92" w:rsidP="00907D92">
      <w:pPr>
        <w:pStyle w:val="Heading1"/>
        <w:spacing w:line="360" w:lineRule="auto"/>
        <w:rPr>
          <w:rFonts w:cs="Arial"/>
          <w:lang w:val="en-GB"/>
        </w:rPr>
      </w:pPr>
      <w:r w:rsidRPr="00720A83">
        <w:rPr>
          <w:rFonts w:cs="Arial"/>
          <w:lang w:val="en-GB"/>
        </w:rPr>
        <w:br w:type="page"/>
      </w:r>
    </w:p>
    <w:p w14:paraId="526807AF" w14:textId="1D8ED0CE" w:rsidR="00F55229" w:rsidRPr="00720A83" w:rsidRDefault="00907D92" w:rsidP="000F6193">
      <w:pPr>
        <w:pStyle w:val="Heading1"/>
        <w:rPr>
          <w:rFonts w:cs="Arial"/>
          <w:lang w:val="en-GB"/>
        </w:rPr>
      </w:pPr>
      <w:bookmarkStart w:id="3" w:name="_Toc63343231"/>
      <w:r w:rsidRPr="00720A83">
        <w:rPr>
          <w:rFonts w:cs="Arial"/>
          <w:lang w:val="en-GB"/>
        </w:rPr>
        <w:lastRenderedPageBreak/>
        <w:t>Introduction</w:t>
      </w:r>
      <w:r w:rsidR="005646EE" w:rsidRPr="00720A83">
        <w:rPr>
          <w:rFonts w:cs="Arial"/>
          <w:lang w:val="en-GB"/>
        </w:rPr>
        <w:t xml:space="preserve"> (430</w:t>
      </w:r>
      <w:r w:rsidR="00586832" w:rsidRPr="00720A83">
        <w:rPr>
          <w:rFonts w:cs="Arial"/>
          <w:lang w:val="en-GB"/>
        </w:rPr>
        <w:t xml:space="preserve"> words</w:t>
      </w:r>
      <w:r w:rsidR="005646EE" w:rsidRPr="00720A83">
        <w:rPr>
          <w:rFonts w:cs="Arial"/>
          <w:lang w:val="en-GB"/>
        </w:rPr>
        <w:t>)</w:t>
      </w:r>
      <w:bookmarkEnd w:id="3"/>
    </w:p>
    <w:p w14:paraId="3AD4F3B8" w14:textId="17A0A6BF" w:rsidR="00254FD7" w:rsidRPr="00720A83" w:rsidRDefault="00411C88" w:rsidP="00411C88">
      <w:pPr>
        <w:rPr>
          <w:rFonts w:cs="Arial"/>
          <w:lang w:val="en-GB"/>
        </w:rPr>
      </w:pPr>
      <w:r w:rsidRPr="00720A83">
        <w:rPr>
          <w:rFonts w:cs="Arial"/>
          <w:lang w:val="en-GB"/>
        </w:rPr>
        <w:t>The Anelloviridae</w:t>
      </w:r>
      <w:r w:rsidR="004D6710" w:rsidRPr="00720A83">
        <w:rPr>
          <w:rFonts w:cs="Arial"/>
          <w:lang w:val="en-GB"/>
        </w:rPr>
        <w:t xml:space="preserve"> is a diverse family of</w:t>
      </w:r>
      <w:r w:rsidR="00DA038E" w:rsidRPr="00720A83">
        <w:rPr>
          <w:rFonts w:cs="Arial"/>
          <w:lang w:val="en-GB"/>
        </w:rPr>
        <w:t xml:space="preserve"> small,</w:t>
      </w:r>
      <w:r w:rsidR="001156E2" w:rsidRPr="00720A83">
        <w:rPr>
          <w:rFonts w:cs="Arial"/>
          <w:lang w:val="en-GB"/>
        </w:rPr>
        <w:t xml:space="preserve"> non-enveloped</w:t>
      </w:r>
      <w:r w:rsidR="004D6710" w:rsidRPr="00720A83">
        <w:rPr>
          <w:rFonts w:cs="Arial"/>
          <w:lang w:val="en-GB"/>
        </w:rPr>
        <w:t xml:space="preserve"> viruses comprising 14 genera and 76 species as of the 2019 release of the International Committee on Taxonomy of Viruses (ICTV)</w:t>
      </w:r>
      <w:r w:rsidR="00DB7050" w:rsidRPr="00720A83">
        <w:rPr>
          <w:rFonts w:cs="Arial"/>
          <w:lang w:val="en-GB"/>
        </w:rPr>
        <w:t xml:space="preserve"> virus taxonomy </w:t>
      </w:r>
      <w:r w:rsidR="00DB7050" w:rsidRPr="00720A83">
        <w:rPr>
          <w:rFonts w:cs="Arial"/>
          <w:lang w:val="en-GB"/>
        </w:rPr>
        <w:fldChar w:fldCharType="begin" w:fldLock="1"/>
      </w:r>
      <w:r w:rsidR="00531B5F">
        <w:rPr>
          <w:rFonts w:cs="Arial"/>
          <w:lang w:val="en-GB"/>
        </w:rPr>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DB7050" w:rsidRPr="00720A83">
        <w:rPr>
          <w:rFonts w:cs="Arial"/>
          <w:lang w:val="en-GB"/>
        </w:rPr>
        <w:fldChar w:fldCharType="separate"/>
      </w:r>
      <w:r w:rsidR="00531B5F" w:rsidRPr="00531B5F">
        <w:rPr>
          <w:rFonts w:cs="Arial"/>
          <w:noProof/>
          <w:lang w:val="en-GB"/>
        </w:rPr>
        <w:t>[1]</w:t>
      </w:r>
      <w:r w:rsidR="00DB7050" w:rsidRPr="00720A83">
        <w:rPr>
          <w:rFonts w:cs="Arial"/>
          <w:lang w:val="en-GB"/>
        </w:rPr>
        <w:fldChar w:fldCharType="end"/>
      </w:r>
      <w:r w:rsidR="00DB7050" w:rsidRPr="00720A83">
        <w:rPr>
          <w:rFonts w:cs="Arial"/>
          <w:lang w:val="en-GB"/>
        </w:rPr>
        <w:t xml:space="preserve">. </w:t>
      </w:r>
      <w:r w:rsidR="001156E2" w:rsidRPr="00720A83">
        <w:rPr>
          <w:rFonts w:cs="Arial"/>
          <w:lang w:val="en-GB"/>
        </w:rPr>
        <w:t>The word ‘</w:t>
      </w:r>
      <w:proofErr w:type="spellStart"/>
      <w:r w:rsidR="001156E2" w:rsidRPr="00720A83">
        <w:rPr>
          <w:rFonts w:cs="Arial"/>
          <w:lang w:val="en-GB"/>
        </w:rPr>
        <w:t>anello</w:t>
      </w:r>
      <w:proofErr w:type="spellEnd"/>
      <w:r w:rsidR="001156E2" w:rsidRPr="00720A83">
        <w:rPr>
          <w:rFonts w:cs="Arial"/>
          <w:lang w:val="en-GB"/>
        </w:rPr>
        <w:t>’ is Italian for ‘ring’, which refers to their circular</w:t>
      </w:r>
      <w:r w:rsidR="00355042" w:rsidRPr="00720A83">
        <w:rPr>
          <w:rFonts w:cs="Arial"/>
          <w:lang w:val="en-GB"/>
        </w:rPr>
        <w:t>,</w:t>
      </w:r>
      <w:r w:rsidR="001156E2" w:rsidRPr="00720A83">
        <w:rPr>
          <w:rFonts w:cs="Arial"/>
          <w:lang w:val="en-GB"/>
        </w:rPr>
        <w:t xml:space="preserve"> </w:t>
      </w:r>
      <w:r w:rsidR="00DB7050" w:rsidRPr="00720A83">
        <w:rPr>
          <w:rFonts w:cs="Arial"/>
          <w:lang w:val="en-GB"/>
        </w:rPr>
        <w:t>negative</w:t>
      </w:r>
      <w:r w:rsidR="00355042" w:rsidRPr="00720A83">
        <w:rPr>
          <w:rFonts w:cs="Arial"/>
          <w:lang w:val="en-GB"/>
        </w:rPr>
        <w:t>-sense,</w:t>
      </w:r>
      <w:r w:rsidR="00DB7050" w:rsidRPr="00720A83">
        <w:rPr>
          <w:rFonts w:cs="Arial"/>
          <w:lang w:val="en-GB"/>
        </w:rPr>
        <w:t xml:space="preserve"> single-stranded DNA</w:t>
      </w:r>
      <w:r w:rsidR="002C0CC2" w:rsidRPr="00720A83">
        <w:rPr>
          <w:rFonts w:cs="Arial"/>
          <w:lang w:val="en-GB"/>
        </w:rPr>
        <w:t xml:space="preserve"> (ssDNA)</w:t>
      </w:r>
      <w:r w:rsidR="00DB7050" w:rsidRPr="00720A83">
        <w:rPr>
          <w:rFonts w:cs="Arial"/>
          <w:lang w:val="en-GB"/>
        </w:rPr>
        <w:t xml:space="preserve"> </w:t>
      </w:r>
      <w:r w:rsidR="0075403B" w:rsidRPr="00720A83">
        <w:rPr>
          <w:rFonts w:cs="Arial"/>
          <w:lang w:val="en-GB"/>
        </w:rPr>
        <w:t>genomes</w:t>
      </w:r>
      <w:r w:rsidR="0042677C" w:rsidRPr="00720A83">
        <w:rPr>
          <w:rFonts w:cs="Arial"/>
          <w:lang w:val="en-GB"/>
        </w:rPr>
        <w:t>. As of 20 Oct 2020, there were 1143 complete anelloviruses genomes of length ranging</w:t>
      </w:r>
      <w:r w:rsidR="00D87880" w:rsidRPr="00720A83">
        <w:rPr>
          <w:rFonts w:cs="Arial"/>
          <w:lang w:val="en-GB"/>
        </w:rPr>
        <w:t xml:space="preserve"> from 1.5-4 kilobases</w:t>
      </w:r>
      <w:r w:rsidR="0042677C" w:rsidRPr="00720A83">
        <w:rPr>
          <w:rFonts w:cs="Arial"/>
          <w:lang w:val="en-GB"/>
        </w:rPr>
        <w:t xml:space="preserve"> deposited in the </w:t>
      </w:r>
      <w:r w:rsidR="0042677C" w:rsidRPr="00720A83">
        <w:rPr>
          <w:rFonts w:cs="Arial"/>
          <w:i/>
          <w:iCs/>
          <w:lang w:val="en-GB"/>
        </w:rPr>
        <w:t>NCBI Virus</w:t>
      </w:r>
      <w:r w:rsidR="0042677C" w:rsidRPr="00720A83">
        <w:rPr>
          <w:rFonts w:cs="Arial"/>
          <w:lang w:val="en-GB"/>
        </w:rPr>
        <w:t xml:space="preserve"> database</w:t>
      </w:r>
      <w:r w:rsidR="00D87880" w:rsidRPr="00720A83">
        <w:rPr>
          <w:rFonts w:cs="Arial"/>
          <w:lang w:val="en-GB"/>
        </w:rPr>
        <w:t xml:space="preserve">. </w:t>
      </w:r>
    </w:p>
    <w:p w14:paraId="49AB6A93" w14:textId="66FB86A0" w:rsidR="00254FD7" w:rsidRPr="00720A83" w:rsidRDefault="001E7098" w:rsidP="00411C88">
      <w:pPr>
        <w:rPr>
          <w:rFonts w:cs="Arial"/>
          <w:lang w:val="en-GB"/>
        </w:rPr>
      </w:pPr>
      <w:r w:rsidRPr="00720A83">
        <w:rPr>
          <w:rFonts w:cs="Arial"/>
          <w:lang w:val="en-GB"/>
        </w:rPr>
        <w:t xml:space="preserve">Anelloviruses infect a diverse range of hosts, including humans </w:t>
      </w:r>
      <w:r w:rsidRPr="00720A83">
        <w:rPr>
          <w:rFonts w:cs="Arial"/>
          <w:lang w:val="en-GB"/>
        </w:rPr>
        <w:fldChar w:fldCharType="begin" w:fldLock="1"/>
      </w:r>
      <w:r w:rsidR="00531B5F">
        <w:rPr>
          <w:rFonts w:cs="Arial"/>
          <w:lang w:val="en-GB"/>
        </w:rPr>
        <w:instrText>ADDIN CSL_CITATION {"citationItems":[{"id":"ITEM-1","itemData":{"ISSN":"0095-1137","author":[{"dropping-particle":"","family":"Abe","given":"Kenji","non-dropping-particle":"","parse-names":false,"suffix":""},{"dropping-particle":"","family":"Inami","given":"Tomoko","non-dropping-particle":"","parse-names":false,"suffix":""},{"dropping-particle":"","family":"Asano","given":"Kazue","non-dropping-particle":"","parse-names":false,"suffix":""},{"dropping-particle":"","family":"Miyoshi","given":"Chiaki","non-dropping-particle":"","parse-names":false,"suffix":""},{"dropping-particle":"","family":"Masaki","given":"Naohiko","non-dropping-particle":"","parse-names":false,"suffix":""},{"dropping-particle":"","family":"Hayashi","given":"Shigeki","non-dropping-particle":"","parse-names":false,"suffix":""},{"dropping-particle":"","family":"Ishikawa","given":"Ko-ichi","non-dropping-particle":"","parse-names":false,"suffix":""},{"dropping-particle":"","family":"Takebe","given":"Yutaka","non-dropping-particle":"","parse-names":false,"suffix":""},{"dropping-particle":"","family":"Win","given":"Khin Maung","non-dropping-particle":"","parse-names":false,"suffix":""},{"dropping-particle":"","family":"El-Zayadi","given":"Abdel Rahman","non-dropping-particle":"","parse-names":false,"suffix":""}],"container-title":"Journal of clinical microbiology","id":"ITEM-1","issue":"8","issued":{"date-parts":[["1999"]]},"page":"2703-2705","publisher":"Am Soc Microbiol","title":"TT virus infection is widespread in the general populations from different geographic regions","type":"article-journal","volume":"37"},"uris":["http://www.mendeley.com/documents/?uuid=fec449de-0857-4d94-b526-fca02fb6bfeb"]}],"mendeley":{"formattedCitation":"[2]","plainTextFormattedCitation":"[2]","previouslyFormattedCitation":"[2]"},"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2]</w:t>
      </w:r>
      <w:r w:rsidRPr="00720A83">
        <w:rPr>
          <w:rFonts w:cs="Arial"/>
          <w:lang w:val="en-GB"/>
        </w:rPr>
        <w:fldChar w:fldCharType="end"/>
      </w:r>
      <w:r w:rsidRPr="00720A83">
        <w:rPr>
          <w:rFonts w:cs="Arial"/>
          <w:lang w:val="en-GB"/>
        </w:rPr>
        <w:t xml:space="preserve">, rodents </w:t>
      </w:r>
      <w:r w:rsidRPr="00720A83">
        <w:rPr>
          <w:rFonts w:cs="Arial"/>
          <w:lang w:val="en-GB"/>
        </w:rPr>
        <w:fldChar w:fldCharType="begin" w:fldLock="1"/>
      </w:r>
      <w:r w:rsidR="00531B5F">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3]</w:t>
      </w:r>
      <w:r w:rsidRPr="00720A83">
        <w:rPr>
          <w:rFonts w:cs="Arial"/>
          <w:lang w:val="en-GB"/>
        </w:rPr>
        <w:fldChar w:fldCharType="end"/>
      </w:r>
      <w:r w:rsidRPr="00720A83">
        <w:rPr>
          <w:rFonts w:cs="Arial"/>
          <w:lang w:val="en-GB"/>
        </w:rPr>
        <w:t xml:space="preserve">, bats </w:t>
      </w:r>
      <w:r w:rsidRPr="00720A83">
        <w:rPr>
          <w:rFonts w:cs="Arial"/>
          <w:lang w:val="en-GB"/>
        </w:rPr>
        <w:fldChar w:fldCharType="begin" w:fldLock="1"/>
      </w:r>
      <w:r w:rsidR="00531B5F">
        <w:rPr>
          <w:rFonts w:cs="Arial"/>
          <w:lang w:val="en-GB"/>
        </w:rPr>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4]</w:t>
      </w:r>
      <w:r w:rsidRPr="00720A83">
        <w:rPr>
          <w:rFonts w:cs="Arial"/>
          <w:lang w:val="en-GB"/>
        </w:rPr>
        <w:fldChar w:fldCharType="end"/>
      </w:r>
      <w:r w:rsidRPr="00720A83">
        <w:rPr>
          <w:rFonts w:cs="Arial"/>
          <w:lang w:val="en-GB"/>
        </w:rPr>
        <w:t xml:space="preserve">, and livestock </w:t>
      </w:r>
      <w:r w:rsidRPr="00720A83">
        <w:rPr>
          <w:rFonts w:cs="Arial"/>
          <w:lang w:val="en-GB"/>
        </w:rPr>
        <w:fldChar w:fldCharType="begin" w:fldLock="1"/>
      </w:r>
      <w:r w:rsidR="00531B5F">
        <w:rPr>
          <w:rFonts w:cs="Arial"/>
          <w:lang w:val="en-GB"/>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id":"ITEM-2","itemData":{"ISSN":"1865-1674","author":[{"dropping-particle":"","family":"Kekarainen","given":"T","non-dropping-particle":"","parse-names":false,"suffix":""},{"dropping-particle":"","family":"Segalés","given":"J","non-dropping-particle":"","parse-names":false,"suffix":""}],"container-title":"Transboundary and emerging diseases","id":"ITEM-2","issued":{"date-parts":[["2012"]]},"page":"103-108","publisher":"Wiley Online Library","title":"Torque teno sus virus in pigs: an emerging pathogen?","type":"article-journal","volume":"59"},"uris":["http://www.mendeley.com/documents/?uuid=ea361291-87e6-4a7d-b61b-ae513d80f4da"]}],"mendeley":{"formattedCitation":"[5,6]","plainTextFormattedCitation":"[5,6]","previouslyFormattedCitation":"[5,6]"},"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5,6]</w:t>
      </w:r>
      <w:r w:rsidRPr="00720A83">
        <w:rPr>
          <w:rFonts w:cs="Arial"/>
          <w:lang w:val="en-GB"/>
        </w:rPr>
        <w:fldChar w:fldCharType="end"/>
      </w:r>
      <w:r w:rsidRPr="00720A83">
        <w:rPr>
          <w:rFonts w:cs="Arial"/>
          <w:lang w:val="en-GB"/>
        </w:rPr>
        <w:t>.</w:t>
      </w:r>
      <w:r w:rsidR="00C659BE" w:rsidRPr="00720A83">
        <w:rPr>
          <w:rFonts w:cs="Arial"/>
          <w:lang w:val="en-GB"/>
        </w:rPr>
        <w:t xml:space="preserve"> The first and most well-studied anellovirus is the human torque </w:t>
      </w:r>
      <w:proofErr w:type="spellStart"/>
      <w:r w:rsidR="00C659BE" w:rsidRPr="00720A83">
        <w:rPr>
          <w:rFonts w:cs="Arial"/>
          <w:lang w:val="en-GB"/>
        </w:rPr>
        <w:t>teno</w:t>
      </w:r>
      <w:proofErr w:type="spellEnd"/>
      <w:r w:rsidR="00C659BE" w:rsidRPr="00720A83">
        <w:rPr>
          <w:rFonts w:cs="Arial"/>
          <w:lang w:val="en-GB"/>
        </w:rPr>
        <w:t xml:space="preserve"> virus (TTV), which was discovered in the plasma of a hepatitis patient in 1997 </w:t>
      </w:r>
      <w:r w:rsidR="00C659BE" w:rsidRPr="00720A83">
        <w:rPr>
          <w:rFonts w:cs="Arial"/>
          <w:lang w:val="en-GB"/>
        </w:rPr>
        <w:fldChar w:fldCharType="begin" w:fldLock="1"/>
      </w:r>
      <w:r w:rsidR="00531B5F">
        <w:rPr>
          <w:rFonts w:cs="Arial"/>
          <w:lang w:val="en-GB"/>
        </w:rPr>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sidR="00C659BE" w:rsidRPr="00720A83">
        <w:rPr>
          <w:rFonts w:cs="Arial"/>
          <w:lang w:val="en-GB"/>
        </w:rPr>
        <w:fldChar w:fldCharType="separate"/>
      </w:r>
      <w:r w:rsidR="00531B5F" w:rsidRPr="00531B5F">
        <w:rPr>
          <w:rFonts w:cs="Arial"/>
          <w:noProof/>
          <w:lang w:val="en-GB"/>
        </w:rPr>
        <w:t>[7]</w:t>
      </w:r>
      <w:r w:rsidR="00C659BE" w:rsidRPr="00720A83">
        <w:rPr>
          <w:rFonts w:cs="Arial"/>
          <w:lang w:val="en-GB"/>
        </w:rPr>
        <w:fldChar w:fldCharType="end"/>
      </w:r>
      <w:r w:rsidR="00C659BE" w:rsidRPr="00720A83">
        <w:rPr>
          <w:rFonts w:cs="Arial"/>
          <w:lang w:val="en-GB"/>
        </w:rPr>
        <w:t xml:space="preserve">. The torque </w:t>
      </w:r>
      <w:proofErr w:type="spellStart"/>
      <w:r w:rsidR="00C659BE" w:rsidRPr="00720A83">
        <w:rPr>
          <w:rFonts w:cs="Arial"/>
          <w:lang w:val="en-GB"/>
        </w:rPr>
        <w:t>teno</w:t>
      </w:r>
      <w:proofErr w:type="spellEnd"/>
      <w:r w:rsidR="00C659BE" w:rsidRPr="00720A83">
        <w:rPr>
          <w:rFonts w:cs="Arial"/>
          <w:lang w:val="en-GB"/>
        </w:rPr>
        <w:t xml:space="preserve"> mini virus (TTMV) and torque </w:t>
      </w:r>
      <w:proofErr w:type="spellStart"/>
      <w:r w:rsidR="00C659BE" w:rsidRPr="00720A83">
        <w:rPr>
          <w:rFonts w:cs="Arial"/>
          <w:lang w:val="en-GB"/>
        </w:rPr>
        <w:t>teno</w:t>
      </w:r>
      <w:proofErr w:type="spellEnd"/>
      <w:r w:rsidR="00C659BE" w:rsidRPr="00720A83">
        <w:rPr>
          <w:rFonts w:cs="Arial"/>
          <w:lang w:val="en-GB"/>
        </w:rPr>
        <w:t xml:space="preserve"> midi virus (TTMDV) are also known to infect humans. H</w:t>
      </w:r>
      <w:r w:rsidRPr="00720A83">
        <w:rPr>
          <w:rFonts w:cs="Arial"/>
          <w:lang w:val="en-GB"/>
        </w:rPr>
        <w:t>uman anelloviruses are highly prevalent in the human population.</w:t>
      </w:r>
      <w:r w:rsidR="00726EF9" w:rsidRPr="00720A83">
        <w:rPr>
          <w:rFonts w:cs="Arial"/>
          <w:lang w:val="en-GB"/>
        </w:rPr>
        <w:t xml:space="preserve"> </w:t>
      </w:r>
      <w:r w:rsidR="00C33A32" w:rsidRPr="00720A83">
        <w:rPr>
          <w:rFonts w:cs="Arial"/>
          <w:lang w:val="en-GB"/>
        </w:rPr>
        <w:t>Indeed, c</w:t>
      </w:r>
      <w:r w:rsidR="00726EF9" w:rsidRPr="00720A83">
        <w:rPr>
          <w:rFonts w:cs="Arial"/>
          <w:lang w:val="en-GB"/>
        </w:rPr>
        <w:t>onsolidation of the results from 26 studies found that the prevalence of TTV, TTMV and TTMDV were in the range of 27-96%, 29-92.5%, 14.5-74.6%, respectively</w:t>
      </w:r>
      <w:r w:rsidR="00C33A32" w:rsidRPr="00720A83">
        <w:rPr>
          <w:rFonts w:cs="Arial"/>
          <w:lang w:val="en-GB"/>
        </w:rPr>
        <w:t xml:space="preserve"> (</w:t>
      </w:r>
      <w:r w:rsidR="00C33A32" w:rsidRPr="00720A83">
        <w:rPr>
          <w:rFonts w:cs="Arial"/>
          <w:b/>
          <w:bCs/>
          <w:lang w:val="en-GB"/>
        </w:rPr>
        <w:t>Figure 1</w:t>
      </w:r>
      <w:r w:rsidR="00C33A32" w:rsidRPr="00720A83">
        <w:rPr>
          <w:rFonts w:cs="Arial"/>
          <w:lang w:val="en-GB"/>
        </w:rPr>
        <w:t>).</w:t>
      </w:r>
      <w:r w:rsidRPr="00720A83">
        <w:rPr>
          <w:rFonts w:cs="Arial"/>
          <w:lang w:val="en-GB"/>
        </w:rPr>
        <w:t xml:space="preserve"> </w:t>
      </w:r>
      <w:r w:rsidR="00FB56E2" w:rsidRPr="00720A83">
        <w:rPr>
          <w:rFonts w:cs="Arial"/>
          <w:lang w:val="en-GB"/>
        </w:rPr>
        <w:t xml:space="preserve">Despite this, there has been no convincing evidence thus far implicating </w:t>
      </w:r>
      <w:r w:rsidRPr="00720A83">
        <w:rPr>
          <w:rFonts w:cs="Arial"/>
          <w:lang w:val="en-GB"/>
        </w:rPr>
        <w:t>human anellovirus</w:t>
      </w:r>
      <w:r w:rsidR="00FB56E2" w:rsidRPr="00720A83">
        <w:rPr>
          <w:rFonts w:cs="Arial"/>
          <w:lang w:val="en-GB"/>
        </w:rPr>
        <w:t xml:space="preserve"> infection in disease.</w:t>
      </w:r>
      <w:r w:rsidR="00C61BA9" w:rsidRPr="00720A83">
        <w:rPr>
          <w:rFonts w:cs="Arial"/>
          <w:lang w:val="en-GB"/>
        </w:rPr>
        <w:t xml:space="preserve"> </w:t>
      </w:r>
      <w:r w:rsidR="00C659BE" w:rsidRPr="00720A83">
        <w:rPr>
          <w:rFonts w:cs="Arial"/>
          <w:lang w:val="en-GB"/>
        </w:rPr>
        <w:t>T</w:t>
      </w:r>
      <w:r w:rsidR="00C61BA9" w:rsidRPr="00720A83">
        <w:rPr>
          <w:rFonts w:cs="Arial"/>
          <w:lang w:val="en-GB"/>
        </w:rPr>
        <w:t xml:space="preserve">he </w:t>
      </w:r>
      <w:r w:rsidR="00F55229" w:rsidRPr="00720A83">
        <w:rPr>
          <w:rFonts w:cs="Arial"/>
          <w:lang w:val="en-GB"/>
        </w:rPr>
        <w:t xml:space="preserve">torque </w:t>
      </w:r>
      <w:proofErr w:type="spellStart"/>
      <w:r w:rsidR="00F55229" w:rsidRPr="00720A83">
        <w:rPr>
          <w:rFonts w:cs="Arial"/>
          <w:lang w:val="en-GB"/>
        </w:rPr>
        <w:t>teno</w:t>
      </w:r>
      <w:proofErr w:type="spellEnd"/>
      <w:r w:rsidR="00F55229" w:rsidRPr="00720A83">
        <w:rPr>
          <w:rFonts w:cs="Arial"/>
          <w:lang w:val="en-GB"/>
        </w:rPr>
        <w:t xml:space="preserve"> sus virus (TTSuV)</w:t>
      </w:r>
      <w:r w:rsidR="00C61BA9" w:rsidRPr="00720A83">
        <w:rPr>
          <w:rFonts w:cs="Arial"/>
          <w:lang w:val="en-GB"/>
        </w:rPr>
        <w:t xml:space="preserve"> </w:t>
      </w:r>
      <w:r w:rsidR="00C659BE" w:rsidRPr="00720A83">
        <w:rPr>
          <w:rFonts w:cs="Arial"/>
          <w:lang w:val="en-GB"/>
        </w:rPr>
        <w:t xml:space="preserve">in pigs </w:t>
      </w:r>
      <w:r w:rsidR="00F55229" w:rsidRPr="00720A83">
        <w:rPr>
          <w:rFonts w:cs="Arial"/>
          <w:lang w:val="en-GB"/>
        </w:rPr>
        <w:t xml:space="preserve">and chicken </w:t>
      </w:r>
      <w:proofErr w:type="spellStart"/>
      <w:r w:rsidR="00F55229" w:rsidRPr="00720A83">
        <w:rPr>
          <w:rFonts w:cs="Arial"/>
          <w:lang w:val="en-GB"/>
        </w:rPr>
        <w:t>anemia</w:t>
      </w:r>
      <w:proofErr w:type="spellEnd"/>
      <w:r w:rsidR="00F55229" w:rsidRPr="00720A83">
        <w:rPr>
          <w:rFonts w:cs="Arial"/>
          <w:lang w:val="en-GB"/>
        </w:rPr>
        <w:t xml:space="preserve"> virus (CAV</w:t>
      </w:r>
      <w:r w:rsidR="00C61BA9" w:rsidRPr="00720A83">
        <w:rPr>
          <w:rFonts w:cs="Arial"/>
          <w:lang w:val="en-GB"/>
        </w:rPr>
        <w:t xml:space="preserve">) </w:t>
      </w:r>
      <w:r w:rsidR="00C659BE" w:rsidRPr="00720A83">
        <w:rPr>
          <w:rFonts w:cs="Arial"/>
          <w:lang w:val="en-GB"/>
        </w:rPr>
        <w:t xml:space="preserve">in chicken </w:t>
      </w:r>
      <w:r w:rsidR="00E80B24" w:rsidRPr="00720A83">
        <w:rPr>
          <w:rFonts w:cs="Arial"/>
          <w:lang w:val="en-GB"/>
        </w:rPr>
        <w:t>are also anelloviruses</w:t>
      </w:r>
      <w:r w:rsidR="001E63E3" w:rsidRPr="00720A83">
        <w:rPr>
          <w:rFonts w:cs="Arial"/>
          <w:lang w:val="en-GB"/>
        </w:rPr>
        <w:t xml:space="preserve"> </w:t>
      </w:r>
      <w:r w:rsidR="00D962BB" w:rsidRPr="00720A83">
        <w:rPr>
          <w:rFonts w:cs="Arial"/>
          <w:lang w:val="en-GB"/>
        </w:rPr>
        <w:t>in</w:t>
      </w:r>
      <w:r w:rsidR="00C659BE" w:rsidRPr="00720A83">
        <w:rPr>
          <w:rFonts w:cs="Arial"/>
          <w:lang w:val="en-GB"/>
        </w:rPr>
        <w:t xml:space="preserve"> widespread</w:t>
      </w:r>
      <w:r w:rsidR="00D962BB" w:rsidRPr="00720A83">
        <w:rPr>
          <w:rFonts w:cs="Arial"/>
          <w:lang w:val="en-GB"/>
        </w:rPr>
        <w:t xml:space="preserve"> circulation</w:t>
      </w:r>
      <w:r w:rsidR="001E63E3" w:rsidRPr="00720A83">
        <w:rPr>
          <w:rFonts w:cs="Arial"/>
          <w:lang w:val="en-GB"/>
        </w:rPr>
        <w:t xml:space="preserve"> globally</w:t>
      </w:r>
      <w:r w:rsidR="00E80B24" w:rsidRPr="00720A83">
        <w:rPr>
          <w:rFonts w:cs="Arial"/>
          <w:lang w:val="en-GB"/>
        </w:rPr>
        <w:t xml:space="preserve">. The former has been </w:t>
      </w:r>
      <w:r w:rsidR="002C1187" w:rsidRPr="00720A83">
        <w:rPr>
          <w:rFonts w:cs="Arial"/>
          <w:lang w:val="en-GB"/>
        </w:rPr>
        <w:t>associated with</w:t>
      </w:r>
      <w:r w:rsidR="00E80B24" w:rsidRPr="00720A83">
        <w:rPr>
          <w:rFonts w:cs="Arial"/>
          <w:lang w:val="en-GB"/>
        </w:rPr>
        <w:t xml:space="preserve"> postweaning multisystemic wasting syndrome in pigs </w:t>
      </w:r>
      <w:r w:rsidR="002C1187" w:rsidRPr="00720A83">
        <w:rPr>
          <w:rFonts w:cs="Arial"/>
          <w:lang w:val="en-GB"/>
        </w:rPr>
        <w:t>while</w:t>
      </w:r>
      <w:r w:rsidR="00C61BA9" w:rsidRPr="00720A83">
        <w:rPr>
          <w:rFonts w:cs="Arial"/>
          <w:lang w:val="en-GB"/>
        </w:rPr>
        <w:t xml:space="preserve"> the latter has been</w:t>
      </w:r>
      <w:r w:rsidR="002C1187" w:rsidRPr="00720A83">
        <w:rPr>
          <w:rFonts w:cs="Arial"/>
          <w:lang w:val="en-GB"/>
        </w:rPr>
        <w:t xml:space="preserve"> conclusively</w:t>
      </w:r>
      <w:r w:rsidR="00C61BA9" w:rsidRPr="00720A83">
        <w:rPr>
          <w:rFonts w:cs="Arial"/>
          <w:lang w:val="en-GB"/>
        </w:rPr>
        <w:t xml:space="preserve"> </w:t>
      </w:r>
      <w:r w:rsidR="00D962BB" w:rsidRPr="00720A83">
        <w:rPr>
          <w:rFonts w:cs="Arial"/>
          <w:lang w:val="en-GB"/>
        </w:rPr>
        <w:t xml:space="preserve">found to cause </w:t>
      </w:r>
      <w:r w:rsidR="001E63E3" w:rsidRPr="00720A83">
        <w:rPr>
          <w:rFonts w:cs="Arial"/>
          <w:lang w:val="en-GB"/>
        </w:rPr>
        <w:t>disease</w:t>
      </w:r>
      <w:r w:rsidR="008E37E8" w:rsidRPr="00720A83">
        <w:rPr>
          <w:rFonts w:cs="Arial"/>
          <w:lang w:val="en-GB"/>
        </w:rPr>
        <w:t xml:space="preserve"> </w:t>
      </w:r>
      <w:r w:rsidR="008E37E8" w:rsidRPr="00720A83">
        <w:rPr>
          <w:rFonts w:cs="Arial"/>
          <w:lang w:val="en-GB"/>
        </w:rPr>
        <w:fldChar w:fldCharType="begin" w:fldLock="1"/>
      </w:r>
      <w:r w:rsidR="00531B5F">
        <w:rPr>
          <w:rFonts w:cs="Arial"/>
          <w:lang w:val="en-GB"/>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mendeley":{"formattedCitation":"[5]","plainTextFormattedCitation":"[5]","previouslyFormattedCitation":"[5]"},"properties":{"noteIndex":0},"schema":"https://github.com/citation-style-language/schema/raw/master/csl-citation.json"}</w:instrText>
      </w:r>
      <w:r w:rsidR="008E37E8" w:rsidRPr="00720A83">
        <w:rPr>
          <w:rFonts w:cs="Arial"/>
          <w:lang w:val="en-GB"/>
        </w:rPr>
        <w:fldChar w:fldCharType="separate"/>
      </w:r>
      <w:r w:rsidR="00531B5F" w:rsidRPr="00531B5F">
        <w:rPr>
          <w:rFonts w:cs="Arial"/>
          <w:noProof/>
          <w:lang w:val="en-GB"/>
        </w:rPr>
        <w:t>[5]</w:t>
      </w:r>
      <w:r w:rsidR="008E37E8" w:rsidRPr="00720A83">
        <w:rPr>
          <w:rFonts w:cs="Arial"/>
          <w:lang w:val="en-GB"/>
        </w:rPr>
        <w:fldChar w:fldCharType="end"/>
      </w:r>
      <w:r w:rsidR="001E63E3" w:rsidRPr="00720A83">
        <w:rPr>
          <w:rFonts w:cs="Arial"/>
          <w:lang w:val="en-GB"/>
        </w:rPr>
        <w:t>.</w:t>
      </w:r>
      <w:r w:rsidR="00F36231" w:rsidRPr="00720A83">
        <w:rPr>
          <w:rFonts w:cs="Arial"/>
          <w:lang w:val="en-GB"/>
        </w:rPr>
        <w:t xml:space="preserve"> </w:t>
      </w:r>
    </w:p>
    <w:p w14:paraId="6CE30A30" w14:textId="53F3C3FF" w:rsidR="00126997" w:rsidRPr="00720A83" w:rsidRDefault="00126997" w:rsidP="00411C88">
      <w:pPr>
        <w:rPr>
          <w:noProof/>
          <w:lang w:val="en-GB"/>
        </w:rPr>
      </w:pPr>
      <w:r w:rsidRPr="00720A83">
        <w:rPr>
          <w:noProof/>
          <w:lang w:val="en-GB"/>
        </w:rPr>
        <w:lastRenderedPageBreak/>
        <w:t xml:space="preserve"> </w:t>
      </w:r>
      <w:bookmarkStart w:id="4" w:name="_Hlk60920247"/>
      <w:r w:rsidR="001E5090" w:rsidRPr="00720A83">
        <w:rPr>
          <w:noProof/>
          <w:lang w:val="en-GB"/>
        </w:rPr>
        <w:drawing>
          <wp:inline distT="0" distB="0" distL="0" distR="0" wp14:anchorId="48F26EBB" wp14:editId="455FEE3C">
            <wp:extent cx="6010902" cy="4132053"/>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038877" cy="4151284"/>
                    </a:xfrm>
                    <a:prstGeom prst="rect">
                      <a:avLst/>
                    </a:prstGeom>
                    <a:noFill/>
                    <a:ln>
                      <a:noFill/>
                    </a:ln>
                  </pic:spPr>
                </pic:pic>
              </a:graphicData>
            </a:graphic>
          </wp:inline>
        </w:drawing>
      </w:r>
    </w:p>
    <w:p w14:paraId="041B1CC0" w14:textId="630E2D83" w:rsidR="002333A3" w:rsidRPr="00720A83" w:rsidRDefault="002333A3" w:rsidP="002333A3">
      <w:pPr>
        <w:pStyle w:val="NoSpacing"/>
        <w:rPr>
          <w:noProof/>
          <w:sz w:val="20"/>
          <w:szCs w:val="18"/>
          <w:lang w:val="en-GB"/>
        </w:rPr>
      </w:pPr>
      <w:r w:rsidRPr="00720A83">
        <w:rPr>
          <w:b/>
          <w:bCs/>
          <w:noProof/>
          <w:sz w:val="20"/>
          <w:szCs w:val="18"/>
          <w:lang w:val="en-GB"/>
        </w:rPr>
        <w:t>Figure 1. Global distribution of human anelloviruses</w:t>
      </w:r>
      <w:r w:rsidRPr="00720A83">
        <w:rPr>
          <w:noProof/>
          <w:sz w:val="20"/>
          <w:szCs w:val="18"/>
          <w:lang w:val="en-GB"/>
        </w:rPr>
        <w:t>. Prevalence estimates of human anelloviruses in healthy individuals were obtained from 26 independent studies and used to generate this figure. The world map</w:t>
      </w:r>
      <w:r w:rsidR="00F1349F" w:rsidRPr="00720A83">
        <w:rPr>
          <w:noProof/>
          <w:sz w:val="20"/>
          <w:szCs w:val="18"/>
          <w:lang w:val="en-GB"/>
        </w:rPr>
        <w:t>s</w:t>
      </w:r>
      <w:r w:rsidRPr="00720A83">
        <w:rPr>
          <w:noProof/>
          <w:sz w:val="20"/>
          <w:szCs w:val="18"/>
          <w:lang w:val="en-GB"/>
        </w:rPr>
        <w:t xml:space="preserve"> w</w:t>
      </w:r>
      <w:r w:rsidR="00F1349F" w:rsidRPr="00720A83">
        <w:rPr>
          <w:noProof/>
          <w:sz w:val="20"/>
          <w:szCs w:val="18"/>
          <w:lang w:val="en-GB"/>
        </w:rPr>
        <w:t>ere</w:t>
      </w:r>
      <w:r w:rsidRPr="00720A83">
        <w:rPr>
          <w:noProof/>
          <w:sz w:val="20"/>
          <w:szCs w:val="18"/>
          <w:lang w:val="en-GB"/>
        </w:rPr>
        <w:t xml:space="preserve"> generated using the </w:t>
      </w:r>
      <w:r w:rsidRPr="00720A83">
        <w:rPr>
          <w:i/>
          <w:iCs/>
          <w:noProof/>
          <w:sz w:val="20"/>
          <w:szCs w:val="18"/>
          <w:lang w:val="en-GB"/>
        </w:rPr>
        <w:t>ne_countries</w:t>
      </w:r>
      <w:r w:rsidRPr="00720A83">
        <w:rPr>
          <w:noProof/>
          <w:sz w:val="20"/>
          <w:szCs w:val="18"/>
          <w:lang w:val="en-GB"/>
        </w:rPr>
        <w:t xml:space="preserve"> function from the </w:t>
      </w:r>
      <w:r w:rsidRPr="00720A83">
        <w:rPr>
          <w:i/>
          <w:iCs/>
          <w:noProof/>
          <w:sz w:val="20"/>
          <w:szCs w:val="18"/>
          <w:lang w:val="en-GB"/>
        </w:rPr>
        <w:t xml:space="preserve">rnaturalearth </w:t>
      </w:r>
      <w:r w:rsidRPr="00720A83">
        <w:rPr>
          <w:noProof/>
          <w:sz w:val="20"/>
          <w:szCs w:val="18"/>
          <w:lang w:val="en-GB"/>
        </w:rPr>
        <w:t xml:space="preserve">package in </w:t>
      </w:r>
      <w:r w:rsidRPr="00720A83">
        <w:rPr>
          <w:i/>
          <w:iCs/>
          <w:noProof/>
          <w:sz w:val="20"/>
          <w:szCs w:val="18"/>
          <w:lang w:val="en-GB"/>
        </w:rPr>
        <w:t>R</w:t>
      </w:r>
      <w:r w:rsidRPr="00720A83">
        <w:rPr>
          <w:noProof/>
          <w:sz w:val="20"/>
          <w:szCs w:val="18"/>
          <w:lang w:val="en-GB"/>
        </w:rPr>
        <w:t>.</w:t>
      </w:r>
    </w:p>
    <w:bookmarkEnd w:id="4"/>
    <w:p w14:paraId="5568387F" w14:textId="77777777" w:rsidR="002333A3" w:rsidRPr="00720A83" w:rsidRDefault="002333A3" w:rsidP="002333A3">
      <w:pPr>
        <w:pStyle w:val="NoSpacing"/>
        <w:rPr>
          <w:noProof/>
          <w:sz w:val="20"/>
          <w:szCs w:val="18"/>
          <w:lang w:val="en-GB"/>
        </w:rPr>
      </w:pPr>
    </w:p>
    <w:p w14:paraId="05C3DC38" w14:textId="77777777" w:rsidR="002333A3" w:rsidRPr="00720A83" w:rsidRDefault="002333A3" w:rsidP="002333A3">
      <w:pPr>
        <w:pStyle w:val="NoSpacing"/>
        <w:rPr>
          <w:rFonts w:cs="Arial"/>
          <w:sz w:val="20"/>
          <w:szCs w:val="18"/>
          <w:lang w:val="en-GB"/>
        </w:rPr>
      </w:pPr>
    </w:p>
    <w:p w14:paraId="67BB1A7C" w14:textId="662C4CA3" w:rsidR="00824754" w:rsidRPr="00720A83" w:rsidRDefault="0008222B" w:rsidP="00411C88">
      <w:pPr>
        <w:rPr>
          <w:rFonts w:cs="Arial"/>
          <w:lang w:val="en-GB"/>
        </w:rPr>
      </w:pPr>
      <w:r>
        <w:rPr>
          <w:rFonts w:cs="Arial"/>
          <w:lang w:val="en-GB"/>
        </w:rPr>
        <w:t>The</w:t>
      </w:r>
      <w:r w:rsidR="000F3C9F" w:rsidRPr="00720A83">
        <w:rPr>
          <w:rFonts w:cs="Arial"/>
          <w:lang w:val="en-GB"/>
        </w:rPr>
        <w:t xml:space="preserve"> high prevalence</w:t>
      </w:r>
      <w:r>
        <w:rPr>
          <w:rFonts w:cs="Arial"/>
          <w:lang w:val="en-GB"/>
        </w:rPr>
        <w:t xml:space="preserve"> and </w:t>
      </w:r>
      <w:r w:rsidR="000F3C9F" w:rsidRPr="00720A83">
        <w:rPr>
          <w:rFonts w:cs="Arial"/>
          <w:lang w:val="en-GB"/>
        </w:rPr>
        <w:t>transmissibility of anelloviruses around the world warrants further surveillance</w:t>
      </w:r>
      <w:r w:rsidR="00B35AA7">
        <w:rPr>
          <w:rFonts w:cs="Arial"/>
          <w:lang w:val="en-GB"/>
        </w:rPr>
        <w:t xml:space="preserve">. Indeed, it is possible that an animal anellovirus may acquire the ability to infect and transmit efficiently amongst humans, resulting in the emergence of a new human infectious disease that significantly affects public health. </w:t>
      </w:r>
      <w:r w:rsidR="009C5A5F">
        <w:rPr>
          <w:rFonts w:cs="Arial"/>
          <w:lang w:val="en-GB"/>
        </w:rPr>
        <w:t>Even though</w:t>
      </w:r>
      <w:r w:rsidR="009C5A5F" w:rsidRPr="00720A83">
        <w:rPr>
          <w:rFonts w:cs="Arial"/>
          <w:lang w:val="en-GB"/>
        </w:rPr>
        <w:t xml:space="preserve"> global health efforts mainly involve post-emergence outbreak control </w:t>
      </w:r>
      <w:r w:rsidR="009C5A5F" w:rsidRPr="00720A83">
        <w:rPr>
          <w:rFonts w:cs="Arial"/>
          <w:lang w:val="en-GB"/>
        </w:rPr>
        <w:fldChar w:fldCharType="begin" w:fldLock="1"/>
      </w:r>
      <w:r w:rsidR="00531B5F">
        <w:rPr>
          <w:rFonts w:cs="Arial"/>
          <w:lang w:val="en-GB"/>
        </w:rPr>
        <w:instrText>ADDIN CSL_CITATION {"citationItems":[{"id":"ITEM-1","itemData":{"ISSN":"0027-8424","author":[{"dropping-particle":"","family":"Pike","given":"Jamison","non-dropping-particle":"","parse-names":false,"suffix":""},{"dropping-particle":"","family":"Bogich","given":"Tiffany","non-dropping-particle":"","parse-names":false,"suffix":""},{"dropping-particle":"","family":"Elwood","given":"Sarah","non-dropping-particle":"","parse-names":false,"suffix":""},{"dropping-particle":"","family":"Finnoff","given":"David C","non-dropping-particle":"","parse-names":false,"suffix":""},{"dropping-particle":"","family":"Daszak","given":"Peter","non-dropping-particle":"","parse-names":false,"suffix":""}],"container-title":"Proceedings of the National Academy of Sciences","id":"ITEM-1","issue":"52","issued":{"date-parts":[["2014"]]},"page":"18519-18523","publisher":"National Acad Sciences","title":"Economic optimization of a global strategy to address the pandemic threat","type":"article-journal","volume":"111"},"uris":["http://www.mendeley.com/documents/?uuid=9aa8b2b0-7625-431a-b737-4d105261d66f"]}],"mendeley":{"formattedCitation":"[8]","plainTextFormattedCitation":"[8]","previouslyFormattedCitation":"[8]"},"properties":{"noteIndex":0},"schema":"https://github.com/citation-style-language/schema/raw/master/csl-citation.json"}</w:instrText>
      </w:r>
      <w:r w:rsidR="009C5A5F" w:rsidRPr="00720A83">
        <w:rPr>
          <w:rFonts w:cs="Arial"/>
          <w:lang w:val="en-GB"/>
        </w:rPr>
        <w:fldChar w:fldCharType="separate"/>
      </w:r>
      <w:r w:rsidR="00531B5F" w:rsidRPr="00531B5F">
        <w:rPr>
          <w:rFonts w:cs="Arial"/>
          <w:noProof/>
          <w:lang w:val="en-GB"/>
        </w:rPr>
        <w:t>[8]</w:t>
      </w:r>
      <w:r w:rsidR="009C5A5F" w:rsidRPr="00720A83">
        <w:rPr>
          <w:rFonts w:cs="Arial"/>
          <w:lang w:val="en-GB"/>
        </w:rPr>
        <w:fldChar w:fldCharType="end"/>
      </w:r>
      <w:r w:rsidR="009C5A5F" w:rsidRPr="00720A83">
        <w:rPr>
          <w:rFonts w:cs="Arial"/>
          <w:lang w:val="en-GB"/>
        </w:rPr>
        <w:t xml:space="preserve">, </w:t>
      </w:r>
      <w:r w:rsidR="009C5A5F">
        <w:rPr>
          <w:rFonts w:cs="Arial"/>
          <w:lang w:val="en-GB"/>
        </w:rPr>
        <w:t xml:space="preserve">it is prudent </w:t>
      </w:r>
      <w:r w:rsidR="009C5A5F" w:rsidRPr="00720A83">
        <w:rPr>
          <w:rFonts w:cs="Arial"/>
          <w:lang w:val="en-GB"/>
        </w:rPr>
        <w:t>to pre-empt and mitigate the emergence of the next infectious disease.</w:t>
      </w:r>
      <w:r w:rsidR="009C5A5F">
        <w:rPr>
          <w:rFonts w:cs="Arial"/>
          <w:lang w:val="en-GB"/>
        </w:rPr>
        <w:t xml:space="preserve"> </w:t>
      </w:r>
      <w:r w:rsidR="008A24DC">
        <w:rPr>
          <w:rFonts w:cs="Arial"/>
          <w:lang w:val="en-GB"/>
        </w:rPr>
        <w:t xml:space="preserve">However, our understanding of anelloviruses is limited relative to other more prominent pathogens. </w:t>
      </w:r>
      <w:r>
        <w:rPr>
          <w:rFonts w:cs="Arial"/>
          <w:lang w:val="en-GB"/>
        </w:rPr>
        <w:t xml:space="preserve">In fact, there are currently </w:t>
      </w:r>
      <w:r w:rsidR="008A24DC">
        <w:rPr>
          <w:rFonts w:cs="Arial"/>
          <w:lang w:val="en-GB"/>
        </w:rPr>
        <w:t xml:space="preserve">no stable cell culture systems or animal models </w:t>
      </w:r>
      <w:r>
        <w:rPr>
          <w:rFonts w:cs="Arial"/>
          <w:lang w:val="en-GB"/>
        </w:rPr>
        <w:t>available</w:t>
      </w:r>
      <w:r w:rsidR="008A24DC">
        <w:rPr>
          <w:rFonts w:cs="Arial"/>
          <w:lang w:val="en-GB"/>
        </w:rPr>
        <w:t xml:space="preserve"> </w:t>
      </w:r>
      <w:r w:rsidR="008A24DC">
        <w:rPr>
          <w:rFonts w:cs="Arial"/>
          <w:lang w:val="en-GB"/>
        </w:rPr>
        <w:fldChar w:fldCharType="begin" w:fldLock="1"/>
      </w:r>
      <w:r w:rsidR="00531B5F">
        <w:rPr>
          <w:rFonts w:cs="Arial"/>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id":"ITEM-2","itemData":{"author":[{"dropping-particle":"","family":"Kaczorowska","given":"Joanna","non-dropping-particle":"","parse-names":false,"suffix":""},{"dropping-particle":"","family":"Hoek","given":"Lia","non-dropping-particle":"van der","parse-names":false,"suffix":""}],"container-title":"FEMS Microbiology Reviews","id":"ITEM-2","issued":{"date-parts":[["2020"]]},"title":"Human anelloviruses: diverse, omnipresent and commensal members of the virome","type":"article-journal"},"uris":["http://www.mendeley.com/documents/?uuid=5be08a6d-5bf9-4a0a-b268-9329440177da"]},{"id":"ITEM-3","itemData":{"DOI":"https://doi.org/10.1016/B978-0-12-809633-8.20996-5","ISBN":"978-0-12-809633-8","abstract":"Anelloviruses (AV) are a large group of related yet distinct viruses that infect humans and various animal species. They possess a small covalently closed single-stranded DNA genome and a remarkable ability to produce persistent, possibly life-long productive infections in a very large proportion of healthy and sick populations. Although many aspects of life cycle and pathogenesis are still poorly understood, circumstantial evidence suggests that AV, and particularly the prototype Torquetenovirus, have established a successful interaction with the host’s immune system and that the level at which AV replicate is a gauge to measure global immune function.","author":[{"dropping-particle":"","family":"Maggi","given":"Fabrizio","non-dropping-particle":"","parse-names":false,"suffix":""},{"dropping-particle":"","family":"Pistello","given":"Mauro B T - Reference Module in Life Sciences","non-dropping-particle":"","parse-names":false,"suffix":""}],"id":"ITEM-3","issued":{"date-parts":[["2019"]]},"publisher":"Elsevier","title":"Anelloviridae</w:instrText>
      </w:r>
      <w:r w:rsidR="00531B5F">
        <w:rPr>
          <w:rFonts w:ascii="Segoe UI Symbol" w:hAnsi="Segoe UI Symbol" w:cs="Segoe UI Symbol"/>
          <w:lang w:val="en-GB"/>
        </w:rPr>
        <w:instrText>☆</w:instrText>
      </w:r>
      <w:r w:rsidR="00531B5F">
        <w:rPr>
          <w:rFonts w:cs="Arial"/>
          <w:lang w:val="en-GB"/>
        </w:rPr>
        <w:instrText>","type":"chapter"},"uris":["http://www.mendeley.com/documents/?uuid=b374191f-ed25-4328-aa46-417303f13925"]}],"mendeley":{"formattedCitation":"[9–11]","plainTextFormattedCitation":"[9–11]","previouslyFormattedCitation":"[9–11]"},"properties":{"noteIndex":0},"schema":"https://github.com/citation-style-language/schema/raw/master/csl-citation.json"}</w:instrText>
      </w:r>
      <w:r w:rsidR="008A24DC">
        <w:rPr>
          <w:rFonts w:cs="Arial"/>
          <w:lang w:val="en-GB"/>
        </w:rPr>
        <w:fldChar w:fldCharType="separate"/>
      </w:r>
      <w:r w:rsidR="00531B5F" w:rsidRPr="00531B5F">
        <w:rPr>
          <w:rFonts w:cs="Arial"/>
          <w:noProof/>
          <w:lang w:val="en-GB"/>
        </w:rPr>
        <w:t>[9–11]</w:t>
      </w:r>
      <w:r w:rsidR="008A24DC">
        <w:rPr>
          <w:rFonts w:cs="Arial"/>
          <w:lang w:val="en-GB"/>
        </w:rPr>
        <w:fldChar w:fldCharType="end"/>
      </w:r>
      <w:r w:rsidR="008A24DC">
        <w:rPr>
          <w:rFonts w:cs="Arial"/>
          <w:lang w:val="en-GB"/>
        </w:rPr>
        <w:t>.</w:t>
      </w:r>
      <w:r w:rsidR="009C5A5F">
        <w:rPr>
          <w:rFonts w:cs="Arial"/>
          <w:lang w:val="en-GB"/>
        </w:rPr>
        <w:t xml:space="preserve"> </w:t>
      </w:r>
      <w:r w:rsidR="009242DE">
        <w:rPr>
          <w:rFonts w:cs="Arial"/>
          <w:lang w:val="en-GB"/>
        </w:rPr>
        <w:t>T</w:t>
      </w:r>
      <w:r w:rsidR="009C5A5F">
        <w:rPr>
          <w:rFonts w:cs="Arial"/>
          <w:lang w:val="en-GB"/>
        </w:rPr>
        <w:t>his review will</w:t>
      </w:r>
      <w:r w:rsidR="00C731A1">
        <w:rPr>
          <w:rFonts w:cs="Arial"/>
          <w:lang w:val="en-GB"/>
        </w:rPr>
        <w:t xml:space="preserve"> draw insights from other viral families to </w:t>
      </w:r>
      <w:r w:rsidR="007E742A">
        <w:rPr>
          <w:rFonts w:cs="Arial"/>
          <w:lang w:val="en-GB"/>
        </w:rPr>
        <w:t>explore</w:t>
      </w:r>
      <w:r w:rsidR="009242DE">
        <w:rPr>
          <w:rFonts w:cs="Arial"/>
          <w:lang w:val="en-GB"/>
        </w:rPr>
        <w:t xml:space="preserve"> </w:t>
      </w:r>
      <w:r w:rsidR="007E742A">
        <w:rPr>
          <w:rFonts w:cs="Arial"/>
          <w:lang w:val="en-GB"/>
        </w:rPr>
        <w:t>the limits of</w:t>
      </w:r>
      <w:r w:rsidR="009242DE">
        <w:rPr>
          <w:rFonts w:cs="Arial"/>
          <w:lang w:val="en-GB"/>
        </w:rPr>
        <w:t xml:space="preserve"> </w:t>
      </w:r>
      <w:r w:rsidR="00DE68DA">
        <w:rPr>
          <w:rFonts w:cs="Arial"/>
          <w:lang w:val="en-GB"/>
        </w:rPr>
        <w:t>our current knowledge</w:t>
      </w:r>
      <w:r w:rsidR="009242DE">
        <w:rPr>
          <w:rFonts w:cs="Arial"/>
          <w:lang w:val="en-GB"/>
        </w:rPr>
        <w:t xml:space="preserve"> about the </w:t>
      </w:r>
      <w:r w:rsidR="00DE68DA" w:rsidRPr="00DE68DA">
        <w:rPr>
          <w:rFonts w:cs="Arial"/>
          <w:i/>
          <w:iCs/>
          <w:lang w:val="en-GB"/>
        </w:rPr>
        <w:t>Anellovirid</w:t>
      </w:r>
      <w:r w:rsidR="00C731A1">
        <w:rPr>
          <w:rFonts w:cs="Arial"/>
          <w:i/>
          <w:iCs/>
          <w:lang w:val="en-GB"/>
        </w:rPr>
        <w:t>ae</w:t>
      </w:r>
      <w:r w:rsidR="00C731A1">
        <w:rPr>
          <w:rFonts w:cs="Arial"/>
          <w:lang w:val="en-GB"/>
        </w:rPr>
        <w:t>. Additionally, p</w:t>
      </w:r>
      <w:r w:rsidR="00DE68DA">
        <w:rPr>
          <w:rFonts w:cs="Arial"/>
          <w:lang w:val="en-GB"/>
        </w:rPr>
        <w:t xml:space="preserve">ossible </w:t>
      </w:r>
      <w:r w:rsidR="009C5A5F">
        <w:rPr>
          <w:rFonts w:cs="Arial"/>
          <w:lang w:val="en-GB"/>
        </w:rPr>
        <w:t xml:space="preserve">approaches to </w:t>
      </w:r>
      <w:r w:rsidR="009242DE">
        <w:rPr>
          <w:rFonts w:cs="Arial"/>
          <w:lang w:val="en-GB"/>
        </w:rPr>
        <w:t xml:space="preserve">expand this </w:t>
      </w:r>
      <w:r w:rsidR="009242DE">
        <w:rPr>
          <w:rFonts w:cs="Arial"/>
          <w:lang w:val="en-GB"/>
        </w:rPr>
        <w:lastRenderedPageBreak/>
        <w:t>knowledg</w:t>
      </w:r>
      <w:r w:rsidR="00DE68DA">
        <w:rPr>
          <w:rFonts w:cs="Arial"/>
          <w:lang w:val="en-GB"/>
        </w:rPr>
        <w:t>e</w:t>
      </w:r>
      <w:r w:rsidR="00C731A1">
        <w:rPr>
          <w:rFonts w:cs="Arial"/>
          <w:lang w:val="en-GB"/>
        </w:rPr>
        <w:t xml:space="preserve"> will be outlined</w:t>
      </w:r>
      <w:r w:rsidR="009C5A5F">
        <w:rPr>
          <w:rFonts w:cs="Arial"/>
          <w:lang w:val="en-GB"/>
        </w:rPr>
        <w:t>.</w:t>
      </w:r>
      <w:r w:rsidR="007E742A">
        <w:rPr>
          <w:rFonts w:cs="Arial"/>
          <w:lang w:val="en-GB"/>
        </w:rPr>
        <w:t xml:space="preserve"> </w:t>
      </w:r>
      <w:r w:rsidR="00C731A1">
        <w:rPr>
          <w:rFonts w:cs="Arial"/>
          <w:lang w:val="en-GB"/>
        </w:rPr>
        <w:t>Finally, t</w:t>
      </w:r>
      <w:r w:rsidR="007E742A">
        <w:rPr>
          <w:rFonts w:cs="Arial"/>
          <w:lang w:val="en-GB"/>
        </w:rPr>
        <w:t>he</w:t>
      </w:r>
      <w:r w:rsidR="00F26D02">
        <w:rPr>
          <w:rFonts w:cs="Arial"/>
          <w:lang w:val="en-GB"/>
        </w:rPr>
        <w:t xml:space="preserve"> </w:t>
      </w:r>
      <w:r w:rsidR="002F1DED" w:rsidRPr="00720A83">
        <w:rPr>
          <w:rFonts w:cs="Arial"/>
          <w:lang w:val="en-GB"/>
        </w:rPr>
        <w:t xml:space="preserve">potential </w:t>
      </w:r>
      <w:r w:rsidR="00F26D02">
        <w:rPr>
          <w:rFonts w:cs="Arial"/>
          <w:lang w:val="en-GB"/>
        </w:rPr>
        <w:t>for</w:t>
      </w:r>
      <w:r w:rsidR="002F1DED" w:rsidRPr="00720A83">
        <w:rPr>
          <w:rFonts w:cs="Arial"/>
          <w:lang w:val="en-GB"/>
        </w:rPr>
        <w:t xml:space="preserve"> anelloviruses </w:t>
      </w:r>
      <w:r w:rsidR="00F26D02">
        <w:rPr>
          <w:rFonts w:cs="Arial"/>
          <w:lang w:val="en-GB"/>
        </w:rPr>
        <w:t xml:space="preserve">to </w:t>
      </w:r>
      <w:r w:rsidR="007E742A">
        <w:rPr>
          <w:rFonts w:cs="Arial"/>
          <w:lang w:val="en-GB"/>
        </w:rPr>
        <w:t xml:space="preserve">cause the </w:t>
      </w:r>
      <w:r w:rsidR="00F26D02">
        <w:rPr>
          <w:rFonts w:cs="Arial"/>
          <w:lang w:val="en-GB"/>
        </w:rPr>
        <w:t>next human infectious diseases</w:t>
      </w:r>
      <w:r w:rsidR="007E742A">
        <w:rPr>
          <w:rFonts w:cs="Arial"/>
          <w:lang w:val="en-GB"/>
        </w:rPr>
        <w:t xml:space="preserve"> will be discussed</w:t>
      </w:r>
      <w:r w:rsidR="00F812E2" w:rsidRPr="00720A83">
        <w:rPr>
          <w:rFonts w:cs="Arial"/>
          <w:lang w:val="en-GB"/>
        </w:rPr>
        <w:t>.</w:t>
      </w:r>
    </w:p>
    <w:p w14:paraId="19BA233A" w14:textId="599085CC" w:rsidR="00025617" w:rsidRPr="00025617" w:rsidRDefault="00FF0DC8" w:rsidP="00025617">
      <w:pPr>
        <w:pStyle w:val="Heading1"/>
        <w:rPr>
          <w:lang w:val="en-GB"/>
        </w:rPr>
      </w:pPr>
      <w:r>
        <w:rPr>
          <w:rStyle w:val="Heading1Char"/>
          <w:b/>
          <w:lang w:val="en-GB"/>
        </w:rPr>
        <w:t xml:space="preserve">The genome, its proteins, and their interactions with the host </w:t>
      </w:r>
    </w:p>
    <w:p w14:paraId="7926CC86" w14:textId="4B087A43" w:rsidR="00025617" w:rsidRPr="00720A83" w:rsidRDefault="00025617" w:rsidP="00025617">
      <w:pPr>
        <w:pStyle w:val="Heading2"/>
        <w:rPr>
          <w:lang w:val="en-GB"/>
        </w:rPr>
      </w:pPr>
      <w:bookmarkStart w:id="5" w:name="_Toc63343233"/>
      <w:commentRangeStart w:id="6"/>
      <w:r w:rsidRPr="00720A83">
        <w:rPr>
          <w:lang w:val="en-GB"/>
        </w:rPr>
        <w:t xml:space="preserve">Genome structure </w:t>
      </w:r>
      <w:r w:rsidR="00BB3E3F">
        <w:rPr>
          <w:lang w:val="en-GB"/>
        </w:rPr>
        <w:t xml:space="preserve">and replication </w:t>
      </w:r>
      <w:r w:rsidRPr="00720A83">
        <w:rPr>
          <w:lang w:val="en-GB"/>
        </w:rPr>
        <w:t>(310 words)</w:t>
      </w:r>
      <w:commentRangeEnd w:id="6"/>
      <w:r>
        <w:rPr>
          <w:rStyle w:val="CommentReference"/>
          <w:rFonts w:eastAsiaTheme="minorHAnsi" w:cstheme="minorBidi"/>
          <w:i w:val="0"/>
          <w:color w:val="auto"/>
        </w:rPr>
        <w:commentReference w:id="6"/>
      </w:r>
      <w:bookmarkEnd w:id="5"/>
    </w:p>
    <w:p w14:paraId="24772F26" w14:textId="059A50E2" w:rsidR="004E4201" w:rsidRDefault="00413F4A" w:rsidP="00025617">
      <w:pPr>
        <w:rPr>
          <w:lang w:val="en-GB"/>
        </w:rPr>
      </w:pPr>
      <w:r>
        <w:rPr>
          <w:lang w:val="en-GB"/>
        </w:rPr>
        <w:t>Anelloviruses possess two main</w:t>
      </w:r>
      <w:r w:rsidR="00025617" w:rsidRPr="00720A83">
        <w:rPr>
          <w:lang w:val="en-GB"/>
        </w:rPr>
        <w:t xml:space="preserve"> </w:t>
      </w:r>
      <w:r>
        <w:rPr>
          <w:lang w:val="en-GB"/>
        </w:rPr>
        <w:t xml:space="preserve">open </w:t>
      </w:r>
      <w:r w:rsidR="00025617" w:rsidRPr="00720A83">
        <w:rPr>
          <w:lang w:val="en-GB"/>
        </w:rPr>
        <w:t>reading frames (ORFs</w:t>
      </w:r>
      <w:r>
        <w:rPr>
          <w:lang w:val="en-GB"/>
        </w:rPr>
        <w:t>), ORF1 and ORF2, but can have up to four ORFs in their genome</w:t>
      </w:r>
      <w:r w:rsidR="00025617" w:rsidRPr="00720A83">
        <w:rPr>
          <w:lang w:val="en-GB"/>
        </w:rPr>
        <w:t xml:space="preserve"> </w:t>
      </w:r>
      <w:r w:rsidR="00025617" w:rsidRPr="00720A83">
        <w:rPr>
          <w:lang w:val="en-GB"/>
        </w:rPr>
        <w:fldChar w:fldCharType="begin" w:fldLock="1"/>
      </w:r>
      <w:r w:rsidR="00531B5F">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mendeley":{"formattedCitation":"[9]","plainTextFormattedCitation":"[9]","previouslyFormattedCitation":"[9]"},"properties":{"noteIndex":0},"schema":"https://github.com/citation-style-language/schema/raw/master/csl-citation.json"}</w:instrText>
      </w:r>
      <w:r w:rsidR="00025617" w:rsidRPr="00720A83">
        <w:rPr>
          <w:lang w:val="en-GB"/>
        </w:rPr>
        <w:fldChar w:fldCharType="separate"/>
      </w:r>
      <w:r w:rsidR="00531B5F" w:rsidRPr="00531B5F">
        <w:rPr>
          <w:noProof/>
          <w:lang w:val="en-GB"/>
        </w:rPr>
        <w:t>[9]</w:t>
      </w:r>
      <w:r w:rsidR="00025617" w:rsidRPr="00720A83">
        <w:rPr>
          <w:lang w:val="en-GB"/>
        </w:rPr>
        <w:fldChar w:fldCharType="end"/>
      </w:r>
      <w:r>
        <w:rPr>
          <w:lang w:val="en-GB"/>
        </w:rPr>
        <w:t>.</w:t>
      </w:r>
      <w:r w:rsidR="00025617" w:rsidRPr="00720A83">
        <w:rPr>
          <w:lang w:val="en-GB"/>
        </w:rPr>
        <w:t xml:space="preserve"> </w:t>
      </w:r>
      <w:r>
        <w:rPr>
          <w:lang w:val="en-GB"/>
        </w:rPr>
        <w:t xml:space="preserve">These ORFs are found </w:t>
      </w:r>
      <w:r w:rsidR="00025617" w:rsidRPr="00720A83">
        <w:rPr>
          <w:lang w:val="en-GB"/>
        </w:rPr>
        <w:t xml:space="preserve">within a coding region demarcated by a TATA-box and poly-A tail sequence. There is also an untranslated region (UTR) containing a GC-rich region </w:t>
      </w:r>
      <w:r w:rsidR="00025617" w:rsidRPr="00720A83">
        <w:rPr>
          <w:lang w:val="en-GB"/>
        </w:rPr>
        <w:fldChar w:fldCharType="begin" w:fldLock="1"/>
      </w:r>
      <w:r w:rsidR="00531B5F">
        <w:rPr>
          <w:lang w:val="en-GB"/>
        </w:rPr>
        <w:instrText>ADDIN CSL_CITATION {"citationItems":[{"id":"ITEM-1","itemData":{"ISSN":"0022-538X","author":[{"dropping-particle":"","family":"Miyata","given":"Hironori","non-dropping-particle":"","parse-names":false,"suffix":""},{"dropping-particle":"","family":"Tsunoda","given":"Hiroaki","non-dropping-particle":"","parse-names":false,"suffix":""},{"dropping-particle":"","family":"Kazi","given":"Aslamuzzaman","non-dropping-particle":"","parse-names":false,"suffix":""},{"dropping-particle":"","family":"Yamada","given":"Akio","non-dropping-particle":"","parse-names":false,"suffix":""},{"dropping-particle":"","family":"Khan","given":"Mohammed Ali","non-dropping-particle":"","parse-names":false,"suffix":""},{"dropping-particle":"","family":"Murakami","given":"Jun","non-dropping-particle":"","parse-names":false,"suffix":""},{"dropping-particle":"","family":"Kamahora","given":"Toshio","non-dropping-particle":"","parse-names":false,"suffix":""},{"dropping-particle":"","family":"Shiraki","given":"Kazuo","non-dropping-particle":"","parse-names":false,"suffix":""},{"dropping-particle":"","family":"Hino","given":"Shigeo","non-dropping-particle":"","parse-names":false,"suffix":""}],"container-title":"Journal of Virology","id":"ITEM-1","issue":"5","issued":{"date-parts":[["1999"]]},"page":"3582-3586","publisher":"Am Soc Microbiol","title":"Identification of a novel GC-rich 113-nucleotide region to complete the circular, single-stranded DNA genome of TT virus, the first human circovirus","type":"article-journal","volume":"73"},"uris":["http://www.mendeley.com/documents/?uuid=00276a3d-957b-47a3-8099-8a55bcb3f80a"]}],"mendeley":{"formattedCitation":"[12]","plainTextFormattedCitation":"[12]","previouslyFormattedCitation":"[12]"},"properties":{"noteIndex":0},"schema":"https://github.com/citation-style-language/schema/raw/master/csl-citation.json"}</w:instrText>
      </w:r>
      <w:r w:rsidR="00025617" w:rsidRPr="00720A83">
        <w:rPr>
          <w:lang w:val="en-GB"/>
        </w:rPr>
        <w:fldChar w:fldCharType="separate"/>
      </w:r>
      <w:r w:rsidR="00531B5F" w:rsidRPr="00531B5F">
        <w:rPr>
          <w:noProof/>
          <w:lang w:val="en-GB"/>
        </w:rPr>
        <w:t>[12]</w:t>
      </w:r>
      <w:r w:rsidR="00025617" w:rsidRPr="00720A83">
        <w:rPr>
          <w:lang w:val="en-GB"/>
        </w:rPr>
        <w:fldChar w:fldCharType="end"/>
      </w:r>
      <w:r w:rsidR="00025617" w:rsidRPr="00720A83">
        <w:rPr>
          <w:lang w:val="en-GB"/>
        </w:rPr>
        <w:t xml:space="preserve"> (</w:t>
      </w:r>
      <w:r w:rsidR="00025617" w:rsidRPr="00720A83">
        <w:rPr>
          <w:b/>
          <w:bCs/>
          <w:lang w:val="en-GB"/>
        </w:rPr>
        <w:t>Figure 2a</w:t>
      </w:r>
      <w:r w:rsidR="00025617" w:rsidRPr="00720A83">
        <w:rPr>
          <w:lang w:val="en-GB"/>
        </w:rPr>
        <w:t xml:space="preserve">). Transfection experiments of human TTV found that at least six proteins are generated by alternative translation initiation </w:t>
      </w:r>
      <w:r w:rsidR="00025617" w:rsidRPr="00720A83">
        <w:rPr>
          <w:lang w:val="en-GB"/>
        </w:rPr>
        <w:fldChar w:fldCharType="begin" w:fldLock="1"/>
      </w:r>
      <w:r w:rsidR="00531B5F">
        <w:rPr>
          <w:lang w:val="en-GB"/>
        </w:rPr>
        <w:instrText>ADDIN CSL_CITATION {"citationItems":[{"id":"ITEM-1","itemData":{"DOI":"10.1128/JVI.79.10.6505-6510.2005","abstract":"The expression profile of the circovirus TTV has not yet been fully characterized. In this paper, we show that following transfection of a full-length viral clone of TTV genotype 6, each of the three virally encoded mRNAs is translated from two initiating AUGs, and therefore, the TTV genome generates at least six proteins. Localization studies of hemagglutinin-tagged versions of these proteins in fixed cells, and green fluorescent protein-tagged versions of these proteins in living cells, expressed following transfection, demonstrated that two were primarily nuclear, two were primarily cytoplasmic, and two were found throughout the cell.","author":[{"dropping-particle":"","family":"Qiu","given":"Jianming","non-dropping-particle":"","parse-names":false,"suffix":""},{"dropping-particle":"","family":"Kakkola","given":"Laura","non-dropping-particle":"","parse-names":false,"suffix":""},{"dropping-particle":"","family":"Cheng","given":"Fang","non-dropping-particle":"","parse-names":false,"suffix":""},{"dropping-particle":"","family":"Ye","given":"Chaoyang","non-dropping-particle":"","parse-names":false,"suffix":""},{"dropping-particle":"","family":"Söderlund-Venermo","given":"Maria","non-dropping-particle":"","parse-names":false,"suffix":""},{"dropping-particle":"","family":"Hedman","given":"Klaus","non-dropping-particle":"","parse-names":false,"suffix":""},{"dropping-particle":"","family":"Pintel","given":"David J","non-dropping-particle":"","parse-names":false,"suffix":""}],"container-title":"Journal of Virology","id":"ITEM-1","issue":"10","issued":{"date-parts":[["2005","5","15"]]},"page":"6505 LP  - 6510","title":"Human Circovirus TT Virus Genotype 6 Expresses Six Proteins following Transfection of a Full-Length Clone","type":"article-journal","volume":"79"},"uris":["http://www.mendeley.com/documents/?uuid=a5906bb7-c309-43ac-9773-15124db3a5ec"]}],"mendeley":{"formattedCitation":"[13]","plainTextFormattedCitation":"[13]","previouslyFormattedCitation":"[13]"},"properties":{"noteIndex":0},"schema":"https://github.com/citation-style-language/schema/raw/master/csl-citation.json"}</w:instrText>
      </w:r>
      <w:r w:rsidR="00025617" w:rsidRPr="00720A83">
        <w:rPr>
          <w:lang w:val="en-GB"/>
        </w:rPr>
        <w:fldChar w:fldCharType="separate"/>
      </w:r>
      <w:r w:rsidR="00531B5F" w:rsidRPr="00531B5F">
        <w:rPr>
          <w:noProof/>
          <w:lang w:val="en-GB"/>
        </w:rPr>
        <w:t>[13]</w:t>
      </w:r>
      <w:r w:rsidR="00025617" w:rsidRPr="00720A83">
        <w:rPr>
          <w:lang w:val="en-GB"/>
        </w:rPr>
        <w:fldChar w:fldCharType="end"/>
      </w:r>
      <w:r w:rsidR="00025617" w:rsidRPr="00720A83">
        <w:rPr>
          <w:lang w:val="en-GB"/>
        </w:rPr>
        <w:t xml:space="preserve"> on three mRNA species, which were produced by alternative splicing </w:t>
      </w:r>
      <w:r w:rsidR="00025617" w:rsidRPr="00720A83">
        <w:rPr>
          <w:lang w:val="en-GB"/>
        </w:rPr>
        <w:fldChar w:fldCharType="begin" w:fldLock="1"/>
      </w:r>
      <w:r w:rsidR="00531B5F">
        <w:rPr>
          <w:lang w:val="en-GB"/>
        </w:rPr>
        <w:instrText>ADDIN CSL_CITATION {"citationItems":[{"id":"ITEM-1","itemData":{"DOI":"10.1128/JVI.74.21.9980-9986.2000","abstract":"A permuted whole-genome construct of a TT virus (TTV), named VT416, had 3,852 nucleotides (nt) 98.2% similar to the prototype TA278 genome. To allow the transcription of TTV from the internal promoter, pBK*VT416(1.3G), carrying 1.3 units of VT416, was constructed. The poly(A)+ RNAs expressed in COS1 cells 48 h posttransfection contained three TTV mRNA species 3.0, 1.2, and 1.0 kb in length, which were recovered in the 13 DNA clones from a λ phage cDNA library. These mRNAs in the antigenomic orientation possessed in common the 3′ terminus downstream of a poly(A) signal (A3073ATAAA) and the 5′ terminus downstream of a cap site (C98ACTTC). A common splicing to join nt 185 with nt 277 was detected in all mRNAs. The coding region of the largest open reading frame (ORF) was maintained in 3.0-kb mRNA, because this splicing was located upstream of its initiation codon (A589TG). The second splicing was detected in 1.2-kb mRNA to join nt 711 with nt 2374 and in 1.0-kb mRNA to bind nt 711 to nt 2567. They linked a proposed ORF2 to another ORF for creating new ORFs over nt 2374 to 2872 in frame 2 and nt 2567 to 3074 in frame 3. The donor and acceptor sites of all three splicings matched the consensus sequence and were conserved in most of the 16 TTVs of distinct genotypes retrieved from the database. The observed transcription profile is unique to TTV among known members in the familyCircoviridae.","author":[{"dropping-particle":"","family":"Kamahora","given":"Toshio","non-dropping-particle":"","parse-names":false,"suffix":""},{"dropping-particle":"","family":"Hino","given":"Shigeo","non-dropping-particle":"","parse-names":false,"suffix":""},{"dropping-particle":"","family":"Miyata","given":"Hironori","non-dropping-particle":"","parse-names":false,"suffix":""}],"container-title":"Journal of Virology","id":"ITEM-1","issue":"21","issued":{"date-parts":[["2000","11","1"]]},"page":"9980 LP  - 9986","title":"Three Spliced mRNAs of TT Virus Transcribed from a Plasmid Containing the Entire Genome in COS1 Cells","type":"article-journal","volume":"74"},"uris":["http://www.mendeley.com/documents/?uuid=119a6f35-43ea-44c8-8200-3ec9e1ebe6b4"]}],"mendeley":{"formattedCitation":"[14]","plainTextFormattedCitation":"[14]","previouslyFormattedCitation":"[14]"},"properties":{"noteIndex":0},"schema":"https://github.com/citation-style-language/schema/raw/master/csl-citation.json"}</w:instrText>
      </w:r>
      <w:r w:rsidR="00025617" w:rsidRPr="00720A83">
        <w:rPr>
          <w:lang w:val="en-GB"/>
        </w:rPr>
        <w:fldChar w:fldCharType="separate"/>
      </w:r>
      <w:r w:rsidR="00531B5F" w:rsidRPr="00531B5F">
        <w:rPr>
          <w:noProof/>
          <w:lang w:val="en-GB"/>
        </w:rPr>
        <w:t>[14]</w:t>
      </w:r>
      <w:r w:rsidR="00025617" w:rsidRPr="00720A83">
        <w:rPr>
          <w:lang w:val="en-GB"/>
        </w:rPr>
        <w:fldChar w:fldCharType="end"/>
      </w:r>
      <w:r w:rsidR="00025617" w:rsidRPr="00720A83">
        <w:rPr>
          <w:lang w:val="en-GB"/>
        </w:rPr>
        <w:t xml:space="preserve">. ORF1 </w:t>
      </w:r>
      <w:r>
        <w:rPr>
          <w:lang w:val="en-GB"/>
        </w:rPr>
        <w:t xml:space="preserve">putatively </w:t>
      </w:r>
      <w:r w:rsidR="00025617" w:rsidRPr="00720A83">
        <w:rPr>
          <w:lang w:val="en-GB"/>
        </w:rPr>
        <w:t xml:space="preserve">encodes the </w:t>
      </w:r>
      <w:r w:rsidR="00025617">
        <w:rPr>
          <w:lang w:val="en-GB"/>
        </w:rPr>
        <w:t xml:space="preserve">capsid protein that contains an arginine-rich N-terminus </w:t>
      </w:r>
      <w:r w:rsidR="00025617" w:rsidRPr="00720A83">
        <w:rPr>
          <w:lang w:val="en-GB"/>
        </w:rPr>
        <w:fldChar w:fldCharType="begin" w:fldLock="1"/>
      </w:r>
      <w:r w:rsidR="00531B5F">
        <w:rPr>
          <w:lang w:val="en-GB"/>
        </w:rPr>
        <w:instrText>ADDIN CSL_CITATION {"citationItems":[{"id":"ITEM-1","itemData":{"DOI":"https://doi.org/10.1016/B978-0-12-809633-8.20996-5","ISBN":"978-0-12-809633-8","abstract":"Anelloviruses (AV) are a large group of related yet distinct viruses that infect humans and various animal species. They possess a small covalently closed single-stranded DNA genome and a remarkable ability to produce persistent, possibly life-long productive infections in a very large proportion of healthy and sick populations. Although many aspects of life cycle and pathogenesis are still poorly understood, circumstantial evidence suggests that AV, and particularly the prototype Torquetenovirus, have established a successful interaction with the host’s immune system and that the level at which AV replicate is a gauge to measure global immune function.","author":[{"dropping-particle":"","family":"Maggi","given":"Fabrizio","non-dropping-particle":"","parse-names":false,"suffix":""},{"dropping-particle":"","family":"Pistello","given":"Mauro B T - Reference Module in Life Sciences","non-dropping-particle":"","parse-names":false,"suffix":""}],"id":"ITEM-1","issued":{"date-parts":[["2019"]]},"publisher":"Elsevier","title":"Anelloviridae</w:instrText>
      </w:r>
      <w:r w:rsidR="00531B5F">
        <w:rPr>
          <w:rFonts w:ascii="Segoe UI Symbol" w:hAnsi="Segoe UI Symbol" w:cs="Segoe UI Symbol"/>
          <w:lang w:val="en-GB"/>
        </w:rPr>
        <w:instrText>☆</w:instrText>
      </w:r>
      <w:r w:rsidR="00531B5F">
        <w:rPr>
          <w:lang w:val="en-GB"/>
        </w:rPr>
        <w:instrText>","type":"chapter"},"uris":["http://www.mendeley.com/documents/?uuid=b374191f-ed25-4328-aa46-417303f13925"]}],"mendeley":{"formattedCitation":"[11]","plainTextFormattedCitation":"[11]","previouslyFormattedCitation":"[11]"},"properties":{"noteIndex":0},"schema":"https://github.com/citation-style-language/schema/raw/master/csl-citation.json"}</w:instrText>
      </w:r>
      <w:r w:rsidR="00025617" w:rsidRPr="00720A83">
        <w:rPr>
          <w:lang w:val="en-GB"/>
        </w:rPr>
        <w:fldChar w:fldCharType="separate"/>
      </w:r>
      <w:r w:rsidR="00531B5F" w:rsidRPr="00531B5F">
        <w:rPr>
          <w:noProof/>
          <w:lang w:val="en-GB"/>
        </w:rPr>
        <w:t>[11]</w:t>
      </w:r>
      <w:r w:rsidR="00025617" w:rsidRPr="00720A83">
        <w:rPr>
          <w:lang w:val="en-GB"/>
        </w:rPr>
        <w:fldChar w:fldCharType="end"/>
      </w:r>
      <w:r w:rsidR="00B0235E">
        <w:rPr>
          <w:lang w:val="en-GB"/>
        </w:rPr>
        <w:t>,</w:t>
      </w:r>
      <w:r w:rsidR="00025617" w:rsidRPr="00720A83">
        <w:rPr>
          <w:lang w:val="en-GB"/>
        </w:rPr>
        <w:t xml:space="preserve"> and a Rep-like</w:t>
      </w:r>
      <w:r w:rsidR="00930C34">
        <w:rPr>
          <w:lang w:val="en-GB"/>
        </w:rPr>
        <w:t xml:space="preserve"> protein. </w:t>
      </w:r>
      <w:r w:rsidR="00025617" w:rsidRPr="00720A83">
        <w:rPr>
          <w:lang w:val="en-GB"/>
        </w:rPr>
        <w:t xml:space="preserve">Additionally, ORF2 potentially encodes a phosphatase </w:t>
      </w:r>
      <w:r w:rsidR="00025617" w:rsidRPr="00720A83">
        <w:rPr>
          <w:lang w:val="en-GB"/>
        </w:rPr>
        <w:fldChar w:fldCharType="begin" w:fldLock="1"/>
      </w:r>
      <w:r w:rsidR="00531B5F">
        <w:rPr>
          <w:lang w:val="en-GB"/>
        </w:rPr>
        <w:instrText>ADDIN CSL_CITATION {"citationItems":[{"id":"ITEM-1","itemData":{"ISSN":"0021-9258","author":[{"dropping-particle":"","family":"Peters","given":"Michelle A","non-dropping-particle":"","parse-names":false,"suffix":""},{"dropping-particle":"","family":"Jackson","given":"David C","non-dropping-particle":"","parse-names":false,"suffix":""},{"dropping-particle":"","family":"Crabb","given":"Brendan S","non-dropping-particle":"","parse-names":false,"suffix":""},{"dropping-particle":"","family":"Browning","given":"Glenn F","non-dropping-particle":"","parse-names":false,"suffix":""}],"container-title":"Journal of Biological Chemistry","id":"ITEM-1","issue":"42","issued":{"date-parts":[["2002"]]},"page":"39566-39573","publisher":"ASBMB","title":"Chicken anemia virus VP2 is a novel dual specificity protein phosphatase","type":"article-journal","volume":"277"},"uris":["http://www.mendeley.com/documents/?uuid=690a061d-cc16-4bfb-8992-83966174e181"]}],"mendeley":{"formattedCitation":"[15]","plainTextFormattedCitation":"[15]","previouslyFormattedCitation":"[15]"},"properties":{"noteIndex":0},"schema":"https://github.com/citation-style-language/schema/raw/master/csl-citation.json"}</w:instrText>
      </w:r>
      <w:r w:rsidR="00025617" w:rsidRPr="00720A83">
        <w:rPr>
          <w:lang w:val="en-GB"/>
        </w:rPr>
        <w:fldChar w:fldCharType="separate"/>
      </w:r>
      <w:r w:rsidR="00531B5F" w:rsidRPr="00531B5F">
        <w:rPr>
          <w:noProof/>
          <w:lang w:val="en-GB"/>
        </w:rPr>
        <w:t>[15]</w:t>
      </w:r>
      <w:r w:rsidR="00025617" w:rsidRPr="00720A83">
        <w:rPr>
          <w:lang w:val="en-GB"/>
        </w:rPr>
        <w:fldChar w:fldCharType="end"/>
      </w:r>
      <w:r w:rsidR="00025617" w:rsidRPr="00720A83">
        <w:rPr>
          <w:lang w:val="en-GB"/>
        </w:rPr>
        <w:t xml:space="preserve"> and ORF3, the TTV-derived apoptosis-inducing protein (TAIP) </w:t>
      </w:r>
      <w:r w:rsidR="00025617" w:rsidRPr="00720A83">
        <w:rPr>
          <w:lang w:val="en-GB"/>
        </w:rPr>
        <w:fldChar w:fldCharType="begin" w:fldLock="1"/>
      </w:r>
      <w:r w:rsidR="00531B5F">
        <w:rPr>
          <w:lang w:val="en-GB"/>
        </w:rPr>
        <w:instrText>ADDIN CSL_CITATION {"citationItems":[{"id":"ITEM-1","itemData":{"ISSN":"0022-1317","author":[{"dropping-particle":"","family":"Kooistra","given":"Klaas","non-dropping-particle":"","parse-names":false,"suffix":""},{"dropping-particle":"","family":"Zhang","given":"Ying-Hui","non-dropping-particle":"","parse-names":false,"suffix":""},{"dropping-particle":"V","family":"Henriquez","given":"Niek","non-dropping-particle":"","parse-names":false,"suffix":""},{"dropping-particle":"","family":"Weiss","given":"Bertram","non-dropping-particle":"","parse-names":false,"suffix":""},{"dropping-particle":"","family":"Mumberg","given":"Dominik","non-dropping-particle":"","parse-names":false,"suffix":""},{"dropping-particle":"","family":"Noteborn","given":"Mathieu H M","non-dropping-particle":"","parse-names":false,"suffix":""}],"container-title":"Journal of general virology","id":"ITEM-1","issue":"6","issued":{"date-parts":[["2004"]]},"page":"1445-1450","publisher":"Microbiology Society","title":"TT virus-derived apoptosis-inducing protein induces apoptosis preferentially in hepatocellular carcinoma-derived cells","type":"article-journal","volume":"85"},"uris":["http://www.mendeley.com/documents/?uuid=18f897bc-b1e1-4d15-94f9-d87facdcfac7"]},{"id":"ITEM-2","itemData":{"author":[{"dropping-particle":"","family":"Smit","given":"M H","non-dropping-particle":"De","parse-names":false,"suffix":""},{"dropping-particle":"","family":"Noteborn","given":"M H M","non-dropping-particle":"","parse-names":false,"suffix":""}],"container-title":"TT Viruses","id":"ITEM-2","issued":{"date-parts":[["2009"]]},"page":"131-149","publisher":"Springer","title":"Apoptosis-inducing proteins in chicken anemia virus and TT virus","type":"chapter"},"uris":["http://www.mendeley.com/documents/?uuid=b68ad368-d6eb-433e-943b-a7e8d27abd76"]}],"mendeley":{"formattedCitation":"[16,17]","plainTextFormattedCitation":"[16,17]","previouslyFormattedCitation":"[16,17]"},"properties":{"noteIndex":0},"schema":"https://github.com/citation-style-language/schema/raw/master/csl-citation.json"}</w:instrText>
      </w:r>
      <w:r w:rsidR="00025617" w:rsidRPr="00720A83">
        <w:rPr>
          <w:lang w:val="en-GB"/>
        </w:rPr>
        <w:fldChar w:fldCharType="separate"/>
      </w:r>
      <w:r w:rsidR="00531B5F" w:rsidRPr="00531B5F">
        <w:rPr>
          <w:noProof/>
          <w:lang w:val="en-GB"/>
        </w:rPr>
        <w:t>[16,17]</w:t>
      </w:r>
      <w:r w:rsidR="00025617" w:rsidRPr="00720A83">
        <w:rPr>
          <w:lang w:val="en-GB"/>
        </w:rPr>
        <w:fldChar w:fldCharType="end"/>
      </w:r>
      <w:r w:rsidR="00025617" w:rsidRPr="00720A83">
        <w:rPr>
          <w:lang w:val="en-GB"/>
        </w:rPr>
        <w:t xml:space="preserve">. </w:t>
      </w:r>
    </w:p>
    <w:p w14:paraId="55B8A2A0" w14:textId="537B3656" w:rsidR="00CE3379" w:rsidRDefault="00BB3E3F" w:rsidP="00CE3379">
      <w:pPr>
        <w:rPr>
          <w:lang w:val="en-GB"/>
        </w:rPr>
      </w:pPr>
      <w:r w:rsidRPr="00720A83">
        <w:rPr>
          <w:lang w:val="en-GB"/>
        </w:rPr>
        <w:t>Currently, the genome replication mechanism of anelloviruses is poorly understood relative</w:t>
      </w:r>
      <w:r>
        <w:rPr>
          <w:lang w:val="en-GB"/>
        </w:rPr>
        <w:t xml:space="preserve"> to</w:t>
      </w:r>
      <w:r w:rsidRPr="00720A83">
        <w:rPr>
          <w:lang w:val="en-GB"/>
        </w:rPr>
        <w:t xml:space="preserve"> other families of circular ssDNA viruses such as </w:t>
      </w:r>
      <w:proofErr w:type="spellStart"/>
      <w:r w:rsidRPr="00720A83">
        <w:rPr>
          <w:i/>
          <w:iCs/>
          <w:lang w:val="en-GB"/>
        </w:rPr>
        <w:t>Geminiviridae</w:t>
      </w:r>
      <w:proofErr w:type="spellEnd"/>
      <w:r w:rsidRPr="00720A83">
        <w:rPr>
          <w:i/>
          <w:iCs/>
          <w:lang w:val="en-GB"/>
        </w:rPr>
        <w:t xml:space="preserve"> </w:t>
      </w:r>
      <w:r w:rsidRPr="00720A83">
        <w:rPr>
          <w:i/>
          <w:iCs/>
          <w:lang w:val="en-GB"/>
        </w:rPr>
        <w:fldChar w:fldCharType="begin" w:fldLock="1"/>
      </w:r>
      <w:r w:rsidR="00531B5F">
        <w:rPr>
          <w:i/>
          <w:iCs/>
          <w:lang w:val="en-GB"/>
        </w:rPr>
        <w:instrText xml:space="preserve">ADDIN CSL_CITATION {"citationItems":[{"id":"ITEM-1","itemData":{"DOI":"https://doi.org/10.1016/j.vetmic.2003.10.012","ISSN":"0378-1135","abstract":"The Geminiviridae family includes a large number of viruses that infect plants and have a unique geminate virion particle, a single-stranded genome of </w:instrText>
      </w:r>
      <w:r w:rsidR="00531B5F">
        <w:rPr>
          <w:rFonts w:ascii="Cambria Math" w:hAnsi="Cambria Math" w:cs="Cambria Math"/>
          <w:i/>
          <w:iCs/>
          <w:lang w:val="en-GB"/>
        </w:rPr>
        <w:instrText>∼</w:instrText>
      </w:r>
      <w:r w:rsidR="00531B5F">
        <w:rPr>
          <w:i/>
          <w:iCs/>
          <w:lang w:val="en-GB"/>
        </w:rPr>
        <w:instrText>2.6</w:instrText>
      </w:r>
      <w:r w:rsidR="00531B5F">
        <w:rPr>
          <w:rFonts w:cs="Arial"/>
          <w:i/>
          <w:iCs/>
          <w:lang w:val="en-GB"/>
        </w:rPr>
        <w:instrText>–</w:instrText>
      </w:r>
      <w:r w:rsidR="00531B5F">
        <w:rPr>
          <w:i/>
          <w:iCs/>
          <w:lang w:val="en-GB"/>
        </w:rPr>
        <w:instrText>3.0kb, and replicate through a rolling-circle mechanism. Since they encode for just a few proteins (4–6 depending on the members that belong to four different genera), a rich variety of interactions has evolved between viral proteins and host factors to develop the virus replicative cycle. Among them, we have been particularly interested so far: (i) in the interference with cell cycle regulatory proteins of the retinoblastoma-related (RBR)/E2F pathway and (ii) in the interaction with host DNA replication factors necessary for the assembly of a functional replication complex at the viral origin of DNA replication during the rolling-circle stage. Yeast two-hybrid assays revealed that wheat dwarf virus RepA protein, but nor Rep protein, interacts with plant RBR protein. Interestingly, deletion of the C-terminal domain of Rep confers the truncated protein the ability to interact with RBR, suggesting that this domain may hinder the LXCXE RBR-binding motif. Secondary structure predictions support such a possibility.","author":[{"dropping-particle":"","family":"Gutierrez","given":"Crisanto","non-dropping-particle":"","parse-names":false,"suffix":""},{"dropping-particle":"","family":"Ramirez-Parra","given":"Elena","non-dropping-particle":"","parse-names":false,"suffix":""},{"dropping-particle":"","family":"Mar Castellano","given":"M","non-dropping-particle":"","parse-names":false,"suffix":""},{"dropping-particle":"","family":"Sanz-Burgos","given":"Andres P","non-dropping-particle":"","parse-names":false,"suffix":""},{"dropping-particle":"","family":"Luque","given":"Alejandro","non-dropping-particle":"","parse-names":false,"suffix":""},{"dropping-particle":"","family":"Missich","given":"Riccardo","non-dropping-particle":"","parse-names":false,"suffix":""}],"container-title":"Veterinary Microbiology","id":"ITEM-1","issue":"2","issued":{"date-parts":[["2004"]]},"page":"111-119","title":"Geminivirus DNA replication and cell cycle interactions","type":"article-journal","volume":"98"},"uris":["http://www.mendeley.com/documents/?uuid=9eeb28cf-7353-4c57-af59-a825831217dd"]}],"mendeley":{"formattedCitation":"[18]","plainTextFormattedCitation":"[18]","previouslyFormattedCitation":"[18]"},"properties":{"noteIndex":0},"schema":"https://github.com/citation-style-language/schema/raw/master/csl-citation.json"}</w:instrText>
      </w:r>
      <w:r w:rsidRPr="00720A83">
        <w:rPr>
          <w:i/>
          <w:iCs/>
          <w:lang w:val="en-GB"/>
        </w:rPr>
        <w:fldChar w:fldCharType="separate"/>
      </w:r>
      <w:r w:rsidR="00531B5F" w:rsidRPr="00531B5F">
        <w:rPr>
          <w:iCs/>
          <w:noProof/>
          <w:lang w:val="en-GB"/>
        </w:rPr>
        <w:t>[18]</w:t>
      </w:r>
      <w:r w:rsidRPr="00720A83">
        <w:rPr>
          <w:i/>
          <w:iCs/>
          <w:lang w:val="en-GB"/>
        </w:rPr>
        <w:fldChar w:fldCharType="end"/>
      </w:r>
      <w:r w:rsidRPr="00720A83">
        <w:rPr>
          <w:lang w:val="en-GB"/>
        </w:rPr>
        <w:t xml:space="preserve"> or </w:t>
      </w:r>
      <w:proofErr w:type="spellStart"/>
      <w:r w:rsidRPr="00720A83">
        <w:rPr>
          <w:i/>
          <w:iCs/>
          <w:lang w:val="en-GB"/>
        </w:rPr>
        <w:t>Circoviridae</w:t>
      </w:r>
      <w:proofErr w:type="spellEnd"/>
      <w:r w:rsidRPr="00720A83">
        <w:rPr>
          <w:i/>
          <w:iCs/>
          <w:lang w:val="en-GB"/>
        </w:rPr>
        <w:t xml:space="preserve"> </w:t>
      </w:r>
      <w:r w:rsidRPr="00720A83">
        <w:rPr>
          <w:i/>
          <w:iCs/>
          <w:lang w:val="en-GB"/>
        </w:rPr>
        <w:fldChar w:fldCharType="begin" w:fldLock="1"/>
      </w:r>
      <w:r w:rsidR="00531B5F">
        <w:rPr>
          <w:i/>
          <w:iCs/>
          <w:lang w:val="en-GB"/>
        </w:rPr>
        <w:instrText>ADDIN CSL_CITATION {"citationItems":[{"id":"ITEM-1","itemData":{"DOI":"10.1186/1743-422X-6-60","ISSN":"1743-422X","abstract":"Porcine circoviruses are circular single-stranded DNA viruses that infect swine and wild boars. Two species of porcine circoviruses exist. Porcine circovirus type 1 is non pathogenic contrary to porcine circovirus type 2 which is associated with the disease known as Post-weaning Multisystemic Wasting Syndrome. Porcine circovirus DNA has been shown to replicate by a rolling circle mechanism. Other studies have revealed similar mechanisms of rolling-circle replication in plasmids and single-stranded viruses such as Geminivirus. Three elements are important in rolling-circle replication: i) a gene encoding initiator protein, ii) a double strand origin, and iii) a single strand origin. However, differences exist between viruses and plasmids and between viruses. Porcine circovirus replication probably involves a \"melting pot\" rather than \"cruciform\" rolling-circle mechanism.","author":[{"dropping-particle":"","family":"Faurez","given":"Florence","non-dropping-particle":"","parse-names":false,"suffix":""},{"dropping-particle":"","family":"Dory","given":"Daniel","non-dropping-particle":"","parse-names":false,"suffix":""},{"dropping-particle":"","family":"Grasland","given":"Béatrice","non-dropping-particle":"","parse-names":false,"suffix":""},{"dropping-particle":"","family":"Jestin","given":"André","non-dropping-particle":"","parse-names":false,"suffix":""}],"container-title":"Virology Journal","id":"ITEM-1","issue":"1","issued":{"date-parts":[["2009"]]},"page":"60","title":"Replication of porcine circoviruses","type":"article-journal","volume":"6"},"uris":["http://www.mendeley.com/documents/?uuid=05a63dd5-12c6-416c-9cf0-c4267e5667a2"]}],"mendeley":{"formattedCitation":"[19]","plainTextFormattedCitation":"[19]","previouslyFormattedCitation":"[19]"},"properties":{"noteIndex":0},"schema":"https://github.com/citation-style-language/schema/raw/master/csl-citation.json"}</w:instrText>
      </w:r>
      <w:r w:rsidRPr="00720A83">
        <w:rPr>
          <w:i/>
          <w:iCs/>
          <w:lang w:val="en-GB"/>
        </w:rPr>
        <w:fldChar w:fldCharType="separate"/>
      </w:r>
      <w:r w:rsidR="00531B5F" w:rsidRPr="00531B5F">
        <w:rPr>
          <w:iCs/>
          <w:noProof/>
          <w:lang w:val="en-GB"/>
        </w:rPr>
        <w:t>[19]</w:t>
      </w:r>
      <w:r w:rsidRPr="00720A83">
        <w:rPr>
          <w:i/>
          <w:iCs/>
          <w:lang w:val="en-GB"/>
        </w:rPr>
        <w:fldChar w:fldCharType="end"/>
      </w:r>
      <w:r w:rsidRPr="00720A83">
        <w:rPr>
          <w:lang w:val="en-GB"/>
        </w:rPr>
        <w:t xml:space="preserve">. </w:t>
      </w:r>
      <w:r w:rsidR="00062214">
        <w:rPr>
          <w:lang w:val="en-GB"/>
        </w:rPr>
        <w:t>Fundamentally, anelloviruses are dependent on their</w:t>
      </w:r>
      <w:r w:rsidR="00062214" w:rsidRPr="00720A83">
        <w:rPr>
          <w:lang w:val="en-GB"/>
        </w:rPr>
        <w:t xml:space="preserve"> host</w:t>
      </w:r>
      <w:r w:rsidR="00062214">
        <w:rPr>
          <w:lang w:val="en-GB"/>
        </w:rPr>
        <w:t>s</w:t>
      </w:r>
      <w:r w:rsidR="00062214" w:rsidRPr="00720A83">
        <w:rPr>
          <w:lang w:val="en-GB"/>
        </w:rPr>
        <w:t xml:space="preserve"> replication machinery</w:t>
      </w:r>
      <w:r w:rsidR="00062214">
        <w:rPr>
          <w:lang w:val="en-GB"/>
        </w:rPr>
        <w:t xml:space="preserve"> since </w:t>
      </w:r>
      <w:r w:rsidR="00062214" w:rsidRPr="00720A83">
        <w:rPr>
          <w:lang w:val="en-GB"/>
        </w:rPr>
        <w:t xml:space="preserve">TTV replication is inhibited by administering the DNA polymerase inhibitor, </w:t>
      </w:r>
      <w:r w:rsidR="00062214">
        <w:rPr>
          <w:lang w:val="en-GB"/>
        </w:rPr>
        <w:t>a</w:t>
      </w:r>
      <w:r w:rsidR="00062214" w:rsidRPr="00720A83">
        <w:rPr>
          <w:lang w:val="en-GB"/>
        </w:rPr>
        <w:t>phidicolin</w:t>
      </w:r>
      <w:r w:rsidRPr="00720A83">
        <w:rPr>
          <w:lang w:val="en-GB"/>
        </w:rPr>
        <w:t xml:space="preserve"> </w:t>
      </w:r>
      <w:r w:rsidRPr="00720A83">
        <w:rPr>
          <w:lang w:val="en-GB"/>
        </w:rPr>
        <w:fldChar w:fldCharType="begin" w:fldLock="1"/>
      </w:r>
      <w:r w:rsidR="00531B5F">
        <w:rPr>
          <w:lang w:val="en-GB"/>
        </w:rPr>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sidR="00531B5F">
        <w:rPr>
          <w:rFonts w:ascii="Cambria Math" w:hAnsi="Cambria Math" w:cs="Cambria Math"/>
          <w:lang w:val="en-GB"/>
        </w:rPr>
        <w:instrText>‐</w:instrText>
      </w:r>
      <w:r w:rsidR="00531B5F">
        <w:rPr>
          <w:lang w:val="en-GB"/>
        </w:rPr>
        <w:instrText>length molecular clone of human Torque teno virus (TTV) genotype 6","type":"article-journal","volume":"274"},"uris":["http://www.mendeley.com/documents/?uuid=8588f7f6-257f-4c09-8d19-f202c7ebadc2"]}],"mendeley":{"formattedCitation":"[20]","plainTextFormattedCitation":"[20]","previouslyFormattedCitation":"[20]"},"properties":{"noteIndex":0},"schema":"https://github.com/citation-style-language/schema/raw/master/csl-citation.json"}</w:instrText>
      </w:r>
      <w:r w:rsidRPr="00720A83">
        <w:rPr>
          <w:lang w:val="en-GB"/>
        </w:rPr>
        <w:fldChar w:fldCharType="separate"/>
      </w:r>
      <w:r w:rsidR="00531B5F" w:rsidRPr="00531B5F">
        <w:rPr>
          <w:noProof/>
          <w:lang w:val="en-GB"/>
        </w:rPr>
        <w:t>[20]</w:t>
      </w:r>
      <w:r w:rsidRPr="00720A83">
        <w:rPr>
          <w:lang w:val="en-GB"/>
        </w:rPr>
        <w:fldChar w:fldCharType="end"/>
      </w:r>
      <w:r w:rsidR="00062214">
        <w:rPr>
          <w:lang w:val="en-GB"/>
        </w:rPr>
        <w:t>.</w:t>
      </w:r>
      <w:r w:rsidRPr="00720A83">
        <w:rPr>
          <w:lang w:val="en-GB"/>
        </w:rPr>
        <w:t xml:space="preserve"> </w:t>
      </w:r>
      <w:r w:rsidR="000E2661">
        <w:rPr>
          <w:lang w:val="en-GB"/>
        </w:rPr>
        <w:t>It is believed that anelloviruses</w:t>
      </w:r>
      <w:r w:rsidR="00930C34">
        <w:rPr>
          <w:lang w:val="en-GB"/>
        </w:rPr>
        <w:t xml:space="preserve"> </w:t>
      </w:r>
      <w:r w:rsidR="000E2661">
        <w:rPr>
          <w:lang w:val="en-GB"/>
        </w:rPr>
        <w:t xml:space="preserve">replicate via a </w:t>
      </w:r>
      <w:r w:rsidR="000E2661" w:rsidRPr="00720A83">
        <w:rPr>
          <w:lang w:val="en-GB"/>
        </w:rPr>
        <w:t>rolling circle</w:t>
      </w:r>
      <w:r w:rsidR="00930C34">
        <w:rPr>
          <w:lang w:val="en-GB"/>
        </w:rPr>
        <w:t xml:space="preserve"> replication (RCR)</w:t>
      </w:r>
      <w:r w:rsidR="000E2661" w:rsidRPr="00720A83">
        <w:rPr>
          <w:lang w:val="en-GB"/>
        </w:rPr>
        <w:t xml:space="preserve"> mechanism</w:t>
      </w:r>
      <w:r w:rsidR="000E2661">
        <w:rPr>
          <w:lang w:val="en-GB"/>
        </w:rPr>
        <w:t xml:space="preserve">. </w:t>
      </w:r>
      <w:r w:rsidR="00930C34">
        <w:rPr>
          <w:lang w:val="en-GB"/>
        </w:rPr>
        <w:t xml:space="preserve">This is because </w:t>
      </w:r>
      <w:proofErr w:type="spellStart"/>
      <w:r w:rsidR="00930C34">
        <w:rPr>
          <w:lang w:val="en-GB"/>
        </w:rPr>
        <w:t>anelloviral</w:t>
      </w:r>
      <w:proofErr w:type="spellEnd"/>
      <w:r w:rsidR="00930C34">
        <w:rPr>
          <w:lang w:val="en-GB"/>
        </w:rPr>
        <w:t xml:space="preserve"> genomes contain a conserved motif that is part of a stem-loop structure, and a Rep-like sequence, both of which are found conserved in other circular ssDNA replicons</w:t>
      </w:r>
      <w:r w:rsidR="00A02480">
        <w:rPr>
          <w:lang w:val="en-GB"/>
        </w:rPr>
        <w:t xml:space="preserve"> including plasmids and viruses. </w:t>
      </w:r>
      <w:r w:rsidR="00CE3379">
        <w:rPr>
          <w:lang w:val="en-GB"/>
        </w:rPr>
        <w:t xml:space="preserve">In a </w:t>
      </w:r>
      <w:proofErr w:type="spellStart"/>
      <w:r w:rsidR="00CE3379">
        <w:rPr>
          <w:lang w:val="en-GB"/>
        </w:rPr>
        <w:t>hypothethical</w:t>
      </w:r>
      <w:proofErr w:type="spellEnd"/>
      <w:r w:rsidR="00CE3379">
        <w:rPr>
          <w:lang w:val="en-GB"/>
        </w:rPr>
        <w:t xml:space="preserve"> mechanism for </w:t>
      </w:r>
      <w:proofErr w:type="spellStart"/>
      <w:r w:rsidR="00CE3379">
        <w:rPr>
          <w:lang w:val="en-GB"/>
        </w:rPr>
        <w:t>anelloviral</w:t>
      </w:r>
      <w:proofErr w:type="spellEnd"/>
      <w:r w:rsidR="00CE3379">
        <w:rPr>
          <w:lang w:val="en-GB"/>
        </w:rPr>
        <w:t xml:space="preserve"> replication</w:t>
      </w:r>
      <w:r w:rsidR="001E79D1">
        <w:rPr>
          <w:lang w:val="en-GB"/>
        </w:rPr>
        <w:t xml:space="preserve"> (</w:t>
      </w:r>
      <w:r w:rsidR="001E79D1" w:rsidRPr="001E79D1">
        <w:rPr>
          <w:b/>
          <w:bCs/>
          <w:lang w:val="en-GB"/>
        </w:rPr>
        <w:t>Figure 2</w:t>
      </w:r>
      <w:r w:rsidR="001E79D1">
        <w:rPr>
          <w:b/>
          <w:bCs/>
          <w:lang w:val="en-GB"/>
        </w:rPr>
        <w:t>b</w:t>
      </w:r>
      <w:r w:rsidR="001E79D1">
        <w:rPr>
          <w:lang w:val="en-GB"/>
        </w:rPr>
        <w:t>)</w:t>
      </w:r>
      <w:r w:rsidR="00CE3379">
        <w:rPr>
          <w:lang w:val="en-GB"/>
        </w:rPr>
        <w:t>, the negative-sense ssDNA anellovirus genome into double-stranded DNA (dsDNA) intermediate by host enzymes</w:t>
      </w:r>
      <w:r w:rsidR="001E79D1">
        <w:rPr>
          <w:lang w:val="en-GB"/>
        </w:rPr>
        <w:t xml:space="preserve"> (A)</w:t>
      </w:r>
      <w:r w:rsidR="00CE3379">
        <w:rPr>
          <w:lang w:val="en-GB"/>
        </w:rPr>
        <w:t>. Subsequently, a Rep-like protein nicks one of the</w:t>
      </w:r>
      <w:r w:rsidR="00A83597">
        <w:rPr>
          <w:lang w:val="en-GB"/>
        </w:rPr>
        <w:t xml:space="preserve"> two</w:t>
      </w:r>
      <w:r w:rsidR="00CE3379">
        <w:rPr>
          <w:lang w:val="en-GB"/>
        </w:rPr>
        <w:t xml:space="preserve"> DNA strands</w:t>
      </w:r>
      <w:r w:rsidR="007B44DA">
        <w:rPr>
          <w:lang w:val="en-GB"/>
        </w:rPr>
        <w:t xml:space="preserve"> at the origin of replication (</w:t>
      </w:r>
      <w:proofErr w:type="spellStart"/>
      <w:r w:rsidR="007B44DA">
        <w:rPr>
          <w:lang w:val="en-GB"/>
        </w:rPr>
        <w:t>ori</w:t>
      </w:r>
      <w:proofErr w:type="spellEnd"/>
      <w:r w:rsidR="007B44DA">
        <w:rPr>
          <w:lang w:val="en-GB"/>
        </w:rPr>
        <w:t xml:space="preserve">) </w:t>
      </w:r>
      <w:r w:rsidR="00CE3379">
        <w:rPr>
          <w:lang w:val="en-GB"/>
        </w:rPr>
        <w:t>to generate a 3’OH, which acts as a primer for host DNA polymerase to incorporate new nucleotides</w:t>
      </w:r>
      <w:r w:rsidR="00A83597">
        <w:rPr>
          <w:lang w:val="en-GB"/>
        </w:rPr>
        <w:t xml:space="preserve"> using the other DNA strand as a template</w:t>
      </w:r>
      <w:r w:rsidR="001E79D1">
        <w:rPr>
          <w:lang w:val="en-GB"/>
        </w:rPr>
        <w:t xml:space="preserve"> (B)</w:t>
      </w:r>
      <w:r w:rsidR="00CE3379">
        <w:rPr>
          <w:lang w:val="en-GB"/>
        </w:rPr>
        <w:t>.</w:t>
      </w:r>
      <w:r w:rsidR="00A83597">
        <w:rPr>
          <w:lang w:val="en-GB"/>
        </w:rPr>
        <w:t xml:space="preserve"> As the former DNA strand is elongated, the parental strand is displaced</w:t>
      </w:r>
      <w:r w:rsidR="001E79D1">
        <w:rPr>
          <w:lang w:val="en-GB"/>
        </w:rPr>
        <w:t xml:space="preserve"> (C)</w:t>
      </w:r>
      <w:r w:rsidR="00A83597">
        <w:rPr>
          <w:lang w:val="en-GB"/>
        </w:rPr>
        <w:t>. After a round of replication</w:t>
      </w:r>
      <w:r w:rsidR="001E79D1">
        <w:rPr>
          <w:lang w:val="en-GB"/>
        </w:rPr>
        <w:t xml:space="preserve"> (D)</w:t>
      </w:r>
      <w:r w:rsidR="00A83597">
        <w:rPr>
          <w:lang w:val="en-GB"/>
        </w:rPr>
        <w:t xml:space="preserve">, </w:t>
      </w:r>
      <w:r w:rsidR="007B44DA">
        <w:rPr>
          <w:lang w:val="en-GB"/>
        </w:rPr>
        <w:t xml:space="preserve">the displaced parental strand is cleaved at the </w:t>
      </w:r>
      <w:proofErr w:type="spellStart"/>
      <w:r w:rsidR="007B44DA">
        <w:rPr>
          <w:lang w:val="en-GB"/>
        </w:rPr>
        <w:t>ori</w:t>
      </w:r>
      <w:proofErr w:type="spellEnd"/>
      <w:r w:rsidR="007B44DA">
        <w:rPr>
          <w:lang w:val="en-GB"/>
        </w:rPr>
        <w:t>, the resultant 5’ and 3’ ends covalently linked, and the molecule released as circular DNA</w:t>
      </w:r>
      <w:r w:rsidR="001E79D1">
        <w:rPr>
          <w:lang w:val="en-GB"/>
        </w:rPr>
        <w:t xml:space="preserve"> (E)</w:t>
      </w:r>
      <w:r w:rsidR="007B44DA">
        <w:rPr>
          <w:lang w:val="en-GB"/>
        </w:rPr>
        <w:t xml:space="preserve">. The newly synthesised strand can then proceed for another of replication. </w:t>
      </w:r>
    </w:p>
    <w:p w14:paraId="4EE4A16A" w14:textId="3AAB5C6F" w:rsidR="000F11EB" w:rsidRDefault="00586C8F" w:rsidP="00CE3379">
      <w:pPr>
        <w:rPr>
          <w:lang w:val="en-GB"/>
        </w:rPr>
      </w:pPr>
      <w:r>
        <w:rPr>
          <w:noProof/>
          <w:lang w:val="en-GB"/>
        </w:rPr>
        <w:lastRenderedPageBreak/>
        <w:drawing>
          <wp:inline distT="0" distB="0" distL="0" distR="0" wp14:anchorId="07EFF339" wp14:editId="6E758551">
            <wp:extent cx="5269791" cy="5690382"/>
            <wp:effectExtent l="0" t="0" r="762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1386" cy="5692104"/>
                    </a:xfrm>
                    <a:prstGeom prst="rect">
                      <a:avLst/>
                    </a:prstGeom>
                    <a:noFill/>
                    <a:ln>
                      <a:noFill/>
                    </a:ln>
                  </pic:spPr>
                </pic:pic>
              </a:graphicData>
            </a:graphic>
          </wp:inline>
        </w:drawing>
      </w:r>
    </w:p>
    <w:p w14:paraId="430A1739" w14:textId="3C90BE3B" w:rsidR="00CE3379" w:rsidRDefault="000F11EB" w:rsidP="00BB3E3F">
      <w:pPr>
        <w:rPr>
          <w:lang w:val="en-GB"/>
        </w:rPr>
      </w:pPr>
      <w:r w:rsidRPr="00720A83">
        <w:rPr>
          <w:b/>
          <w:bCs/>
          <w:noProof/>
          <w:sz w:val="20"/>
          <w:szCs w:val="18"/>
          <w:lang w:val="en-GB"/>
        </w:rPr>
        <w:t xml:space="preserve">Figure 2. </w:t>
      </w:r>
      <w:r w:rsidR="001E79D1">
        <w:rPr>
          <w:b/>
          <w:bCs/>
          <w:noProof/>
          <w:sz w:val="20"/>
          <w:szCs w:val="18"/>
          <w:lang w:val="en-GB"/>
        </w:rPr>
        <w:t xml:space="preserve">Genome structure and replication. </w:t>
      </w:r>
      <w:r w:rsidRPr="00720A83">
        <w:rPr>
          <w:noProof/>
          <w:sz w:val="20"/>
          <w:szCs w:val="18"/>
          <w:lang w:val="en-GB"/>
        </w:rPr>
        <w:t>(a) The complete genome of TTV</w:t>
      </w:r>
      <w:r>
        <w:rPr>
          <w:noProof/>
          <w:sz w:val="20"/>
          <w:szCs w:val="18"/>
          <w:lang w:val="en-GB"/>
        </w:rPr>
        <w:t xml:space="preserve"> </w:t>
      </w:r>
      <w:r w:rsidRPr="00720A83">
        <w:rPr>
          <w:noProof/>
          <w:sz w:val="20"/>
          <w:szCs w:val="18"/>
          <w:lang w:val="en-GB"/>
        </w:rPr>
        <w:t xml:space="preserve">retrieved from NCBI GenBank (NC_002076.2) was visualised and annotated using UGene </w:t>
      </w:r>
      <w:r w:rsidRPr="00720A83">
        <w:rPr>
          <w:noProof/>
          <w:sz w:val="20"/>
          <w:szCs w:val="18"/>
          <w:lang w:val="en-GB"/>
        </w:rPr>
        <w:fldChar w:fldCharType="begin" w:fldLock="1"/>
      </w:r>
      <w:r w:rsidR="00451473">
        <w:rPr>
          <w:noProof/>
          <w:sz w:val="20"/>
          <w:szCs w:val="18"/>
          <w:lang w:val="en-GB"/>
        </w:rPr>
        <w:instrText>ADDIN CSL_CITATION {"citationItems":[{"id":"ITEM-1","itemData":{"DOI":"10.1093/bioinformatics/bts091","ISSN":"1367-4803","abstract":"Summary: Unipro UGENE is a multiplatform open-source software with the main goal of assisting molecular biologists without much expertise in bioinformatics to manage, analyze and visualize their data. UGENE integrates widely used bioinformatics tools within a common user interface. The toolkit supports multiple biological data formats and allows the retrieval of data from remote data sources. It provides visualization modules for biological objects such as annotated genome sequences, Next Generation Sequencing (NGS) assembly data, multiple sequence alignments, phylogenetic trees and 3D structures. Most of the integrated algorithms are tuned for maximum performance by the usage of multithreading and special processor instructions. UGENE includes a visual environment for creating reusable workflows that can be launched on local resources or in a High Performance Computing (HPC) environment. UGENE is written in C++ using the Qt framework. The built-in plugin system and structured UGENE API make it possible to extend the toolkit with new functionality.Availability and implementation: UGENE binaries are freely available for MS Windows, Linux and Mac OS X at http://ugene.unipro.ru/download.html. UGENE code is licensed under the GPLv2; the information about the code licensing and copyright of integrated tools can be found in the LICENSE.3rd_party file provided with the source bundle.Contact:ugene@unipro.ruSupplementary information:Supplementary data are available at Bioinformatics online.","author":[{"dropping-particle":"","family":"Okonechnikov","given":"Konstantin","non-dropping-particle":"","parse-names":false,"suffix":""},{"dropping-particle":"","family":"Golosova","given":"Olga","non-dropping-particle":"","parse-names":false,"suffix":""},{"dropping-particle":"","family":"Fursov","given":"Mikhail","non-dropping-particle":"","parse-names":false,"suffix":""},{"dropping-particle":"","family":"team","given":"the UGENE","non-dropping-particle":"","parse-names":false,"suffix":""}],"container-title":"Bioinformatics","id":"ITEM-1","issue":"8","issued":{"date-parts":[["2012","4","15"]]},"page":"1166-1167","title":"Unipro UGENE: a unified bioinformatics toolkit","type":"article-journal","volume":"28"},"uris":["http://www.mendeley.com/documents/?uuid=933e5d53-ac93-468c-83d0-7e9a254a908a"]}],"mendeley":{"formattedCitation":"[21]","plainTextFormattedCitation":"[21]","previouslyFormattedCitation":"[21]"},"properties":{"noteIndex":0},"schema":"https://github.com/citation-style-language/schema/raw/master/csl-citation.json"}</w:instrText>
      </w:r>
      <w:r w:rsidRPr="00720A83">
        <w:rPr>
          <w:noProof/>
          <w:sz w:val="20"/>
          <w:szCs w:val="18"/>
          <w:lang w:val="en-GB"/>
        </w:rPr>
        <w:fldChar w:fldCharType="separate"/>
      </w:r>
      <w:r w:rsidR="00497EAE" w:rsidRPr="00497EAE">
        <w:rPr>
          <w:noProof/>
          <w:sz w:val="20"/>
          <w:szCs w:val="18"/>
          <w:lang w:val="en-GB"/>
        </w:rPr>
        <w:t>[21]</w:t>
      </w:r>
      <w:r w:rsidRPr="00720A83">
        <w:rPr>
          <w:noProof/>
          <w:sz w:val="20"/>
          <w:szCs w:val="18"/>
          <w:lang w:val="en-GB"/>
        </w:rPr>
        <w:fldChar w:fldCharType="end"/>
      </w:r>
      <w:r w:rsidRPr="00720A83">
        <w:rPr>
          <w:noProof/>
          <w:sz w:val="20"/>
          <w:szCs w:val="18"/>
          <w:lang w:val="en-GB"/>
        </w:rPr>
        <w:t>. (b)</w:t>
      </w:r>
      <w:r>
        <w:rPr>
          <w:noProof/>
          <w:sz w:val="20"/>
          <w:szCs w:val="18"/>
          <w:lang w:val="en-GB"/>
        </w:rPr>
        <w:t xml:space="preserve"> Hypothetical model of RCR for anelloviruses. Annotations: host DNA polymerase (DNAP); Rep-like proteins (Rep)</w:t>
      </w:r>
      <w:r w:rsidR="001E79D1">
        <w:rPr>
          <w:noProof/>
          <w:sz w:val="20"/>
          <w:szCs w:val="18"/>
          <w:lang w:val="en-GB"/>
        </w:rPr>
        <w:t>; origin of replication (ori).</w:t>
      </w:r>
    </w:p>
    <w:p w14:paraId="2FD9ABB6" w14:textId="49037512" w:rsidR="00BB44F8" w:rsidRDefault="00E730D2" w:rsidP="00BB3E3F">
      <w:pPr>
        <w:rPr>
          <w:lang w:val="en-GB"/>
        </w:rPr>
      </w:pPr>
      <w:r>
        <w:rPr>
          <w:lang w:val="en-GB"/>
        </w:rPr>
        <w:t>Anelloviruses have conserved motifs within</w:t>
      </w:r>
      <w:r w:rsidR="00030B86">
        <w:rPr>
          <w:lang w:val="en-GB"/>
        </w:rPr>
        <w:t xml:space="preserve"> a stem-loop structure, reminiscent </w:t>
      </w:r>
      <w:r>
        <w:rPr>
          <w:lang w:val="en-GB"/>
        </w:rPr>
        <w:t>of</w:t>
      </w:r>
      <w:r w:rsidR="00030B86">
        <w:rPr>
          <w:lang w:val="en-GB"/>
        </w:rPr>
        <w:t xml:space="preserve"> other</w:t>
      </w:r>
      <w:r>
        <w:rPr>
          <w:lang w:val="en-GB"/>
        </w:rPr>
        <w:t xml:space="preserve"> circular </w:t>
      </w:r>
      <w:r w:rsidR="00030B86">
        <w:rPr>
          <w:lang w:val="en-GB"/>
        </w:rPr>
        <w:t>ss</w:t>
      </w:r>
      <w:r>
        <w:rPr>
          <w:lang w:val="en-GB"/>
        </w:rPr>
        <w:t xml:space="preserve">DNA replicons like plasmids or viruses that replicate via RCR. For example, </w:t>
      </w:r>
      <w:r w:rsidR="00271373">
        <w:rPr>
          <w:lang w:val="en-GB"/>
        </w:rPr>
        <w:t xml:space="preserve">CAVs and TTVs contain the conserved </w:t>
      </w:r>
      <w:proofErr w:type="spellStart"/>
      <w:r w:rsidR="00271373">
        <w:rPr>
          <w:lang w:val="en-GB"/>
        </w:rPr>
        <w:t>nona</w:t>
      </w:r>
      <w:proofErr w:type="spellEnd"/>
      <w:r w:rsidR="00271373">
        <w:rPr>
          <w:lang w:val="en-GB"/>
        </w:rPr>
        <w:t xml:space="preserve">- and </w:t>
      </w:r>
      <w:proofErr w:type="spellStart"/>
      <w:r w:rsidR="00271373">
        <w:rPr>
          <w:lang w:val="en-GB"/>
        </w:rPr>
        <w:t>octanucleotide</w:t>
      </w:r>
      <w:proofErr w:type="spellEnd"/>
      <w:r w:rsidR="00271373">
        <w:rPr>
          <w:lang w:val="en-GB"/>
        </w:rPr>
        <w:t xml:space="preserve"> motifs, 5‘-TACTATTCC-3’ and </w:t>
      </w:r>
      <w:r w:rsidR="00A02480">
        <w:rPr>
          <w:lang w:val="en-GB"/>
        </w:rPr>
        <w:t>5’-AGTTTAAA-3’</w:t>
      </w:r>
      <w:r>
        <w:rPr>
          <w:lang w:val="en-GB"/>
        </w:rPr>
        <w:t>,</w:t>
      </w:r>
      <w:r w:rsidR="00030B86">
        <w:rPr>
          <w:lang w:val="en-GB"/>
        </w:rPr>
        <w:t xml:space="preserve"> respectively. The latter motif was proposed to contain the TTV origin of replication at the +5 position </w:t>
      </w:r>
      <w:r w:rsidR="00030B86">
        <w:rPr>
          <w:lang w:val="en-GB"/>
        </w:rPr>
        <w:fldChar w:fldCharType="begin" w:fldLock="1"/>
      </w:r>
      <w:r w:rsidR="00451473">
        <w:rPr>
          <w:lang w:val="en-GB"/>
        </w:rPr>
        <w:instrText>ADDIN CSL_CITATION {"citationItems":[{"id":"ITEM-1","itemData":{"ISSN":"0022-538X","author":[{"dropping-particle":"","family":"Villiers","given":"Ethel-Michele","non-dropping-particle":"de","parse-names":false,"suffix":""},{"dropping-particle":"","family":"Borkosky","given":"Silvia S","non-dropping-particle":"","parse-names":false,"suffix":""},{"dropping-particle":"","family":"Kimmel","given":"Romana","non-dropping-particle":"","parse-names":false,"suffix":""},{"dropping-particle":"","family":"Gunst","given":"Karin","non-dropping-particle":"","parse-names":false,"suffix":""},{"dropping-particle":"","family":"Fei","given":"Jian-Wei","non-dropping-particle":"","parse-names":false,"suffix":""}],"container-title":"Journal of virology","id":"ITEM-1","issue":"14","issued":{"date-parts":[["2011"]]},"page":"7284-7295","publisher":"Am Soc Microbiol","title":"The diversity of torque teno viruses: in vitro replication leads to the formation of additional replication-competent subviral molecules","type":"article-journal","volume":"85"},"uris":["http://www.mendeley.com/documents/?uuid=d9f5777a-25b8-427b-b3ce-a6c3e49aa1a6"]}],"mendeley":{"formattedCitation":"[22]","plainTextFormattedCitation":"[22]","previouslyFormattedCitation":"[22]"},"properties":{"noteIndex":0},"schema":"https://github.com/citation-style-language/schema/raw/master/csl-citation.json"}</w:instrText>
      </w:r>
      <w:r w:rsidR="00030B86">
        <w:rPr>
          <w:lang w:val="en-GB"/>
        </w:rPr>
        <w:fldChar w:fldCharType="separate"/>
      </w:r>
      <w:r w:rsidR="00497EAE" w:rsidRPr="00497EAE">
        <w:rPr>
          <w:noProof/>
          <w:lang w:val="en-GB"/>
        </w:rPr>
        <w:t>[22]</w:t>
      </w:r>
      <w:r w:rsidR="00030B86">
        <w:rPr>
          <w:lang w:val="en-GB"/>
        </w:rPr>
        <w:fldChar w:fldCharType="end"/>
      </w:r>
      <w:r w:rsidR="00030B86">
        <w:rPr>
          <w:lang w:val="en-GB"/>
        </w:rPr>
        <w:t>. These motifs</w:t>
      </w:r>
      <w:r>
        <w:rPr>
          <w:lang w:val="en-GB"/>
        </w:rPr>
        <w:t xml:space="preserve"> </w:t>
      </w:r>
      <w:r w:rsidR="00030B86">
        <w:rPr>
          <w:lang w:val="en-GB"/>
        </w:rPr>
        <w:t xml:space="preserve">resemble the </w:t>
      </w:r>
      <w:r>
        <w:rPr>
          <w:lang w:val="en-GB"/>
        </w:rPr>
        <w:t xml:space="preserve">origin-containing </w:t>
      </w:r>
      <w:proofErr w:type="spellStart"/>
      <w:r>
        <w:rPr>
          <w:lang w:val="en-GB"/>
        </w:rPr>
        <w:lastRenderedPageBreak/>
        <w:t>nonanucleotide</w:t>
      </w:r>
      <w:proofErr w:type="spellEnd"/>
      <w:r>
        <w:rPr>
          <w:lang w:val="en-GB"/>
        </w:rPr>
        <w:t xml:space="preserve"> motifs in </w:t>
      </w:r>
      <w:r w:rsidR="00030B86">
        <w:rPr>
          <w:lang w:val="en-GB"/>
        </w:rPr>
        <w:t xml:space="preserve">multiple </w:t>
      </w:r>
      <w:r>
        <w:rPr>
          <w:lang w:val="en-GB"/>
        </w:rPr>
        <w:t>other</w:t>
      </w:r>
      <w:r w:rsidR="00030B86">
        <w:rPr>
          <w:lang w:val="en-GB"/>
        </w:rPr>
        <w:t xml:space="preserve"> circular ssDNA replicons</w:t>
      </w:r>
      <w:r>
        <w:rPr>
          <w:lang w:val="en-GB"/>
        </w:rPr>
        <w:t xml:space="preserve"> </w:t>
      </w:r>
      <w:r>
        <w:rPr>
          <w:lang w:val="en-GB"/>
        </w:rPr>
        <w:fldChar w:fldCharType="begin" w:fldLock="1"/>
      </w:r>
      <w:r w:rsidR="00451473">
        <w:rPr>
          <w:lang w:val="en-GB"/>
        </w:rPr>
        <w:instrText>ADDIN CSL_CITATION {"citationItems":[{"id":"ITEM-1","itemData":{"ISSN":"0022-538X","author":[{"dropping-particle":"","family":"Mankertz","given":"Annette","non-dropping-particle":"","parse-names":false,"suffix":""},{"dropping-particle":"","family":"Persson","given":"Frauke","non-dropping-particle":"","parse-names":false,"suffix":""},{"dropping-particle":"","family":"Mankertz","given":"Joachim","non-dropping-particle":"","parse-names":false,"suffix":""},{"dropping-particle":"","family":"Blaess","given":"Gunnar","non-dropping-particle":"","parse-names":false,"suffix":""},{"dropping-particle":"","family":"Buhk","given":"Hans-Joerg","non-dropping-particle":"","parse-names":false,"suffix":""}],"container-title":"Journal of virology","id":"ITEM-1","issue":"3","issued":{"date-parts":[["1997"]]},"page":"2562-2566","publisher":"Am Soc Microbiol","title":"Mapping and characterization of the origin of DNA replication of porcine circovirus.","type":"article-journal","volume":"71"},"uris":["http://www.mendeley.com/documents/?uuid=332bb5df-e40f-49b3-9d01-bb8fab4cb3a8"]},{"id":"ITEM-2","itemData":{"ISSN":"0022-538X","author":[{"dropping-particle":"","family":"Villiers","given":"Ethel-Michele","non-dropping-particle":"de","parse-names":false,"suffix":""},{"dropping-particle":"","family":"Borkosky","given":"Silvia S","non-dropping-particle":"","parse-names":false,"suffix":""},{"dropping-particle":"","family":"Kimmel","given":"Romana","non-dropping-particle":"","parse-names":false,"suffix":""},{"dropping-particle":"","family":"Gunst","given":"Karin","non-dropping-particle":"","parse-names":false,"suffix":""},{"dropping-particle":"","family":"Fei","given":"Jian-Wei","non-dropping-particle":"","parse-names":false,"suffix":""}],"container-title":"Journal of virology","id":"ITEM-2","issue":"14","issued":{"date-parts":[["2011"]]},"page":"7284-7295","publisher":"Am Soc Microbiol","title":"The diversity of torque teno viruses: in vitro replication leads to the formation of additional replication-competent subviral molecules","type":"article-journal","volume":"85"},"uris":["http://www.mendeley.com/documents/?uuid=d9f5777a-25b8-427b-b3ce-a6c3e49aa1a6"]},{"id":"ITEM-3","itemData":{"ISSN":"0022-1317","author":[{"dropping-particle":"","family":"Meehan","given":"Brian M","non-dropping-particle":"","parse-names":false,"suffix":""},{"dropping-particle":"","family":"Creelan","given":"Julie L","non-dropping-particle":"","parse-names":false,"suffix":""},{"dropping-particle":"","family":"McNulty","given":"M Stewart","non-dropping-particle":"","parse-names":false,"suffix":""},{"dropping-particle":"","family":"Todd","given":"Daniel","non-dropping-particle":"","parse-names":false,"suffix":""}],"container-title":"Journal of General Virology","id":"ITEM-3","issue":"1","issued":{"date-parts":[["1997"]]},"page":"221-227","publisher":"Microbiology Society","title":"Sequence of porcine circovirus DNA: affinities with plant circoviruses.","type":"article-journal","volume":"78"},"uris":["http://www.mendeley.com/documents/?uuid=f0691f0b-7076-4dba-ad0a-2d5dc82e7268"]}],"mendeley":{"formattedCitation":"[22–24]","plainTextFormattedCitation":"[22–24]","previouslyFormattedCitation":"[22–24]"},"properties":{"noteIndex":0},"schema":"https://github.com/citation-style-language/schema/raw/master/csl-citation.json"}</w:instrText>
      </w:r>
      <w:r>
        <w:rPr>
          <w:lang w:val="en-GB"/>
        </w:rPr>
        <w:fldChar w:fldCharType="separate"/>
      </w:r>
      <w:r w:rsidR="00497EAE" w:rsidRPr="00497EAE">
        <w:rPr>
          <w:noProof/>
          <w:lang w:val="en-GB"/>
        </w:rPr>
        <w:t>[22–24]</w:t>
      </w:r>
      <w:r>
        <w:rPr>
          <w:lang w:val="en-GB"/>
        </w:rPr>
        <w:fldChar w:fldCharType="end"/>
      </w:r>
      <w:r w:rsidR="00030B86">
        <w:rPr>
          <w:lang w:val="en-GB"/>
        </w:rPr>
        <w:t xml:space="preserve"> (</w:t>
      </w:r>
      <w:r w:rsidR="00030B86" w:rsidRPr="00030B86">
        <w:rPr>
          <w:b/>
          <w:bCs/>
          <w:lang w:val="en-GB"/>
        </w:rPr>
        <w:t>Figure 3a</w:t>
      </w:r>
      <w:r w:rsidR="00030B86">
        <w:rPr>
          <w:lang w:val="en-GB"/>
        </w:rPr>
        <w:t>)</w:t>
      </w:r>
      <w:r w:rsidR="00271373">
        <w:rPr>
          <w:lang w:val="en-GB"/>
        </w:rPr>
        <w:t>.</w:t>
      </w:r>
      <w:r w:rsidR="00BB44F8">
        <w:rPr>
          <w:lang w:val="en-GB"/>
        </w:rPr>
        <w:t xml:space="preserve"> </w:t>
      </w:r>
      <w:r>
        <w:rPr>
          <w:lang w:val="en-GB"/>
        </w:rPr>
        <w:t>Additionally,</w:t>
      </w:r>
      <w:r w:rsidR="00030B86">
        <w:rPr>
          <w:lang w:val="en-GB"/>
        </w:rPr>
        <w:t xml:space="preserve"> the </w:t>
      </w:r>
      <w:proofErr w:type="spellStart"/>
      <w:r w:rsidR="00030B86">
        <w:rPr>
          <w:lang w:val="en-GB"/>
        </w:rPr>
        <w:t>nonanucleotide</w:t>
      </w:r>
      <w:proofErr w:type="spellEnd"/>
      <w:r w:rsidR="00030B86">
        <w:rPr>
          <w:lang w:val="en-GB"/>
        </w:rPr>
        <w:t xml:space="preserve"> motif</w:t>
      </w:r>
      <w:r w:rsidR="00062214">
        <w:rPr>
          <w:lang w:val="en-GB"/>
        </w:rPr>
        <w:t>s</w:t>
      </w:r>
      <w:r w:rsidR="00030B86">
        <w:rPr>
          <w:lang w:val="en-GB"/>
        </w:rPr>
        <w:t xml:space="preserve"> in circular ssDNA replicons tend to be found within stem-loops, which are a type of DNA secondary structure</w:t>
      </w:r>
      <w:r w:rsidR="00497EAE">
        <w:rPr>
          <w:lang w:val="en-GB"/>
        </w:rPr>
        <w:t xml:space="preserve">. The proposed stem-loop structure for porcine circoviruses (PCVs; family </w:t>
      </w:r>
      <w:proofErr w:type="spellStart"/>
      <w:r w:rsidR="00497EAE" w:rsidRPr="00531B5F">
        <w:rPr>
          <w:i/>
          <w:iCs/>
          <w:lang w:val="en-GB"/>
        </w:rPr>
        <w:t>Circoviridae</w:t>
      </w:r>
      <w:proofErr w:type="spellEnd"/>
      <w:r w:rsidR="00497EAE">
        <w:rPr>
          <w:lang w:val="en-GB"/>
        </w:rPr>
        <w:t xml:space="preserve">) </w:t>
      </w:r>
      <w:r w:rsidR="00497EAE">
        <w:rPr>
          <w:lang w:val="en-GB"/>
        </w:rPr>
        <w:fldChar w:fldCharType="begin" w:fldLock="1"/>
      </w:r>
      <w:r w:rsidR="00451473">
        <w:rPr>
          <w:lang w:val="en-GB"/>
        </w:rPr>
        <w:instrText>ADDIN CSL_CITATION {"citationItems":[{"id":"ITEM-1","itemData":{"ISSN":"0022-1317","author":[{"dropping-particle":"","family":"Meehan","given":"Brian M","non-dropping-particle":"","parse-names":false,"suffix":""},{"dropping-particle":"","family":"Creelan","given":"Julie L","non-dropping-particle":"","parse-names":false,"suffix":""},{"dropping-particle":"","family":"McNulty","given":"M Stewart","non-dropping-particle":"","parse-names":false,"suffix":""},{"dropping-particle":"","family":"Todd","given":"Daniel","non-dropping-particle":"","parse-names":false,"suffix":""}],"container-title":"Journal of General Virology","id":"ITEM-1","issue":"1","issued":{"date-parts":[["1997"]]},"page":"221-227","publisher":"Microbiology Society","title":"Sequence of porcine circovirus DNA: affinities with plant circoviruses.","type":"article-journal","volume":"78"},"uris":["http://www.mendeley.com/documents/?uuid=f0691f0b-7076-4dba-ad0a-2d5dc82e7268"]}],"mendeley":{"formattedCitation":"[24]","plainTextFormattedCitation":"[24]","previouslyFormattedCitation":"[24]"},"properties":{"noteIndex":0},"schema":"https://github.com/citation-style-language/schema/raw/master/csl-citation.json"}</w:instrText>
      </w:r>
      <w:r w:rsidR="00497EAE">
        <w:rPr>
          <w:lang w:val="en-GB"/>
        </w:rPr>
        <w:fldChar w:fldCharType="separate"/>
      </w:r>
      <w:r w:rsidR="00497EAE" w:rsidRPr="00497EAE">
        <w:rPr>
          <w:noProof/>
          <w:lang w:val="en-GB"/>
        </w:rPr>
        <w:t>[24]</w:t>
      </w:r>
      <w:r w:rsidR="00497EAE">
        <w:rPr>
          <w:lang w:val="en-GB"/>
        </w:rPr>
        <w:fldChar w:fldCharType="end"/>
      </w:r>
      <w:r w:rsidR="00497EAE">
        <w:rPr>
          <w:lang w:val="en-GB"/>
        </w:rPr>
        <w:t xml:space="preserve"> is shown in </w:t>
      </w:r>
      <w:r w:rsidR="00497EAE" w:rsidRPr="00497EAE">
        <w:rPr>
          <w:b/>
          <w:bCs/>
          <w:lang w:val="en-GB"/>
        </w:rPr>
        <w:t>Figure 3b</w:t>
      </w:r>
      <w:r w:rsidR="00497EAE">
        <w:rPr>
          <w:lang w:val="en-GB"/>
        </w:rPr>
        <w:t xml:space="preserve">. These </w:t>
      </w:r>
      <w:r w:rsidR="00030B86">
        <w:rPr>
          <w:lang w:val="en-GB"/>
        </w:rPr>
        <w:t xml:space="preserve">stem-loop structures have been shown to be essential for RCR. For instance, </w:t>
      </w:r>
      <w:r w:rsidR="00FD4051">
        <w:rPr>
          <w:lang w:val="en-GB"/>
        </w:rPr>
        <w:t xml:space="preserve">mutations in </w:t>
      </w:r>
      <w:r w:rsidR="00030B86">
        <w:rPr>
          <w:lang w:val="en-GB"/>
        </w:rPr>
        <w:t xml:space="preserve">PCVs </w:t>
      </w:r>
      <w:r w:rsidR="00497EAE">
        <w:rPr>
          <w:lang w:val="en-GB"/>
        </w:rPr>
        <w:fldChar w:fldCharType="begin" w:fldLock="1"/>
      </w:r>
      <w:r w:rsidR="00451473">
        <w:rPr>
          <w:lang w:val="en-GB"/>
        </w:rPr>
        <w:instrText>ADDIN CSL_CITATION {"citationItems":[{"id":"ITEM-1","itemData":{"DOI":"https://doi.org/10.1016/j.virol.2007.01.017","ISSN":"0042-6822","abstract":"A stem–loop structure, formed by a pair of inverted repeats during DNA replication, is a conserved feature at the origin of DNA replication among plant and animal viruses, bacteriophages and plasmids that replicate their genomes via the rolling-circle replication (RCR) mechanism. In this work, a head-to-tail tandem construct of porcine circovirus capable of generating unit-length genomic DNA in Escherichia coli was employed to examine the role of the stem–loop structure with respect to the RCR initiation and termination process. The advantage of using a head-to-tail tandem construct is that the initiation and termination sites for generation of the unit-length viral genomes are physically separated, which allows independent examination of the initiation/termination processes. Nucleotide substitution mutational analysis showed that a pair of inverted repeats capable of forming a stem–loop structure was essential for termination, but not for initiation. The results also demonstrated that it is the stem–loop configuration, not nucleotide sequence specificity, that is critical for terminating RCR DNA replication.","author":[{"dropping-particle":"","family":"Cheung","given":"Andrew K","non-dropping-particle":"","parse-names":false,"suffix":""}],"container-title":"Virology","id":"ITEM-1","issue":"1","issued":{"date-parts":[["2007"]]},"page":"229-235","title":"A stem–loop structure, sequence non-specific, at the origin of DNA replication of porcine circovirus is essential for termination but not for initiation of rolling-circle DNA replication","type":"article-journal","volume":"363"},"uris":["http://www.mendeley.com/documents/?uuid=c1d6971a-f71a-4a19-bf4a-d3e480fa39a7"]}],"mendeley":{"formattedCitation":"[25]","plainTextFormattedCitation":"[25]","previouslyFormattedCitation":"[25]"},"properties":{"noteIndex":0},"schema":"https://github.com/citation-style-language/schema/raw/master/csl-citation.json"}</w:instrText>
      </w:r>
      <w:r w:rsidR="00497EAE">
        <w:rPr>
          <w:lang w:val="en-GB"/>
        </w:rPr>
        <w:fldChar w:fldCharType="separate"/>
      </w:r>
      <w:r w:rsidR="00497EAE" w:rsidRPr="00497EAE">
        <w:rPr>
          <w:noProof/>
          <w:lang w:val="en-GB"/>
        </w:rPr>
        <w:t>[25]</w:t>
      </w:r>
      <w:r w:rsidR="00497EAE">
        <w:rPr>
          <w:lang w:val="en-GB"/>
        </w:rPr>
        <w:fldChar w:fldCharType="end"/>
      </w:r>
      <w:r w:rsidR="00497EAE">
        <w:rPr>
          <w:lang w:val="en-GB"/>
        </w:rPr>
        <w:t xml:space="preserve"> </w:t>
      </w:r>
      <w:r w:rsidR="00FD4051">
        <w:rPr>
          <w:lang w:val="en-GB"/>
        </w:rPr>
        <w:t>and</w:t>
      </w:r>
      <w:r w:rsidR="00497EAE">
        <w:rPr>
          <w:lang w:val="en-GB"/>
        </w:rPr>
        <w:t xml:space="preserve"> </w:t>
      </w:r>
      <w:r w:rsidR="00497EAE">
        <w:rPr>
          <w:color w:val="000000"/>
          <w:shd w:val="clear" w:color="auto" w:fill="FFFFFF"/>
        </w:rPr>
        <w:t xml:space="preserve">tomato golden mosaic virus (family </w:t>
      </w:r>
      <w:proofErr w:type="spellStart"/>
      <w:r w:rsidR="00497EAE" w:rsidRPr="00497EAE">
        <w:rPr>
          <w:i/>
          <w:iCs/>
          <w:color w:val="000000"/>
          <w:shd w:val="clear" w:color="auto" w:fill="FFFFFF"/>
        </w:rPr>
        <w:t>Geminiviridae</w:t>
      </w:r>
      <w:proofErr w:type="spellEnd"/>
      <w:r w:rsidR="00497EAE">
        <w:rPr>
          <w:color w:val="000000"/>
          <w:shd w:val="clear" w:color="auto" w:fill="FFFFFF"/>
        </w:rPr>
        <w:t xml:space="preserve">) </w:t>
      </w:r>
      <w:r w:rsidR="00497EAE">
        <w:rPr>
          <w:color w:val="000000"/>
          <w:shd w:val="clear" w:color="auto" w:fill="FFFFFF"/>
        </w:rPr>
        <w:fldChar w:fldCharType="begin" w:fldLock="1"/>
      </w:r>
      <w:r w:rsidR="00451473">
        <w:rPr>
          <w:color w:val="000000"/>
          <w:shd w:val="clear" w:color="auto" w:fill="FFFFFF"/>
        </w:rPr>
        <w:instrText>ADDIN CSL_CITATION {"citationItems":[{"id":"ITEM-1","itemData":{"ISSN":"0022-538X","author":[{"dropping-particle":"","family":"Orozco","given":"B M","non-dropping-particle":"","parse-names":false,"suffix":""},{"dropping-particle":"","family":"Hanley-Bowdoin","given":"L","non-dropping-particle":"","parse-names":false,"suffix":""}],"container-title":"Journal of virology","id":"ITEM-1","issue":"1","issued":{"date-parts":[["1996"]]},"page":"148-158","publisher":"Am Soc Microbiol","title":"A DNA structure is required for geminivirus replication origin function.","type":"article-journal","volume":"70"},"uris":["http://www.mendeley.com/documents/?uuid=0fd92ea2-ebcd-42a8-97fc-7e0eb070d1ce"]}],"mendeley":{"formattedCitation":"[26]","plainTextFormattedCitation":"[26]","previouslyFormattedCitation":"[26]"},"properties":{"noteIndex":0},"schema":"https://github.com/citation-style-language/schema/raw/master/csl-citation.json"}</w:instrText>
      </w:r>
      <w:r w:rsidR="00497EAE">
        <w:rPr>
          <w:color w:val="000000"/>
          <w:shd w:val="clear" w:color="auto" w:fill="FFFFFF"/>
        </w:rPr>
        <w:fldChar w:fldCharType="separate"/>
      </w:r>
      <w:r w:rsidR="00497EAE" w:rsidRPr="00497EAE">
        <w:rPr>
          <w:noProof/>
          <w:color w:val="000000"/>
          <w:shd w:val="clear" w:color="auto" w:fill="FFFFFF"/>
        </w:rPr>
        <w:t>[26]</w:t>
      </w:r>
      <w:r w:rsidR="00497EAE">
        <w:rPr>
          <w:color w:val="000000"/>
          <w:shd w:val="clear" w:color="auto" w:fill="FFFFFF"/>
        </w:rPr>
        <w:fldChar w:fldCharType="end"/>
      </w:r>
      <w:r w:rsidR="00497EAE">
        <w:rPr>
          <w:color w:val="000000"/>
          <w:shd w:val="clear" w:color="auto" w:fill="FFFFFF"/>
        </w:rPr>
        <w:t xml:space="preserve"> </w:t>
      </w:r>
      <w:r w:rsidR="00030B86">
        <w:rPr>
          <w:lang w:val="en-GB"/>
        </w:rPr>
        <w:t xml:space="preserve">that </w:t>
      </w:r>
      <w:r w:rsidR="00FD4051">
        <w:rPr>
          <w:lang w:val="en-GB"/>
        </w:rPr>
        <w:t xml:space="preserve">significantly affected these stem-loops disrupted RCR. </w:t>
      </w:r>
      <w:r w:rsidR="00062214">
        <w:rPr>
          <w:lang w:val="en-GB"/>
        </w:rPr>
        <w:t>Conversely</w:t>
      </w:r>
      <w:r w:rsidR="00FD4051">
        <w:rPr>
          <w:lang w:val="en-GB"/>
        </w:rPr>
        <w:t xml:space="preserve">, mutations that did not affect the </w:t>
      </w:r>
      <w:r w:rsidR="00E95CDF">
        <w:rPr>
          <w:lang w:val="en-GB"/>
        </w:rPr>
        <w:t>stem-loop structures</w:t>
      </w:r>
      <w:r w:rsidR="00FD4051">
        <w:rPr>
          <w:lang w:val="en-GB"/>
        </w:rPr>
        <w:t xml:space="preserve"> allowed RCR</w:t>
      </w:r>
      <w:r w:rsidR="00E95CDF">
        <w:rPr>
          <w:lang w:val="en-GB"/>
        </w:rPr>
        <w:t xml:space="preserve">, suggesting that </w:t>
      </w:r>
      <w:r w:rsidR="00062214">
        <w:rPr>
          <w:lang w:val="en-GB"/>
        </w:rPr>
        <w:t>structural conservation is more important than sequence conservation</w:t>
      </w:r>
      <w:r w:rsidR="00E95CDF">
        <w:rPr>
          <w:lang w:val="en-GB"/>
        </w:rPr>
        <w:t>.</w:t>
      </w:r>
      <w:r w:rsidR="00062214">
        <w:rPr>
          <w:lang w:val="en-GB"/>
        </w:rPr>
        <w:t xml:space="preserve"> </w:t>
      </w:r>
      <w:proofErr w:type="spellStart"/>
      <w:r w:rsidR="00531B5F">
        <w:rPr>
          <w:lang w:val="en-GB"/>
        </w:rPr>
        <w:t>RNAStructure</w:t>
      </w:r>
      <w:proofErr w:type="spellEnd"/>
      <w:r w:rsidR="00531B5F">
        <w:rPr>
          <w:lang w:val="en-GB"/>
        </w:rPr>
        <w:t xml:space="preserve"> </w:t>
      </w:r>
      <w:r w:rsidR="00531B5F">
        <w:rPr>
          <w:lang w:val="en-GB"/>
        </w:rPr>
        <w:fldChar w:fldCharType="begin" w:fldLock="1"/>
      </w:r>
      <w:r w:rsidR="00451473">
        <w:rPr>
          <w:lang w:val="en-GB"/>
        </w:rPr>
        <w:instrText>ADDIN CSL_CITATION {"citationItems":[{"id":"ITEM-1","itemData":{"DOI":"10.1186/1471-2105-11-129","ISSN":"1471-2105","abstract":"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author":[{"dropping-particle":"","family":"Reuter","given":"Jessica S","non-dropping-particle":"","parse-names":false,"suffix":""},{"dropping-particle":"","family":"Mathews","given":"David H","non-dropping-particle":"","parse-names":false,"suffix":""}],"container-title":"BMC Bioinformatics","id":"ITEM-1","issue":"1","issued":{"date-parts":[["2010"]]},"page":"129","title":"RNAstructure: software for RNA secondary structure prediction and analysis","type":"article-journal","volume":"11"},"uris":["http://www.mendeley.com/documents/?uuid=1f784f89-f6d8-4bfa-8826-e06d0b9d2acd"]}],"mendeley":{"formattedCitation":"[27]","plainTextFormattedCitation":"[27]","previouslyFormattedCitation":"[27]"},"properties":{"noteIndex":0},"schema":"https://github.com/citation-style-language/schema/raw/master/csl-citation.json"}</w:instrText>
      </w:r>
      <w:r w:rsidR="00531B5F">
        <w:rPr>
          <w:lang w:val="en-GB"/>
        </w:rPr>
        <w:fldChar w:fldCharType="separate"/>
      </w:r>
      <w:r w:rsidR="00497EAE" w:rsidRPr="00497EAE">
        <w:rPr>
          <w:noProof/>
          <w:lang w:val="en-GB"/>
        </w:rPr>
        <w:t>[27]</w:t>
      </w:r>
      <w:r w:rsidR="00531B5F">
        <w:rPr>
          <w:lang w:val="en-GB"/>
        </w:rPr>
        <w:fldChar w:fldCharType="end"/>
      </w:r>
      <w:r w:rsidR="00E95CDF">
        <w:rPr>
          <w:lang w:val="en-GB"/>
        </w:rPr>
        <w:t>, a tool for predicting nucleic acid secondary structure,</w:t>
      </w:r>
      <w:r w:rsidR="00531B5F">
        <w:rPr>
          <w:lang w:val="en-GB"/>
        </w:rPr>
        <w:t xml:space="preserve"> predicts th</w:t>
      </w:r>
      <w:r w:rsidR="00062214">
        <w:rPr>
          <w:lang w:val="en-GB"/>
        </w:rPr>
        <w:t>at</w:t>
      </w:r>
      <w:r w:rsidR="00531B5F">
        <w:rPr>
          <w:lang w:val="en-GB"/>
        </w:rPr>
        <w:t xml:space="preserve"> </w:t>
      </w:r>
      <w:r w:rsidR="00DF43B1">
        <w:rPr>
          <w:lang w:val="en-GB"/>
        </w:rPr>
        <w:t xml:space="preserve">both the CAV </w:t>
      </w:r>
      <w:proofErr w:type="spellStart"/>
      <w:r w:rsidR="00DF43B1">
        <w:rPr>
          <w:lang w:val="en-GB"/>
        </w:rPr>
        <w:t>nanonucleotide</w:t>
      </w:r>
      <w:proofErr w:type="spellEnd"/>
      <w:r w:rsidR="00DF43B1">
        <w:rPr>
          <w:lang w:val="en-GB"/>
        </w:rPr>
        <w:t xml:space="preserve"> and TTV </w:t>
      </w:r>
      <w:proofErr w:type="spellStart"/>
      <w:r w:rsidR="00DF43B1">
        <w:rPr>
          <w:lang w:val="en-GB"/>
        </w:rPr>
        <w:t>octanucleotide</w:t>
      </w:r>
      <w:proofErr w:type="spellEnd"/>
      <w:r w:rsidR="00531B5F">
        <w:rPr>
          <w:lang w:val="en-GB"/>
        </w:rPr>
        <w:t xml:space="preserve"> motif</w:t>
      </w:r>
      <w:r w:rsidR="00062214">
        <w:rPr>
          <w:lang w:val="en-GB"/>
        </w:rPr>
        <w:t>s</w:t>
      </w:r>
      <w:r w:rsidR="00DF43B1">
        <w:rPr>
          <w:lang w:val="en-GB"/>
        </w:rPr>
        <w:t xml:space="preserve"> </w:t>
      </w:r>
      <w:r w:rsidR="00062214">
        <w:rPr>
          <w:lang w:val="en-GB"/>
        </w:rPr>
        <w:t>are</w:t>
      </w:r>
      <w:r w:rsidR="003D4AC0">
        <w:rPr>
          <w:lang w:val="en-GB"/>
        </w:rPr>
        <w:t xml:space="preserve"> </w:t>
      </w:r>
      <w:r w:rsidR="00531B5F">
        <w:rPr>
          <w:lang w:val="en-GB"/>
        </w:rPr>
        <w:t xml:space="preserve">within </w:t>
      </w:r>
      <w:r w:rsidR="00062214">
        <w:rPr>
          <w:lang w:val="en-GB"/>
        </w:rPr>
        <w:t>similar</w:t>
      </w:r>
      <w:r w:rsidR="00531B5F">
        <w:rPr>
          <w:lang w:val="en-GB"/>
        </w:rPr>
        <w:t xml:space="preserve"> stem-loop structure</w:t>
      </w:r>
      <w:r w:rsidR="00062214">
        <w:rPr>
          <w:lang w:val="en-GB"/>
        </w:rPr>
        <w:t>s</w:t>
      </w:r>
      <w:r w:rsidR="00531B5F">
        <w:rPr>
          <w:lang w:val="en-GB"/>
        </w:rPr>
        <w:t xml:space="preserve"> (</w:t>
      </w:r>
      <w:r w:rsidR="00531B5F" w:rsidRPr="00046D3C">
        <w:rPr>
          <w:b/>
          <w:bCs/>
          <w:lang w:val="en-GB"/>
        </w:rPr>
        <w:t xml:space="preserve">Figure </w:t>
      </w:r>
      <w:r w:rsidR="001E14C5">
        <w:rPr>
          <w:b/>
          <w:bCs/>
          <w:lang w:val="en-GB"/>
        </w:rPr>
        <w:t>3</w:t>
      </w:r>
      <w:r w:rsidR="0030141C">
        <w:rPr>
          <w:b/>
          <w:bCs/>
          <w:lang w:val="en-GB"/>
        </w:rPr>
        <w:t xml:space="preserve">c </w:t>
      </w:r>
      <w:r w:rsidR="0030141C">
        <w:rPr>
          <w:lang w:val="en-GB"/>
        </w:rPr>
        <w:t xml:space="preserve">and </w:t>
      </w:r>
      <w:r w:rsidR="0030141C">
        <w:rPr>
          <w:b/>
          <w:bCs/>
          <w:lang w:val="en-GB"/>
        </w:rPr>
        <w:t>d</w:t>
      </w:r>
      <w:r w:rsidR="00531B5F">
        <w:rPr>
          <w:lang w:val="en-GB"/>
        </w:rPr>
        <w:t>)</w:t>
      </w:r>
      <w:r w:rsidR="003D4AC0">
        <w:rPr>
          <w:lang w:val="en-GB"/>
        </w:rPr>
        <w:t>, which</w:t>
      </w:r>
      <w:r>
        <w:rPr>
          <w:lang w:val="en-GB"/>
        </w:rPr>
        <w:t xml:space="preserve"> further</w:t>
      </w:r>
      <w:r w:rsidR="003D4AC0">
        <w:rPr>
          <w:lang w:val="en-GB"/>
        </w:rPr>
        <w:t xml:space="preserve"> supports an RCR mechanism for </w:t>
      </w:r>
      <w:r w:rsidR="00DF43B1">
        <w:rPr>
          <w:lang w:val="en-GB"/>
        </w:rPr>
        <w:t>anelloviruses</w:t>
      </w:r>
      <w:r w:rsidR="003D4AC0">
        <w:rPr>
          <w:lang w:val="en-GB"/>
        </w:rPr>
        <w:t>.</w:t>
      </w:r>
    </w:p>
    <w:p w14:paraId="6986F544" w14:textId="268F416C" w:rsidR="001E14C5" w:rsidRDefault="00077BE3" w:rsidP="001E14C5">
      <w:pPr>
        <w:pStyle w:val="NoSpacing"/>
        <w:rPr>
          <w:b/>
          <w:bCs/>
          <w:noProof/>
          <w:sz w:val="20"/>
          <w:szCs w:val="18"/>
          <w:lang w:val="en-GB"/>
        </w:rPr>
      </w:pPr>
      <w:r>
        <w:rPr>
          <w:noProof/>
        </w:rPr>
        <w:lastRenderedPageBreak/>
        <w:drawing>
          <wp:inline distT="0" distB="0" distL="0" distR="0" wp14:anchorId="4EA50238" wp14:editId="6EBB67EF">
            <wp:extent cx="5934075" cy="643826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6438265"/>
                    </a:xfrm>
                    <a:prstGeom prst="rect">
                      <a:avLst/>
                    </a:prstGeom>
                    <a:noFill/>
                    <a:ln>
                      <a:noFill/>
                    </a:ln>
                  </pic:spPr>
                </pic:pic>
              </a:graphicData>
            </a:graphic>
          </wp:inline>
        </w:drawing>
      </w:r>
    </w:p>
    <w:p w14:paraId="797C1342" w14:textId="6564BB44" w:rsidR="001E14C5" w:rsidRPr="001E7D41" w:rsidRDefault="001E14C5" w:rsidP="001E14C5">
      <w:pPr>
        <w:pStyle w:val="NoSpacing"/>
        <w:rPr>
          <w:noProof/>
          <w:sz w:val="20"/>
          <w:szCs w:val="18"/>
          <w:lang w:val="en-GB"/>
        </w:rPr>
      </w:pPr>
      <w:r w:rsidRPr="00720A83">
        <w:rPr>
          <w:b/>
          <w:bCs/>
          <w:noProof/>
          <w:sz w:val="20"/>
          <w:szCs w:val="18"/>
          <w:lang w:val="en-GB"/>
        </w:rPr>
        <w:t xml:space="preserve">Figure </w:t>
      </w:r>
      <w:r>
        <w:rPr>
          <w:b/>
          <w:bCs/>
          <w:noProof/>
          <w:sz w:val="20"/>
          <w:szCs w:val="18"/>
          <w:lang w:val="en-GB"/>
        </w:rPr>
        <w:t>3</w:t>
      </w:r>
      <w:r w:rsidRPr="00720A83">
        <w:rPr>
          <w:b/>
          <w:bCs/>
          <w:noProof/>
          <w:sz w:val="20"/>
          <w:szCs w:val="18"/>
          <w:lang w:val="en-GB"/>
        </w:rPr>
        <w:t xml:space="preserve">. </w:t>
      </w:r>
      <w:r w:rsidRPr="00720A83">
        <w:rPr>
          <w:noProof/>
          <w:sz w:val="20"/>
          <w:szCs w:val="18"/>
          <w:lang w:val="en-GB"/>
        </w:rPr>
        <w:t>(</w:t>
      </w:r>
      <w:r w:rsidR="0030141C">
        <w:rPr>
          <w:noProof/>
          <w:sz w:val="20"/>
          <w:szCs w:val="18"/>
          <w:lang w:val="en-GB"/>
        </w:rPr>
        <w:t>a</w:t>
      </w:r>
      <w:r w:rsidRPr="00720A83">
        <w:rPr>
          <w:noProof/>
          <w:sz w:val="20"/>
          <w:szCs w:val="18"/>
          <w:lang w:val="en-GB"/>
        </w:rPr>
        <w:t>)</w:t>
      </w:r>
      <w:r>
        <w:rPr>
          <w:noProof/>
          <w:sz w:val="20"/>
          <w:szCs w:val="18"/>
          <w:lang w:val="en-GB"/>
        </w:rPr>
        <w:t xml:space="preserve"> Manual alignment of the octanucleotide and nonanucleotide motifs conserved in anelloviruses and other ssDNA families, respectively (right). Abbreviations: chicken anemia virus (CAV); torque teno virus (TTV); porcine circovirus (PCV); coconut foliar decay virus (CDFV); subterranean clover stunt virus (SCSV); banana bunchy top virus (BBTV). (</w:t>
      </w:r>
      <w:r w:rsidR="0030141C">
        <w:rPr>
          <w:noProof/>
          <w:sz w:val="20"/>
          <w:szCs w:val="18"/>
          <w:lang w:val="en-GB"/>
        </w:rPr>
        <w:t>b</w:t>
      </w:r>
      <w:r>
        <w:rPr>
          <w:noProof/>
          <w:sz w:val="20"/>
          <w:szCs w:val="18"/>
          <w:lang w:val="en-GB"/>
        </w:rPr>
        <w:t xml:space="preserve">) </w:t>
      </w:r>
      <w:r w:rsidR="0030141C">
        <w:rPr>
          <w:noProof/>
          <w:sz w:val="20"/>
          <w:szCs w:val="18"/>
          <w:lang w:val="en-GB"/>
        </w:rPr>
        <w:t>P</w:t>
      </w:r>
      <w:r>
        <w:rPr>
          <w:noProof/>
          <w:sz w:val="20"/>
          <w:szCs w:val="18"/>
          <w:lang w:val="en-GB"/>
        </w:rPr>
        <w:t xml:space="preserve">roposed </w:t>
      </w:r>
      <w:r w:rsidR="0030141C">
        <w:rPr>
          <w:noProof/>
          <w:sz w:val="20"/>
          <w:szCs w:val="18"/>
          <w:lang w:val="en-GB"/>
        </w:rPr>
        <w:t>stem-loop structure</w:t>
      </w:r>
      <w:r>
        <w:rPr>
          <w:noProof/>
          <w:sz w:val="20"/>
          <w:szCs w:val="18"/>
          <w:lang w:val="en-GB"/>
        </w:rPr>
        <w:t xml:space="preserve"> </w:t>
      </w:r>
      <w:r w:rsidR="0030141C">
        <w:rPr>
          <w:noProof/>
          <w:sz w:val="20"/>
          <w:szCs w:val="18"/>
          <w:lang w:val="en-GB"/>
        </w:rPr>
        <w:t>containing the nonanucleotide motif</w:t>
      </w:r>
      <w:r>
        <w:rPr>
          <w:noProof/>
          <w:sz w:val="20"/>
          <w:szCs w:val="18"/>
          <w:lang w:val="en-GB"/>
        </w:rPr>
        <w:t xml:space="preserve"> in </w:t>
      </w:r>
      <w:r w:rsidR="0030141C">
        <w:rPr>
          <w:noProof/>
          <w:sz w:val="20"/>
          <w:szCs w:val="18"/>
          <w:lang w:val="en-GB"/>
        </w:rPr>
        <w:t>PCV (</w:t>
      </w:r>
      <w:r w:rsidR="0030141C">
        <w:rPr>
          <w:noProof/>
          <w:sz w:val="20"/>
          <w:szCs w:val="18"/>
          <w:lang w:val="en-GB"/>
        </w:rPr>
        <w:t>U49186.1</w:t>
      </w:r>
      <w:r w:rsidR="0030141C">
        <w:rPr>
          <w:noProof/>
          <w:sz w:val="20"/>
          <w:szCs w:val="18"/>
          <w:lang w:val="en-GB"/>
        </w:rPr>
        <w:t xml:space="preserve">). Predicted secondary structures of the region surrounding the octanucleotide and nonanucleotide motif in </w:t>
      </w:r>
      <w:r>
        <w:rPr>
          <w:noProof/>
          <w:sz w:val="20"/>
          <w:szCs w:val="18"/>
          <w:lang w:val="en-GB"/>
        </w:rPr>
        <w:t xml:space="preserve">TTV (c; </w:t>
      </w:r>
      <w:r w:rsidRPr="00720A83">
        <w:rPr>
          <w:noProof/>
          <w:sz w:val="20"/>
          <w:szCs w:val="18"/>
          <w:lang w:val="en-GB"/>
        </w:rPr>
        <w:t>NC_002076.2</w:t>
      </w:r>
      <w:r>
        <w:rPr>
          <w:noProof/>
          <w:sz w:val="20"/>
          <w:szCs w:val="18"/>
          <w:lang w:val="en-GB"/>
        </w:rPr>
        <w:t xml:space="preserve">) and </w:t>
      </w:r>
      <w:r w:rsidR="0030141C">
        <w:rPr>
          <w:noProof/>
          <w:sz w:val="20"/>
          <w:szCs w:val="18"/>
          <w:lang w:val="en-GB"/>
        </w:rPr>
        <w:t>CAV</w:t>
      </w:r>
      <w:r>
        <w:rPr>
          <w:noProof/>
          <w:sz w:val="20"/>
          <w:szCs w:val="18"/>
          <w:lang w:val="en-GB"/>
        </w:rPr>
        <w:t xml:space="preserve"> (</w:t>
      </w:r>
      <w:r w:rsidR="002317BF">
        <w:rPr>
          <w:noProof/>
          <w:sz w:val="20"/>
          <w:szCs w:val="18"/>
          <w:lang w:val="en-GB"/>
        </w:rPr>
        <w:t>d; AY843527.2</w:t>
      </w:r>
      <w:r>
        <w:rPr>
          <w:noProof/>
          <w:sz w:val="20"/>
          <w:szCs w:val="18"/>
          <w:lang w:val="en-GB"/>
        </w:rPr>
        <w:t>), respectively. Structure prediction for TTV</w:t>
      </w:r>
      <w:r w:rsidR="002317BF">
        <w:rPr>
          <w:noProof/>
          <w:sz w:val="20"/>
          <w:szCs w:val="18"/>
          <w:lang w:val="en-GB"/>
        </w:rPr>
        <w:t xml:space="preserve"> and CAV</w:t>
      </w:r>
      <w:r>
        <w:rPr>
          <w:noProof/>
          <w:sz w:val="20"/>
          <w:szCs w:val="18"/>
          <w:lang w:val="en-GB"/>
        </w:rPr>
        <w:t xml:space="preserve"> w</w:t>
      </w:r>
      <w:r w:rsidR="002317BF">
        <w:rPr>
          <w:noProof/>
          <w:sz w:val="20"/>
          <w:szCs w:val="18"/>
          <w:lang w:val="en-GB"/>
        </w:rPr>
        <w:t>a</w:t>
      </w:r>
      <w:r>
        <w:rPr>
          <w:noProof/>
          <w:sz w:val="20"/>
          <w:szCs w:val="18"/>
          <w:lang w:val="en-GB"/>
        </w:rPr>
        <w:t xml:space="preserve">s performed using default parameters and </w:t>
      </w:r>
      <w:r w:rsidR="002317BF">
        <w:rPr>
          <w:noProof/>
          <w:sz w:val="20"/>
          <w:szCs w:val="18"/>
          <w:lang w:val="en-GB"/>
        </w:rPr>
        <w:t>all</w:t>
      </w:r>
      <w:r>
        <w:rPr>
          <w:noProof/>
          <w:sz w:val="20"/>
          <w:szCs w:val="18"/>
          <w:lang w:val="en-GB"/>
        </w:rPr>
        <w:t xml:space="preserve"> structures were renderred using RNAStructure </w:t>
      </w:r>
      <w:r>
        <w:rPr>
          <w:noProof/>
          <w:sz w:val="20"/>
          <w:szCs w:val="18"/>
          <w:lang w:val="en-GB"/>
        </w:rPr>
        <w:fldChar w:fldCharType="begin" w:fldLock="1"/>
      </w:r>
      <w:r>
        <w:rPr>
          <w:noProof/>
          <w:sz w:val="20"/>
          <w:szCs w:val="18"/>
          <w:lang w:val="en-GB"/>
        </w:rPr>
        <w:instrText>ADDIN CSL_CITATION {"citationItems":[{"id":"ITEM-1","itemData":{"DOI":"10.1186/1471-2105-11-129","ISSN":"1471-2105","abstract":"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author":[{"dropping-particle":"","family":"Reuter","given":"Jessica S","non-dropping-particle":"","parse-names":false,"suffix":""},{"dropping-particle":"","family":"Mathews","given":"David H","non-dropping-particle":"","parse-names":false,"suffix":""}],"container-title":"BMC Bioinformatics","id":"ITEM-1","issue":"1","issued":{"date-parts":[["2010"]]},"page":"129","title":"RNAstructure: software for RNA secondary structure prediction and analysis","type":"article-journal","volume":"11"},"uris":["http://www.mendeley.com/documents/?uuid=1f784f89-f6d8-4bfa-8826-e06d0b9d2acd"]}],"mendeley":{"formattedCitation":"[27]","plainTextFormattedCitation":"[27]","previouslyFormattedCitation":"[27]"},"properties":{"noteIndex":0},"schema":"https://github.com/citation-style-language/schema/raw/master/csl-citation.json"}</w:instrText>
      </w:r>
      <w:r>
        <w:rPr>
          <w:noProof/>
          <w:sz w:val="20"/>
          <w:szCs w:val="18"/>
          <w:lang w:val="en-GB"/>
        </w:rPr>
        <w:fldChar w:fldCharType="separate"/>
      </w:r>
      <w:r w:rsidRPr="00497EAE">
        <w:rPr>
          <w:noProof/>
          <w:sz w:val="20"/>
          <w:szCs w:val="18"/>
          <w:lang w:val="en-GB"/>
        </w:rPr>
        <w:t>[27]</w:t>
      </w:r>
      <w:r>
        <w:rPr>
          <w:noProof/>
          <w:sz w:val="20"/>
          <w:szCs w:val="18"/>
          <w:lang w:val="en-GB"/>
        </w:rPr>
        <w:fldChar w:fldCharType="end"/>
      </w:r>
      <w:r>
        <w:rPr>
          <w:noProof/>
          <w:sz w:val="20"/>
          <w:szCs w:val="18"/>
          <w:lang w:val="en-GB"/>
        </w:rPr>
        <w:t>.</w:t>
      </w:r>
      <w:r w:rsidR="002317BF">
        <w:rPr>
          <w:noProof/>
          <w:sz w:val="20"/>
          <w:szCs w:val="18"/>
          <w:lang w:val="en-GB"/>
        </w:rPr>
        <w:t xml:space="preserve"> </w:t>
      </w:r>
      <w:r w:rsidR="002317BF">
        <w:rPr>
          <w:noProof/>
          <w:sz w:val="20"/>
          <w:szCs w:val="18"/>
          <w:lang w:val="en-GB"/>
        </w:rPr>
        <w:t>Lower case nucleotide letters in (b) indicate the nucleotides that were forced to be single-stranded during rendering.</w:t>
      </w:r>
      <w:r w:rsidR="001E7D41">
        <w:rPr>
          <w:noProof/>
          <w:sz w:val="20"/>
          <w:szCs w:val="18"/>
          <w:lang w:val="en-GB"/>
        </w:rPr>
        <w:t xml:space="preserve"> (e) Mechanism underlying HUH endonuclease catalytic activity. M</w:t>
      </w:r>
      <w:r w:rsidR="001E7D41">
        <w:rPr>
          <w:noProof/>
          <w:sz w:val="20"/>
          <w:szCs w:val="18"/>
          <w:vertAlign w:val="superscript"/>
          <w:lang w:val="en-GB"/>
        </w:rPr>
        <w:t>2+</w:t>
      </w:r>
      <w:r w:rsidR="001E7D41">
        <w:rPr>
          <w:noProof/>
          <w:sz w:val="20"/>
          <w:szCs w:val="18"/>
          <w:lang w:val="en-GB"/>
        </w:rPr>
        <w:t xml:space="preserve"> indicates a divalent </w:t>
      </w:r>
      <w:r w:rsidR="00077BE3">
        <w:rPr>
          <w:noProof/>
          <w:sz w:val="20"/>
          <w:szCs w:val="18"/>
          <w:lang w:val="en-GB"/>
        </w:rPr>
        <w:t xml:space="preserve">metal </w:t>
      </w:r>
      <w:r w:rsidR="001E7D41">
        <w:rPr>
          <w:noProof/>
          <w:sz w:val="20"/>
          <w:szCs w:val="18"/>
          <w:lang w:val="en-GB"/>
        </w:rPr>
        <w:t xml:space="preserve">cation. </w:t>
      </w:r>
    </w:p>
    <w:p w14:paraId="1511DE39" w14:textId="77777777" w:rsidR="001E14C5" w:rsidRDefault="001E14C5" w:rsidP="00BB3E3F">
      <w:pPr>
        <w:rPr>
          <w:lang w:val="en-GB"/>
        </w:rPr>
      </w:pPr>
    </w:p>
    <w:p w14:paraId="5475E3F6" w14:textId="412A13AE" w:rsidR="00CE3379" w:rsidRDefault="00B0235E" w:rsidP="00CE3379">
      <w:pPr>
        <w:rPr>
          <w:lang w:val="en-GB"/>
        </w:rPr>
      </w:pPr>
      <w:proofErr w:type="spellStart"/>
      <w:r>
        <w:rPr>
          <w:lang w:val="en-GB"/>
        </w:rPr>
        <w:lastRenderedPageBreak/>
        <w:t>A</w:t>
      </w:r>
      <w:r w:rsidR="00451473">
        <w:rPr>
          <w:lang w:val="en-GB"/>
        </w:rPr>
        <w:t>nellovir</w:t>
      </w:r>
      <w:r w:rsidR="00D94CC2">
        <w:rPr>
          <w:lang w:val="en-GB"/>
        </w:rPr>
        <w:t>al</w:t>
      </w:r>
      <w:proofErr w:type="spellEnd"/>
      <w:r w:rsidR="00D94CC2">
        <w:rPr>
          <w:lang w:val="en-GB"/>
        </w:rPr>
        <w:t xml:space="preserve"> genomes also encode</w:t>
      </w:r>
      <w:r w:rsidR="00CE3379">
        <w:rPr>
          <w:lang w:val="en-GB"/>
        </w:rPr>
        <w:t xml:space="preserve"> Rep-like protein</w:t>
      </w:r>
      <w:r w:rsidR="005111A8">
        <w:rPr>
          <w:lang w:val="en-GB"/>
        </w:rPr>
        <w:t>s</w:t>
      </w:r>
      <w:r w:rsidR="00451473">
        <w:rPr>
          <w:lang w:val="en-GB"/>
        </w:rPr>
        <w:t xml:space="preserve"> </w:t>
      </w:r>
      <w:r w:rsidR="00451473" w:rsidRPr="00720A83">
        <w:rPr>
          <w:lang w:val="en-GB"/>
        </w:rPr>
        <w:fldChar w:fldCharType="begin" w:fldLock="1"/>
      </w:r>
      <w:r w:rsidR="001E14C5">
        <w:rPr>
          <w:lang w:val="en-GB"/>
        </w:rPr>
        <w:instrText>ADDIN CSL_CITATION {"citationItems":[{"id":"ITEM-1","itemData":{"DOI":"https://doi.org/10.1016/j.virusres.2011.05.017","ISSN":"0168-1702","abstract":"In the present study, a total of 158 fecal samples were collected from diarrheal dogs younger than 1 year old in pet clinic in China. 20 specimens (20/158, 13%) were positive for Torque teno canis virus DNA using detection PCR. One representative positive isolate designated LDL was randomly selected, cloned and sequenced. The complete genome of the LDL Chinese strain was 2799 nucleotides in length and contains three open reading frames (ORFs), which encode 576 (ORF1), 101 (ORF2), and 243 (ORF3) aa. Compared with the human and other animal TTV genomes, the genome of the LDL strain is clearly smaller and shares 95% identity with Japanese cf-TTV10 strain (AB076002). Phylogenetic analysis showed that the present Chinese Torque teno canis virus LDL strain was also closely clustered with the previous Japanese cf-TTV10 strain, and formed a different branch together with Torque teno sus viruses 1 and 2 compared with other Torque teno viruses, Torque teno mini virus, and Torque teno midi virus. Our study demonstrated that Torque teno canis virus is present in China.","author":[{"dropping-particle":"","family":"Lan","given":"Daoliang","non-dropping-particle":"","parse-names":false,"suffix":""},{"dropping-particle":"","family":"Hua","given":"Xiuguo","non-dropping-particle":"","parse-names":false,"suffix":""},{"dropping-particle":"","family":"Cui","given":"Li","non-dropping-particle":"","parse-names":false,"suffix":""},{"dropping-particle":"","family":"Luo","given":"Xuenong","non-dropping-particle":"","parse-names":false,"suffix":""},{"dropping-particle":"","family":"Liu","given":"Zhijie","non-dropping-particle":"","parse-names":false,"suffix":""},{"dropping-particle":"","family":"San","given":"Tongling","non-dropping-particle":"","parse-names":false,"suffix":""},{"dropping-particle":"","family":"Zhu","given":"CaiXia","non-dropping-particle":"","parse-names":false,"suffix":""},{"dropping-particle":"","family":"Zhao","given":"Wei","non-dropping-particle":"","parse-names":false,"suffix":""},{"dropping-particle":"","family":"Yang","given":"Zhibiao","non-dropping-particle":"","parse-names":false,"suffix":""}],"container-title":"Virus Research","id":"ITEM-1","issue":"1","issued":{"date-parts":[["2011"]]},"page":"98-101","title":"Sequence analysis of a Torque teno canis virus isolated in China","type":"article-journal","volume":"160"},"uris":["http://www.mendeley.com/documents/?uuid=459410d7-fb4f-4cd9-a541-fc50f251ef8e"]},{"id":"ITEM-2","itemData":{"ISSN":"0022-1317","author":[{"dropping-particle":"","family":"Rosario","given":"Karyna","non-dropping-particle":"","parse-names":false,"suffix":""},{"dropping-particle":"","family":"Duffy","given":"Siobain","non-dropping-particle":"","parse-names":false,"suffix":""},{"dropping-particle":"","family":"Breitbart","given":"Mya","non-dropping-particle":"","parse-names":false,"suffix":""}],"container-title":"Journal of General Virology","id":"ITEM-2","issue":"10","issued":{"date-parts":[["2009"]]},"page":"2418-2424","publisher":"Microbiology Society","title":"Diverse circovirus-like genome architectures revealed by environmental metagenomics","type":"article-journal","volume":"90"},"uris":["http://www.mendeley.com/documents/?uuid=089a6fe1-7a4a-4307-ac64-ee77aee8c49e"]},{"id":"ITEM-3","itemData":{"ISSN":"0920-8569","author":[{"dropping-particle":"","family":"Li","given":"Kun","non-dropping-particle":"","parse-names":false,"suffix":""},{"dropping-particle":"","family":"Wang","given":"Lin-Qing","non-dropping-particle":"","parse-names":false,"suffix":""},{"dropping-particle":"","family":"Wu","given":"Yu-Yang","non-dropping-particle":"","parse-names":false,"suffix":""},{"dropping-particle":"","family":"Chao","given":"An-Jun","non-dropping-particle":"","parse-names":false,"suffix":""},{"dropping-particle":"","family":"Lu","given":"Quan-Wei","non-dropping-particle":"","parse-names":false,"suffix":""},{"dropping-particle":"","family":"Wei","given":"Zhan-Yong","non-dropping-particle":"","parse-names":false,"suffix":""},{"dropping-particle":"","family":"Cui","given":"Bao-An","non-dropping-particle":"","parse-names":false,"suffix":""},{"dropping-particle":"","family":"Chen","given":"Hong-Ying","non-dropping-particle":"","parse-names":false,"suffix":""}],"container-title":"Virus genes","id":"ITEM-3","issue":"3","issued":{"date-parts":[["2013"]]},"page":"479-486","publisher":"Springer","title":"Molecular detection and genomic characterization of Torque teno sus virus 1 and 2 from domestic pigs in central China","type":"article-journal","volume":"46"},"uris":["http://www.mendeley.com/documents/?uuid=12634384-3d0b-40a3-8a11-6293910aba28"]},{"id":"ITEM-4","itemData":{"ISSN":"1476-9271","author":[{"dropping-particle":"","family":"Zhang","given":"Zhicheng","non-dropping-particle":"","parse-names":false,"suffix":""},{"dropping-particle":"","family":"Dai","given":"Wei","non-dropping-particle":"","parse-names":false,"suffix":""},{"dropping-particle":"","family":"Dai","given":"Dingzhen","non-dropping-particle":"","parse-names":false,"suffix":""}],"container-title":"Computational biology and chemistry","id":"ITEM-4","issued":{"date-parts":[["2017"]]},"page":"10-18","publisher":"Elsevier","title":"Molecular characterization of pigeon torque teno virus (PTTV) in Jiangsu province","type":"article-journal","volume":"69"},"uris":["http://www.mendeley.com/documents/?uuid=e15f0520-14a9-4ad9-94ca-94a9ab4dbaf7"]},{"id":"ITEM-5","itemData":{"ISSN":"0168-1702","author":[{"dropping-particle":"","family":"Zhu","given":"C X","non-dropping-particle":"","parse-names":false,"suffix":""},{"dropping-particle":"","family":"Shan","given":"T L","non-dropping-particle":"","parse-names":false,"suffix":""},{"dropping-particle":"","family":"Cui","given":"L","non-dropping-particle":"","parse-names":false,"suffix":""},{"dropping-particle":"","family":"Luo","given":"X N","non-dropping-particle":"","parse-names":false,"suffix":""},{"dropping-particle":"","family":"Liu","given":"Z J","non-dropping-particle":"","parse-names":false,"suffix":""},{"dropping-particle":"","family":"Tang","given":"S D","non-dropping-particle":"","parse-names":false,"suffix":""},{"dropping-particle":"","family":"Liu","given":"Z W","non-dropping-particle":"","parse-names":false,"suffix":""},{"dropping-particle":"","family":"Yuan","given":"C L","non-dropping-particle":"","parse-names":false,"suffix":""},{"dropping-particle":"","family":"Lan","given":"D L","non-dropping-particle":"","parse-names":false,"suffix":""},{"dropping-particle":"","family":"Zhao","given":"W","non-dropping-particle":"","parse-names":false,"suffix":""}],"container-title":"Virus research","id":"ITEM-5","issue":"1-2","issued":{"date-parts":[["2011"]]},"page":"13-16","publisher":"Elsevier","title":"Molecular detection and sequence analysis of feline Torque teno virus (TTV) in China","type":"article-journal","volume":"156"},"uris":["http://www.mendeley.com/documents/?uuid=ab3e4d82-a876-4f53-9230-582b384d1ed0"]}],"mendeley":{"formattedCitation":"[28–32]","plainTextFormattedCitation":"[28–32]","previouslyFormattedCitation":"[28–32]"},"properties":{"noteIndex":0},"schema":"https://github.com/citation-style-language/schema/raw/master/csl-citation.json"}</w:instrText>
      </w:r>
      <w:r w:rsidR="00451473" w:rsidRPr="00720A83">
        <w:rPr>
          <w:lang w:val="en-GB"/>
        </w:rPr>
        <w:fldChar w:fldCharType="separate"/>
      </w:r>
      <w:r w:rsidR="00451473" w:rsidRPr="00451473">
        <w:rPr>
          <w:noProof/>
          <w:lang w:val="en-GB"/>
        </w:rPr>
        <w:t>[28–32]</w:t>
      </w:r>
      <w:r w:rsidR="00451473" w:rsidRPr="00720A83">
        <w:rPr>
          <w:lang w:val="en-GB"/>
        </w:rPr>
        <w:fldChar w:fldCharType="end"/>
      </w:r>
      <w:r w:rsidR="00CE3379" w:rsidRPr="00930C34">
        <w:rPr>
          <w:lang w:val="en-GB"/>
        </w:rPr>
        <w:t xml:space="preserve"> </w:t>
      </w:r>
      <w:r w:rsidR="00CE3379">
        <w:rPr>
          <w:lang w:val="en-GB"/>
        </w:rPr>
        <w:t xml:space="preserve">that </w:t>
      </w:r>
      <w:r w:rsidR="005111A8">
        <w:rPr>
          <w:lang w:val="en-GB"/>
        </w:rPr>
        <w:t>are</w:t>
      </w:r>
      <w:r w:rsidR="00CE3379">
        <w:rPr>
          <w:lang w:val="en-GB"/>
        </w:rPr>
        <w:t xml:space="preserve"> </w:t>
      </w:r>
      <w:r w:rsidR="00CE3379" w:rsidRPr="00720A83">
        <w:rPr>
          <w:lang w:val="en-GB"/>
        </w:rPr>
        <w:t xml:space="preserve">conserved in </w:t>
      </w:r>
      <w:r w:rsidR="002F5BA3">
        <w:rPr>
          <w:lang w:val="en-GB"/>
        </w:rPr>
        <w:t xml:space="preserve">other circular DNA replicons </w:t>
      </w:r>
      <w:r w:rsidR="00CE3379" w:rsidRPr="00720A83">
        <w:rPr>
          <w:lang w:val="en-GB"/>
        </w:rPr>
        <w:fldChar w:fldCharType="begin" w:fldLock="1"/>
      </w:r>
      <w:r w:rsidR="001E14C5">
        <w:rPr>
          <w:lang w:val="en-GB"/>
        </w:rPr>
        <w:instrText>ADDIN CSL_CITATION {"citationItems":[{"id":"ITEM-1","itemData":{"ISSN":"1362-4962","author":[{"dropping-particle":"V","family":"Ilyina","given":"Tatyana","non-dropping-particle":"","parse-names":false,"suffix":""},{"dropping-particle":"V","family":"Koonin","given":"Eugene","non-dropping-particle":"","parse-names":false,"suffix":""}],"container-title":"Nucleic acids research","id":"ITEM-1","issue":"13","issued":{"date-parts":[["1992"]]},"page":"3279-3285","publisher":"Oxford University Press","title":"Conserved sequence motifs in the initiator proteins for rolling circle DNA replication encoded by diverse replicons from eubacteria, eucaryotes and archaebacteria","type":"article-journal","volume":"20"},"uris":["http://www.mendeley.com/documents/?uuid=dcec430a-9e5e-4653-bf47-d480c8a4d34d"]}],"mendeley":{"formattedCitation":"[33]","plainTextFormattedCitation":"[33]","previouslyFormattedCitation":"[33]"},"properties":{"noteIndex":0},"schema":"https://github.com/citation-style-language/schema/raw/master/csl-citation.json"}</w:instrText>
      </w:r>
      <w:r w:rsidR="00CE3379" w:rsidRPr="00720A83">
        <w:rPr>
          <w:lang w:val="en-GB"/>
        </w:rPr>
        <w:fldChar w:fldCharType="separate"/>
      </w:r>
      <w:r w:rsidR="00451473" w:rsidRPr="00451473">
        <w:rPr>
          <w:noProof/>
          <w:lang w:val="en-GB"/>
        </w:rPr>
        <w:t>[33]</w:t>
      </w:r>
      <w:r w:rsidR="00CE3379" w:rsidRPr="00720A83">
        <w:rPr>
          <w:lang w:val="en-GB"/>
        </w:rPr>
        <w:fldChar w:fldCharType="end"/>
      </w:r>
      <w:r w:rsidR="00CE3379" w:rsidRPr="00720A83">
        <w:rPr>
          <w:lang w:val="en-GB"/>
        </w:rPr>
        <w:t>.</w:t>
      </w:r>
      <w:r w:rsidR="00DE5202">
        <w:rPr>
          <w:lang w:val="en-GB"/>
        </w:rPr>
        <w:t xml:space="preserve"> The</w:t>
      </w:r>
      <w:r>
        <w:rPr>
          <w:lang w:val="en-GB"/>
        </w:rPr>
        <w:t xml:space="preserve">re are currently no solution structures for </w:t>
      </w:r>
      <w:proofErr w:type="spellStart"/>
      <w:r>
        <w:rPr>
          <w:lang w:val="en-GB"/>
        </w:rPr>
        <w:t>anelloviral</w:t>
      </w:r>
      <w:proofErr w:type="spellEnd"/>
      <w:r>
        <w:rPr>
          <w:lang w:val="en-GB"/>
        </w:rPr>
        <w:t xml:space="preserve"> </w:t>
      </w:r>
      <w:r w:rsidR="00D94CC2">
        <w:rPr>
          <w:lang w:val="en-GB"/>
        </w:rPr>
        <w:t>R</w:t>
      </w:r>
      <w:r>
        <w:rPr>
          <w:lang w:val="en-GB"/>
        </w:rPr>
        <w:t>ep-like proteins.</w:t>
      </w:r>
      <w:r w:rsidR="001B28C6">
        <w:rPr>
          <w:lang w:val="en-GB"/>
        </w:rPr>
        <w:t xml:space="preserve"> However, </w:t>
      </w:r>
      <w:r w:rsidR="001320A5">
        <w:rPr>
          <w:lang w:val="en-GB"/>
        </w:rPr>
        <w:t xml:space="preserve">of the nine </w:t>
      </w:r>
      <w:r w:rsidR="001B28C6">
        <w:rPr>
          <w:lang w:val="en-GB"/>
        </w:rPr>
        <w:t>known families of eukaryotic DNA viruses</w:t>
      </w:r>
      <w:r w:rsidR="001320A5">
        <w:rPr>
          <w:lang w:val="en-GB"/>
        </w:rPr>
        <w:t xml:space="preserve"> other than the </w:t>
      </w:r>
      <w:r w:rsidR="001320A5" w:rsidRPr="001320A5">
        <w:rPr>
          <w:i/>
          <w:iCs/>
          <w:lang w:val="en-GB"/>
        </w:rPr>
        <w:t>Anelloviridae</w:t>
      </w:r>
      <w:r w:rsidR="001320A5">
        <w:rPr>
          <w:lang w:val="en-GB"/>
        </w:rPr>
        <w:t xml:space="preserve">, all except </w:t>
      </w:r>
      <w:proofErr w:type="spellStart"/>
      <w:r w:rsidR="001320A5" w:rsidRPr="001320A5">
        <w:rPr>
          <w:i/>
          <w:iCs/>
          <w:lang w:val="en-GB"/>
        </w:rPr>
        <w:t>Bidnaviridae</w:t>
      </w:r>
      <w:proofErr w:type="spellEnd"/>
      <w:r w:rsidR="001B28C6">
        <w:rPr>
          <w:lang w:val="en-GB"/>
        </w:rPr>
        <w:t xml:space="preserve"> are believed to </w:t>
      </w:r>
      <w:r w:rsidR="001320A5">
        <w:rPr>
          <w:lang w:val="en-GB"/>
        </w:rPr>
        <w:t>possess</w:t>
      </w:r>
      <w:r w:rsidR="001B28C6">
        <w:rPr>
          <w:lang w:val="en-GB"/>
        </w:rPr>
        <w:t xml:space="preserve"> Rep proteins that of the HUH endonuclease superfamily </w:t>
      </w:r>
      <w:r w:rsidR="001B28C6">
        <w:rPr>
          <w:lang w:val="en-GB"/>
        </w:rPr>
        <w:fldChar w:fldCharType="begin" w:fldLock="1"/>
      </w:r>
      <w:r w:rsidR="001B28C6">
        <w:rPr>
          <w:lang w:val="en-GB"/>
        </w:rPr>
        <w:instrText>ADDIN CSL_CITATION {"citationItems":[{"id":"ITEM-1","itemData":{"ISSN":"0022-538X","author":[{"dropping-particle":"","family":"Krupovic","given":"Mart","non-dropping-particle":"","parse-names":false,"suffix":""},{"dropping-particle":"","family":"Varsani","given":"Arvind","non-dropping-particle":"","parse-names":false,"suffix":""},{"dropping-particle":"","family":"Kazlauskas","given":"Darius","non-dropping-particle":"","parse-names":false,"suffix":""},{"dropping-particle":"","family":"Breitbart","given":"Mya","non-dropping-particle":"","parse-names":false,"suffix":""},{"dropping-particle":"","family":"Delwart","given":"Eric","non-dropping-particle":"","parse-names":false,"suffix":""},{"dropping-particle":"","family":"Rosario","given":"Karyna","non-dropping-particle":"","parse-names":false,"suffix":""},{"dropping-particle":"","family":"Yutin","given":"Natalya","non-dropping-particle":"","parse-names":false,"suffix":""},{"dropping-particle":"","family":"Wolf","given":"Yuri I","non-dropping-particle":"","parse-names":false,"suffix":""},{"dropping-particle":"","family":"Harrach","given":"Balázs","non-dropping-particle":"","parse-names":false,"suffix":""},{"dropping-particle":"","family":"Zerbini","given":"F Murilo","non-dropping-particle":"","parse-names":false,"suffix":""}],"container-title":"Journal of virology","id":"ITEM-1","issued":{"date-parts":[["2020"]]},"publisher":"Am Soc Microbiol","title":"Cressdnaviricota: a virus phylum unifying 7 families of Rep-encoding viruses with single-stranded, circular DNA genomes","type":"article-journal"},"uris":["http://www.mendeley.com/documents/?uuid=3d63f809-20a7-4255-9523-1245a31e25eb"]}],"mendeley":{"formattedCitation":"[34]","plainTextFormattedCitation":"[34]","previouslyFormattedCitation":"[34]"},"properties":{"noteIndex":0},"schema":"https://github.com/citation-style-language/schema/raw/master/csl-citation.json"}</w:instrText>
      </w:r>
      <w:r w:rsidR="001B28C6">
        <w:rPr>
          <w:lang w:val="en-GB"/>
        </w:rPr>
        <w:fldChar w:fldCharType="separate"/>
      </w:r>
      <w:r w:rsidR="001B28C6" w:rsidRPr="001B28C6">
        <w:rPr>
          <w:noProof/>
          <w:lang w:val="en-GB"/>
        </w:rPr>
        <w:t>[34]</w:t>
      </w:r>
      <w:r w:rsidR="001B28C6">
        <w:rPr>
          <w:lang w:val="en-GB"/>
        </w:rPr>
        <w:fldChar w:fldCharType="end"/>
      </w:r>
      <w:r w:rsidR="001320A5">
        <w:rPr>
          <w:lang w:val="en-GB"/>
        </w:rPr>
        <w:t xml:space="preserve">. Therefore, it is tempting to speculate that </w:t>
      </w:r>
      <w:proofErr w:type="spellStart"/>
      <w:r w:rsidR="001320A5">
        <w:rPr>
          <w:lang w:val="en-GB"/>
        </w:rPr>
        <w:t>anelloviral</w:t>
      </w:r>
      <w:proofErr w:type="spellEnd"/>
      <w:r w:rsidR="001320A5">
        <w:rPr>
          <w:lang w:val="en-GB"/>
        </w:rPr>
        <w:t xml:space="preserve"> Rep-like proteins are also of the same superfamily. HUH endonucleases </w:t>
      </w:r>
      <w:r w:rsidR="00D83B5B">
        <w:rPr>
          <w:lang w:val="en-GB"/>
        </w:rPr>
        <w:t xml:space="preserve">recognise dsDNA and </w:t>
      </w:r>
      <w:r w:rsidR="001320A5">
        <w:rPr>
          <w:lang w:val="en-GB"/>
        </w:rPr>
        <w:t xml:space="preserve">catalyse </w:t>
      </w:r>
      <w:r w:rsidR="00D83B5B">
        <w:rPr>
          <w:lang w:val="en-GB"/>
        </w:rPr>
        <w:t xml:space="preserve">the breaking or joining of </w:t>
      </w:r>
      <w:r w:rsidR="001320A5">
        <w:rPr>
          <w:lang w:val="en-GB"/>
        </w:rPr>
        <w:t>ssDNA</w:t>
      </w:r>
      <w:r w:rsidR="001B28C6">
        <w:rPr>
          <w:lang w:val="en-GB"/>
        </w:rPr>
        <w:t xml:space="preserve"> </w:t>
      </w:r>
      <w:r w:rsidR="001B28C6">
        <w:rPr>
          <w:lang w:val="en-GB"/>
        </w:rPr>
        <w:fldChar w:fldCharType="begin" w:fldLock="1"/>
      </w:r>
      <w:r w:rsidR="001320A5">
        <w:rPr>
          <w:lang w:val="en-GB"/>
        </w:rPr>
        <w:instrText>ADDIN CSL_CITATION {"citationItems":[{"id":"ITEM-1","itemData":{"DOI":"10.1038/nrmicro3067","ISSN":"1740-1534","abstract":"HUH endonucleases contain the characteristic HUH motif (in which U represents a hydrophobic residue) and a Y motif, containing either one or two Tyr residues.HUH endonucleases catalyse breakage and joining of single-stranded DNA (ssDNA) by a unique mechanism using a Y motif Tyr to create a 5′ intermediate covalent bond with the ssDNA substrate.Many HUH endonucleases recognize and bind DNA hairpin structures in a sequence- or structure-specific way.Rep (replication) proteins are HUH endonucleases that mediate rolling circle replication in phages, plasmids and viruses.Relaxases use the HUH mechanism to catalyse plasmid replication and conjugation.Transposases are HUH endonucleases that mediate ssDNA transposition — for example, for the IS91 family and IS200–IS605 family insertion sequences, for insertion sequences with a common region (ISCRs) and for Helitrons.HUH endonucleases use the same catalytic motifs to mediate a diverse array of reactions, and this versatility has led to the widespread adoption of the HUH mechanism.","author":[{"dropping-particle":"","family":"Chandler","given":"Michael","non-dropping-particle":"","parse-names":false,"suffix":""},{"dropping-particle":"","family":"la Cruz","given":"Fernando","non-dropping-particle":"de","parse-names":false,"suffix":""},{"dropping-particle":"","family":"Dyda","given":"Fred","non-dropping-particle":"","parse-names":false,"suffix":""},{"dropping-particle":"","family":"Hickman","given":"Alison B","non-dropping-particle":"","parse-names":false,"suffix":""},{"dropping-particle":"","family":"Moncalian","given":"Gabriel","non-dropping-particle":"","parse-names":false,"suffix":""},{"dropping-particle":"","family":"Ton-Hoang","given":"Bao","non-dropping-particle":"","parse-names":false,"suffix":""}],"container-title":"Nature Reviews Microbiology","id":"ITEM-1","issue":"8","issued":{"date-parts":[["2013"]]},"page":"525-538","title":"Breaking and joining single-stranded DNA: the HUH endonuclease superfamily","type":"article-journal","volume":"11"},"uris":["http://www.mendeley.com/documents/?uuid=e6d9b852-3529-48f4-98d1-b8357bdb3596"]}],"mendeley":{"formattedCitation":"[35]","plainTextFormattedCitation":"[35]","previouslyFormattedCitation":"[35]"},"properties":{"noteIndex":0},"schema":"https://github.com/citation-style-language/schema/raw/master/csl-citation.json"}</w:instrText>
      </w:r>
      <w:r w:rsidR="001B28C6">
        <w:rPr>
          <w:lang w:val="en-GB"/>
        </w:rPr>
        <w:fldChar w:fldCharType="separate"/>
      </w:r>
      <w:r w:rsidR="001B28C6" w:rsidRPr="001B28C6">
        <w:rPr>
          <w:noProof/>
          <w:lang w:val="en-GB"/>
        </w:rPr>
        <w:t>[35]</w:t>
      </w:r>
      <w:r w:rsidR="001B28C6">
        <w:rPr>
          <w:lang w:val="en-GB"/>
        </w:rPr>
        <w:fldChar w:fldCharType="end"/>
      </w:r>
      <w:r w:rsidR="005111A8">
        <w:rPr>
          <w:lang w:val="en-GB"/>
        </w:rPr>
        <w:t>.</w:t>
      </w:r>
      <w:r w:rsidR="00631788">
        <w:rPr>
          <w:lang w:val="en-GB"/>
        </w:rPr>
        <w:t xml:space="preserve"> Rep-like protein </w:t>
      </w:r>
      <w:proofErr w:type="spellStart"/>
      <w:r w:rsidR="00631788">
        <w:rPr>
          <w:lang w:val="en-GB"/>
        </w:rPr>
        <w:t>of</w:t>
      </w:r>
      <w:r w:rsidR="001E14C5">
        <w:rPr>
          <w:lang w:val="en-GB"/>
        </w:rPr>
        <w:t>The</w:t>
      </w:r>
      <w:proofErr w:type="spellEnd"/>
      <w:r w:rsidR="001E14C5">
        <w:rPr>
          <w:lang w:val="en-GB"/>
        </w:rPr>
        <w:t xml:space="preserve"> dsDNA-binding domain</w:t>
      </w:r>
      <w:r w:rsidR="00E550D6">
        <w:rPr>
          <w:lang w:val="en-GB"/>
        </w:rPr>
        <w:t>s</w:t>
      </w:r>
      <w:r w:rsidR="001E14C5">
        <w:rPr>
          <w:lang w:val="en-GB"/>
        </w:rPr>
        <w:t xml:space="preserve"> </w:t>
      </w:r>
      <w:r w:rsidR="00E550D6">
        <w:rPr>
          <w:lang w:val="en-GB"/>
        </w:rPr>
        <w:t xml:space="preserve">of PCV </w:t>
      </w:r>
      <w:r w:rsidR="00E550D6">
        <w:rPr>
          <w:lang w:val="en-GB"/>
        </w:rPr>
        <w:fldChar w:fldCharType="begin" w:fldLock="1"/>
      </w:r>
      <w:r w:rsidR="001320A5">
        <w:rPr>
          <w:lang w:val="en-GB"/>
        </w:rPr>
        <w:instrText>ADDIN CSL_CITATION {"citationItems":[{"id":"ITEM-1","itemData":{"DOI":"https://doi.org/10.1006/viro.2001.1203","ISSN":"0042-6822","abstract":"Genome replication of Porcine circovirus type 1 (PCV1) relies upon expression of the full-length protein Rep and a spliced isoform (Rep′), and the presence of a 111-bp genomic fragment comprising the origin of replication. Using an electrophoretic mobility shift assay (EMSA), the capability of both Rep proteins to bind to partial fragments of the origin of replication of PCV1 was investigated in vitro. Both proteins formed complexes with double-stranded DNA origin fragments containing a stem-loop structure with a conserved nonamer and four hexamer repeats (5′-CGGCAG; H1 to H4). Use of truncated EMSA substrates identified minimal binding sites (MBS) for Rep and Rep′ protein: The Rep binding site was mapped to the right leg of the stem-loop and the two inner hexamer repeats H1/H2, while binding of Rep′ required only the presence of two hexamer repeats. Two differentially retarded complexes were observed with Rep protein, which presumably result from alternative binding to the MBS or to H3/4.","author":[{"dropping-particle":"","family":"Steinfeldt","given":"Tobias","non-dropping-particle":"","parse-names":false,"suffix":""},{"dropping-particle":"","family":"Finsterbusch","given":"Tim","non-dropping-particle":"","parse-names":false,"suffix":""},{"dropping-particle":"","family":"Mankertz","given":"Annette","non-dropping-particle":"","parse-names":false,"suffix":""}],"container-title":"Virology","id":"ITEM-1","issue":"1","issued":{"date-parts":[["2001"]]},"page":"152-160","title":"Rep and Rep′ Protein of Porcine circovirus Type 1 Bind to the Origin of Replication in Vitro","type":"article-journal","volume":"291"},"uris":["http://www.mendeley.com/documents/?uuid=83ceb096-d14f-4abd-8c81-522366c0d072"]}],"mendeley":{"formattedCitation":"[36]","plainTextFormattedCitation":"[36]","previouslyFormattedCitation":"[36]"},"properties":{"noteIndex":0},"schema":"https://github.com/citation-style-language/schema/raw/master/csl-citation.json"}</w:instrText>
      </w:r>
      <w:r w:rsidR="00E550D6">
        <w:rPr>
          <w:lang w:val="en-GB"/>
        </w:rPr>
        <w:fldChar w:fldCharType="separate"/>
      </w:r>
      <w:r w:rsidR="001B28C6" w:rsidRPr="001B28C6">
        <w:rPr>
          <w:noProof/>
          <w:lang w:val="en-GB"/>
        </w:rPr>
        <w:t>[36]</w:t>
      </w:r>
      <w:r w:rsidR="00E550D6">
        <w:rPr>
          <w:lang w:val="en-GB"/>
        </w:rPr>
        <w:fldChar w:fldCharType="end"/>
      </w:r>
      <w:r w:rsidR="00E550D6">
        <w:rPr>
          <w:lang w:val="en-GB"/>
        </w:rPr>
        <w:t xml:space="preserve"> and </w:t>
      </w:r>
      <w:proofErr w:type="spellStart"/>
      <w:r w:rsidR="00E550D6">
        <w:rPr>
          <w:lang w:val="en-GB"/>
        </w:rPr>
        <w:t>geminivirus</w:t>
      </w:r>
      <w:proofErr w:type="spellEnd"/>
      <w:r w:rsidR="00E550D6">
        <w:rPr>
          <w:lang w:val="en-GB"/>
        </w:rPr>
        <w:t xml:space="preserve"> </w:t>
      </w:r>
      <w:r w:rsidR="00E550D6">
        <w:rPr>
          <w:lang w:val="en-GB"/>
        </w:rPr>
        <w:fldChar w:fldCharType="begin" w:fldLock="1"/>
      </w:r>
      <w:r w:rsidR="001320A5">
        <w:rPr>
          <w:lang w:val="en-GB"/>
        </w:rPr>
        <w:instrText>ADDIN CSL_CITATION {"citationItems":[{"id":"ITEM-1","itemData":{"DOI":"https://doi.org/10.1016/S0021-9258(17)37216-2","ISSN":"0021-9258","abstract":"The geminivirus, tomato golden mosaic virus (TGMV), encodes one protein, AL1, that is absolutely required for viral DNA replication. AL1 interacts with the TGMV DNA genome by binding specifically to the viral origin of replication. We have investigated the nature and significance of AL1/origin interactions in vitro and in vivo by using competitive DNA binding and transient replication assays. Competition assays established that a 13-base pair (bp) element (5'-GGTAGTAAGGTAG) containing two 5-bp direct repeat motifs separated by a 3-bp central core constitutes a high affinity AL1 binding site. DNAs containing intact 3' repeat sequences plus core (TAAGGTAG and ccTAGTAAGGTAG) were stronger competitors for AL1 binding than DNAs containing intact 5' repeat sequences plus core (GGTAGTAA and GGTAGTA-AccTAG), thereby demonstrating that AL1 interacts differently with the repeat motifs. Replication in tobacco protoplasts established that the AL1 binding site is an essential cis-acting element for viral replication. No replication was detected for DNAs containing mutations in either of the repeat motifs of the AL1 recognition sequence when AL1 was provided in trans from a plant gene expression vector. In contrast, a DNA with a mutation in the 5' repeat motif (ccTAGTAAGGTAG) replicated when both AL1 and AL3, a TGMV protein involved in viral DNA accumulation, were provided in trans. No replication was detected for a DNA containing a mutation in the 3' repeat motif (GGTAGTAAccTAG) in the presence of AL1 and AL3. The in vitro and in vivo results suggest that binding of AL1 to the 3' repeat element is an essential step in DNA replication, while binding to the 5' repeat element may serve to enhance viral replication.","author":[{"dropping-particle":"","family":"Fontes","given":"E P","non-dropping-particle":"","parse-names":false,"suffix":""},{"dropping-particle":"","family":"Eagle","given":"P A","non-dropping-particle":"","parse-names":false,"suffix":""},{"dropping-particle":"","family":"Sipe","given":"P S","non-dropping-particle":"","parse-names":false,"suffix":""},{"dropping-particle":"","family":"Luckow","given":"V A","non-dropping-particle":"","parse-names":false,"suffix":""},{"dropping-particle":"","family":"Hanley-Bowdoin","given":"L","non-dropping-particle":"","parse-names":false,"suffix":""}],"container-title":"Journal of Biological Chemistry","id":"ITEM-1","issue":"11","issued":{"date-parts":[["1994"]]},"page":"8459-8465","title":"Interaction between a geminivirus replication protein and origin DNA is essential for viral replication.","type":"article-journal","volume":"269"},"uris":["http://www.mendeley.com/documents/?uuid=5d19c843-023f-4250-a06f-f98f51e876d9"]}],"mendeley":{"formattedCitation":"[37]","plainTextFormattedCitation":"[37]","previouslyFormattedCitation":"[37]"},"properties":{"noteIndex":0},"schema":"https://github.com/citation-style-language/schema/raw/master/csl-citation.json"}</w:instrText>
      </w:r>
      <w:r w:rsidR="00E550D6">
        <w:rPr>
          <w:lang w:val="en-GB"/>
        </w:rPr>
        <w:fldChar w:fldCharType="separate"/>
      </w:r>
      <w:r w:rsidR="001B28C6" w:rsidRPr="001B28C6">
        <w:rPr>
          <w:noProof/>
          <w:lang w:val="en-GB"/>
        </w:rPr>
        <w:t>[37]</w:t>
      </w:r>
      <w:r w:rsidR="00E550D6">
        <w:rPr>
          <w:lang w:val="en-GB"/>
        </w:rPr>
        <w:fldChar w:fldCharType="end"/>
      </w:r>
      <w:r w:rsidR="00E550D6">
        <w:rPr>
          <w:lang w:val="en-GB"/>
        </w:rPr>
        <w:t xml:space="preserve"> Rep proteins were both found to bind the </w:t>
      </w:r>
      <w:proofErr w:type="spellStart"/>
      <w:r w:rsidR="00E550D6">
        <w:rPr>
          <w:lang w:val="en-GB"/>
        </w:rPr>
        <w:t>oris</w:t>
      </w:r>
      <w:proofErr w:type="spellEnd"/>
      <w:r w:rsidR="00E550D6">
        <w:rPr>
          <w:lang w:val="en-GB"/>
        </w:rPr>
        <w:t xml:space="preserve"> of their circular genomes. Additionally, the </w:t>
      </w:r>
      <w:proofErr w:type="spellStart"/>
      <w:r w:rsidR="00E550D6">
        <w:rPr>
          <w:lang w:val="en-GB"/>
        </w:rPr>
        <w:t>endounuclease</w:t>
      </w:r>
      <w:proofErr w:type="spellEnd"/>
      <w:r w:rsidR="00E550D6">
        <w:rPr>
          <w:lang w:val="en-GB"/>
        </w:rPr>
        <w:t xml:space="preserve"> </w:t>
      </w:r>
      <w:r w:rsidR="009B2FC9">
        <w:rPr>
          <w:lang w:val="en-GB"/>
        </w:rPr>
        <w:t xml:space="preserve">domains of most eukaryotic ssDNA viruses belong to the HUH endonuclease family </w:t>
      </w:r>
    </w:p>
    <w:p w14:paraId="680A9D70" w14:textId="35014003" w:rsidR="00BB3E3F" w:rsidRDefault="00BB3E3F" w:rsidP="00BB3E3F">
      <w:pPr>
        <w:rPr>
          <w:lang w:val="en-GB"/>
        </w:rPr>
      </w:pPr>
      <w:r w:rsidRPr="00720A83">
        <w:rPr>
          <w:lang w:val="en-GB"/>
        </w:rPr>
        <w:t xml:space="preserve">Further investigation into the genome replication of anelloviruses may prove to be useful in the future, especially when developing antiviral therapeutics and strategies. For example, transgenic expression of non-functional viral Rep proteins in plants was shown to interfere with Rep-mediated recruitment of host polymerases for genome replication, inducing resistance to tomato yellow leaf curl </w:t>
      </w:r>
      <w:proofErr w:type="spellStart"/>
      <w:r w:rsidRPr="00720A83">
        <w:rPr>
          <w:lang w:val="en-GB"/>
        </w:rPr>
        <w:t>geminivirus</w:t>
      </w:r>
      <w:proofErr w:type="spellEnd"/>
      <w:r w:rsidRPr="00720A83">
        <w:rPr>
          <w:lang w:val="en-GB"/>
        </w:rPr>
        <w:t xml:space="preserve"> </w:t>
      </w:r>
      <w:r w:rsidRPr="00720A83">
        <w:rPr>
          <w:lang w:val="en-GB"/>
        </w:rPr>
        <w:fldChar w:fldCharType="begin" w:fldLock="1"/>
      </w:r>
      <w:r w:rsidR="001320A5">
        <w:rPr>
          <w:lang w:val="en-GB"/>
        </w:rPr>
        <w:instrText>ADDIN CSL_CITATION {"citationItems":[{"id":"ITEM-1","itemData":{"DOI":"https://doi.org/10.1006/viro.1996.0514","ISSN":"0042-6822","abstract":"The C1 gene of tomato yellow leaf curl geminivirus (TYLCV) encodes a multifunctional protein (Rep) involved in replication. A truncated form of this gene, capable of expressing the N-terminal 210 amino acids (aa) of the Rep protein, was cloned under the control of the CaMV 35S promoter and introduced intoNicotiana benthamianausingAgrobacterium tumefaciens.The same sequence was also cloned in antisense orientation. When self-pollinated progeny of 19 primary transformants were tested for resistance to TYLCV by agroinoculation, some plants proved to be resistant, particularly in the sense lines. Two such lines were further studied. The presence of the transgene was verified and its expression was followed at intervals. All plants that were resistant to TYLCV at 4 weeks postinoculation (wpi) contained detectable amounts of transgenic mRNA and protein at the time of infection. Resistance was overcome in a few plants at 9 wpi, and in most at 15 wpi. Infection of leaf discs derived from transgenic plants showed that expression of the transgene correlated with a substantial reduction of viral DNA replication. Cotransfections of tobacco protoplasts demonstrated that inhibition of viral DNA replication requires expression of the truncated Rep protein and suggested that the small ORF C4, also present in our construct, plays no role in the resistance observed. The results obtained using both transient and stable gene expression systems show that the expression of the N-terminal 210 aa of the TYLCV Rep protein efficiently interferes with virus infection.","author":[{"dropping-particle":"","family":"Noris","given":"E","non-dropping-particle":"","parse-names":false,"suffix":""},{"dropping-particle":"","family":"Accotto","given":"G P","non-dropping-particle":"","parse-names":false,"suffix":""},{"dropping-particle":"","family":"Tavazza","given":"R","non-dropping-particle":"","parse-names":false,"suffix":""},{"dropping-particle":"","family":"Brunetti","given":"A","non-dropping-particle":"","parse-names":false,"suffix":""},{"dropping-particle":"","family":"Crespi","given":"S","non-dropping-particle":"","parse-names":false,"suffix":""},{"dropping-particle":"","family":"Tavazza","given":"M","non-dropping-particle":"","parse-names":false,"suffix":""}],"container-title":"Virology","id":"ITEM-1","issue":"1","issued":{"date-parts":[["1996"]]},"page":"130-138","title":"Resistance to Tomato Yellow Leaf Curl Geminivirus inNicotiana benthamianaPlants Transformed with a Truncated Viral C1 Gene","type":"article-journal","volume":"224"},"uris":["http://www.mendeley.com/documents/?uuid=32a9696c-1b76-40b9-be4c-625d3ba59b34"]},{"id":"ITEM-2","itemData":{"DOI":"10.1094/MPMI.1997.10.5.571","ISSN":"0894-0282","abstract":"A truncated version of the C1 gene of tomato yellow leaf curl geminivirus (TYLCV), encoding the first 210 amino acids of the multifunctional Rep protein, was introduced by Agrobacterium transformation into Lycopersicon esculentum cv. Moneymaker plants under the transcriptional control of an enhanced cauliflower mosaic virus 35S promoter. One R0 plant (line 47) carrying the C1 gene in two loci (A and B) and accumulating the truncated Rep protein (T-Rep), was crossed with either a wild-type plant, or a C1 antisense plant (line 10). The wild type (wt) ? 47 progeny were phenotypically homogeneous, contained either A or B locus, expressed high levels of T-Rep protein, had a ?curled? phenotype, and were resistant to TYLCV when challenged either by agroinfection or by the vector Bemisia tabaci. In the 10 ? 47 progeny, plants carrying only the sense gene behaved like the wt ? 47 progeny, while those containing both sense and antisense transgenes did not accumulate the T-Rep protein, showed a normal phenotype, and were not resistant, showing that accumulation of T-Rep protein is required to confer TYLCV resistance. Plants accumulating T-Rep were susceptible to a distinct geminivirus, tomato leaf curl virus (ToLCV-Au).","author":[{"dropping-particle":"","family":"Brunetti","given":"A","non-dropping-particle":"","parse-names":false,"suffix":""},{"dropping-particle":"","family":"Tavazza","given":"M","non-dropping-particle":"","parse-names":false,"suffix":""},{"dropping-particle":"","family":"Noris","given":"E","non-dropping-particle":"","parse-names":false,"suffix":""},{"dropping-particle":"","family":"Tavazza","given":"R","non-dropping-particle":"","parse-names":false,"suffix":""},{"dropping-particle":"","family":"Caciagli","given":"P","non-dropping-particle":"","parse-names":false,"suffix":""},{"dropping-particle":"","family":"Ancora","given":"G","non-dropping-particle":"","parse-names":false,"suffix":""},{"dropping-particle":"","family":"Crespi","given":"S","non-dropping-particle":"","parse-names":false,"suffix":""},{"dropping-particle":"","family":"Accotto","given":"G P","non-dropping-particle":"","parse-names":false,"suffix":""}],"container-title":"Molecular Plant-Microbe Interactions®","id":"ITEM-2","issue":"5","issued":{"date-parts":[["1997","7","1"]]},"note":"doi: 10.1094/MPMI.1997.10.5.571","page":"571-579","publisher":"Scientific Societies","title":"High Expression of Truncated Viral Rep Protein Confers Resistance to Tomato Yellow Leaf Curl Virus in Transgenic Tomato Plants","type":"article-journal","volume":"10"},"uris":["http://www.mendeley.com/documents/?uuid=eedc5b7e-dbae-439e-8a6d-419853fa2215"]},{"id":"ITEM-3","itemData":{"DOI":"10.1128/JVI.77.12.6785-6798.2003","abstract":"The replication-associated protein (Rep) of geminiviruses is involved in several biological processes brought about by the presence of distinct functional domains. Recently, we have exploited the multifunctional character of the Tomato yellow leaf curl Sardinia virus (TYLCSV) Rep to develop a molecular interference strategy to impair TYLCSV infection. We showed that transgenic expression of its N-terminal 210 amino acids (Rep-210) confers resistance to the homologous virus by inhibiting viral transcription and replication. We have now used biochemical and transgenic approaches to carry out a fuller investigation of the molecular resistance mechanisms in transgenic plants expressing Rep-210. We show that Rep-210 confers resistance through two distinct molecular mechanisms, depending on the challenging virus. Resistance to the homologous virus is achieved by the ability of Rep-210 to tightly inhibit C1 gene transcription, while that to heterologous virus is due to the interacting property of the Rep-210 oligomerization domain. Furthermore, we present evidence that in Rep-210-expressing plants, the duration of resistance is related to the ability of the challenging virus to shut off transgene expression by a posttranscriptional homology-dependent gene silencing mechanism. A model of Rep-210-mediated geminivirus resistance that takes transgene- and virus-mediated mechanisms into account is proposed.","author":[{"dropping-particle":"","family":"Lucioli","given":"Alessandra","non-dropping-particle":"","parse-names":false,"suffix":""},{"dropping-particle":"","family":"Noris","given":"Emanuela","non-dropping-particle":"","parse-names":false,"suffix":""},{"dropping-particle":"","family":"Brunetti","given":"Angela","non-dropping-particle":"","parse-names":false,"suffix":""},{"dropping-particle":"","family":"Tavazza","given":"Raffaela","non-dropping-particle":"","parse-names":false,"suffix":""},{"dropping-particle":"","family":"Ruzza","given":"Valentino","non-dropping-particle":"","parse-names":false,"suffix":""},{"dropping-particle":"","family":"Castillo","given":"Araceli G","non-dropping-particle":"","parse-names":false,"suffix":""},{"dropping-particle":"","family":"Bejarano","given":"Eduardo R","non-dropping-particle":"","parse-names":false,"suffix":""},{"dropping-particle":"","family":"Accotto","given":"Gian Paolo","non-dropping-particle":"","parse-names":false,"suffix":""},{"dropping-particle":"","family":"Tavazza","given":"Mario","non-dropping-particle":"","parse-names":false,"suffix":""}],"container-title":"Journal of Virology","id":"ITEM-3","issue":"12","issued":{"date-parts":[["2003","6","15"]]},"page":"6785 LP - 6798","title":"Tomato Yellow Leaf Curl Sardinia Virus Rep-Derived Resistance to Homologous and Heterologous Geminiviruses Occurs by Different Mechanisms and Is Overcome if Virus-Mediated Transgene Silencing Is Activated","type":"article-journal","volume":"77"},"uris":["http://www.mendeley.com/documents/?uuid=9fafd826-59f6-42ed-8102-a7e555538cc8"]}],"mendeley":{"formattedCitation":"[38–40]","plainTextFormattedCitation":"[38–40]","previouslyFormattedCitation":"[38–40]"},"properties":{"noteIndex":0},"schema":"https://github.com/citation-style-language/schema/raw/master/csl-citation.json"}</w:instrText>
      </w:r>
      <w:r w:rsidRPr="00720A83">
        <w:rPr>
          <w:lang w:val="en-GB"/>
        </w:rPr>
        <w:fldChar w:fldCharType="separate"/>
      </w:r>
      <w:r w:rsidR="001B28C6" w:rsidRPr="001B28C6">
        <w:rPr>
          <w:noProof/>
          <w:lang w:val="en-GB"/>
        </w:rPr>
        <w:t>[38–40]</w:t>
      </w:r>
      <w:r w:rsidRPr="00720A83">
        <w:rPr>
          <w:lang w:val="en-GB"/>
        </w:rPr>
        <w:fldChar w:fldCharType="end"/>
      </w:r>
      <w:r w:rsidRPr="00720A83">
        <w:rPr>
          <w:lang w:val="en-GB"/>
        </w:rPr>
        <w:t xml:space="preserve">. </w:t>
      </w:r>
      <w:commentRangeStart w:id="7"/>
      <w:r w:rsidRPr="00720A83">
        <w:rPr>
          <w:lang w:val="en-GB"/>
        </w:rPr>
        <w:t xml:space="preserve">A similar strategy could be explored to reduce the impact of anellovirus-related mortality in livestock. </w:t>
      </w:r>
      <w:commentRangeEnd w:id="7"/>
      <w:r>
        <w:rPr>
          <w:rStyle w:val="CommentReference"/>
        </w:rPr>
        <w:commentReference w:id="7"/>
      </w:r>
    </w:p>
    <w:p w14:paraId="048D0B2F" w14:textId="77777777" w:rsidR="00BB3E3F" w:rsidRDefault="00BB3E3F" w:rsidP="00025617">
      <w:pPr>
        <w:rPr>
          <w:lang w:val="en-GB"/>
        </w:rPr>
      </w:pPr>
    </w:p>
    <w:p w14:paraId="035C74A3" w14:textId="0DD1A61C" w:rsidR="004E4201" w:rsidRPr="00720A83" w:rsidRDefault="004E4201" w:rsidP="004E4201">
      <w:pPr>
        <w:rPr>
          <w:lang w:val="en-GB"/>
        </w:rPr>
      </w:pPr>
    </w:p>
    <w:p w14:paraId="566D4E2B" w14:textId="77777777" w:rsidR="00C575EC" w:rsidRDefault="00C575EC" w:rsidP="00025617">
      <w:pPr>
        <w:rPr>
          <w:lang w:val="en-GB"/>
        </w:rPr>
      </w:pPr>
    </w:p>
    <w:p w14:paraId="5F3E6EF8" w14:textId="18D4147E" w:rsidR="004E4201" w:rsidRDefault="004E4201" w:rsidP="004E4201">
      <w:pPr>
        <w:pStyle w:val="Heading2"/>
        <w:rPr>
          <w:lang w:val="en-GB"/>
        </w:rPr>
      </w:pPr>
      <w:bookmarkStart w:id="8" w:name="_Toc63343234"/>
      <w:r>
        <w:rPr>
          <w:lang w:val="en-GB"/>
        </w:rPr>
        <w:t>Host-virus interactions</w:t>
      </w:r>
      <w:bookmarkEnd w:id="8"/>
    </w:p>
    <w:p w14:paraId="63CE3453" w14:textId="77777777" w:rsidR="004E4201" w:rsidRPr="00720A83" w:rsidRDefault="004E4201" w:rsidP="004E4201">
      <w:pPr>
        <w:pStyle w:val="ListParagraph"/>
        <w:numPr>
          <w:ilvl w:val="0"/>
          <w:numId w:val="7"/>
        </w:numPr>
        <w:jc w:val="left"/>
        <w:rPr>
          <w:rFonts w:cs="Arial"/>
          <w:b/>
          <w:bCs/>
          <w:szCs w:val="24"/>
          <w:lang w:val="en-GB"/>
        </w:rPr>
      </w:pPr>
      <w:r w:rsidRPr="00720A83">
        <w:rPr>
          <w:rFonts w:cs="Arial"/>
          <w:szCs w:val="24"/>
          <w:lang w:val="en-GB"/>
        </w:rPr>
        <w:t>Suspected cause of death in pinnipeds (discuss Koch’s postulates)</w:t>
      </w:r>
    </w:p>
    <w:p w14:paraId="78BA4571" w14:textId="77777777" w:rsidR="004E4201" w:rsidRPr="00720A83" w:rsidRDefault="004E4201" w:rsidP="004E4201">
      <w:pPr>
        <w:pStyle w:val="ListParagraph"/>
        <w:numPr>
          <w:ilvl w:val="0"/>
          <w:numId w:val="7"/>
        </w:numPr>
        <w:jc w:val="left"/>
        <w:rPr>
          <w:rFonts w:cs="Arial"/>
          <w:b/>
          <w:bCs/>
          <w:szCs w:val="24"/>
          <w:lang w:val="en-GB"/>
        </w:rPr>
      </w:pPr>
      <w:r w:rsidRPr="00720A83">
        <w:rPr>
          <w:rFonts w:cs="Arial"/>
          <w:szCs w:val="24"/>
          <w:lang w:val="en-GB"/>
        </w:rPr>
        <w:t>Synergistic co-infection causing fatal postweaning multisystemic wasting syndrome in pigs</w:t>
      </w:r>
    </w:p>
    <w:p w14:paraId="1D06F278" w14:textId="77777777" w:rsidR="004E4201" w:rsidRPr="00720A83" w:rsidRDefault="004E4201" w:rsidP="004E4201">
      <w:pPr>
        <w:pStyle w:val="ListParagraph"/>
        <w:numPr>
          <w:ilvl w:val="0"/>
          <w:numId w:val="7"/>
        </w:numPr>
        <w:jc w:val="left"/>
        <w:rPr>
          <w:rFonts w:cs="Arial"/>
          <w:b/>
          <w:bCs/>
          <w:szCs w:val="24"/>
          <w:lang w:val="en-GB"/>
        </w:rPr>
      </w:pPr>
      <w:r w:rsidRPr="00720A83">
        <w:rPr>
          <w:rFonts w:cs="Arial"/>
          <w:szCs w:val="24"/>
          <w:lang w:val="en-GB"/>
        </w:rPr>
        <w:t xml:space="preserve">Chicken </w:t>
      </w:r>
      <w:proofErr w:type="spellStart"/>
      <w:r w:rsidRPr="00720A83">
        <w:rPr>
          <w:rFonts w:cs="Arial"/>
          <w:szCs w:val="24"/>
          <w:lang w:val="en-GB"/>
        </w:rPr>
        <w:t>anemia</w:t>
      </w:r>
      <w:proofErr w:type="spellEnd"/>
      <w:r w:rsidRPr="00720A83">
        <w:rPr>
          <w:rFonts w:cs="Arial"/>
          <w:szCs w:val="24"/>
          <w:lang w:val="en-GB"/>
        </w:rPr>
        <w:t xml:space="preserve"> virus causes atrophy of thymus and bone marrow</w:t>
      </w:r>
    </w:p>
    <w:p w14:paraId="2E90A728" w14:textId="77777777" w:rsidR="004E4201" w:rsidRPr="00720A83" w:rsidRDefault="004E4201" w:rsidP="004E4201">
      <w:pPr>
        <w:pStyle w:val="ListParagraph"/>
        <w:numPr>
          <w:ilvl w:val="0"/>
          <w:numId w:val="7"/>
        </w:numPr>
        <w:jc w:val="left"/>
        <w:rPr>
          <w:rFonts w:cs="Arial"/>
          <w:b/>
          <w:bCs/>
          <w:szCs w:val="24"/>
          <w:lang w:val="en-GB"/>
        </w:rPr>
      </w:pPr>
      <w:r w:rsidRPr="00720A83">
        <w:rPr>
          <w:rFonts w:cs="Arial"/>
          <w:szCs w:val="24"/>
          <w:lang w:val="en-GB"/>
        </w:rPr>
        <w:t>No evidence for pathogenicity to humans; studies have only shown that TTV is marker of immune status</w:t>
      </w:r>
    </w:p>
    <w:p w14:paraId="4DD72427" w14:textId="28B5F135" w:rsidR="00025617" w:rsidRPr="004E4201" w:rsidRDefault="004E4201" w:rsidP="00E11287">
      <w:pPr>
        <w:pStyle w:val="ListParagraph"/>
        <w:numPr>
          <w:ilvl w:val="0"/>
          <w:numId w:val="7"/>
        </w:numPr>
        <w:jc w:val="left"/>
        <w:rPr>
          <w:lang w:val="en-GB"/>
        </w:rPr>
      </w:pPr>
      <w:r w:rsidRPr="004E4201">
        <w:rPr>
          <w:rFonts w:cs="Arial"/>
          <w:szCs w:val="24"/>
          <w:lang w:val="en-GB"/>
        </w:rPr>
        <w:t>However, we cannot rule out that human anelloviruses can alter disease progression or severity</w:t>
      </w:r>
    </w:p>
    <w:p w14:paraId="2AFAABFD" w14:textId="77777777" w:rsidR="00025617" w:rsidRPr="00720A83" w:rsidRDefault="00025617" w:rsidP="00025617">
      <w:pPr>
        <w:pStyle w:val="ListParagraph"/>
        <w:numPr>
          <w:ilvl w:val="0"/>
          <w:numId w:val="7"/>
        </w:numPr>
        <w:jc w:val="left"/>
        <w:rPr>
          <w:rFonts w:cs="Arial"/>
          <w:b/>
          <w:bCs/>
          <w:szCs w:val="24"/>
          <w:lang w:val="en-GB"/>
        </w:rPr>
      </w:pPr>
      <w:bookmarkStart w:id="9" w:name="_Hlk56433780"/>
      <w:r w:rsidRPr="00720A83">
        <w:rPr>
          <w:rFonts w:cs="Arial"/>
          <w:szCs w:val="24"/>
          <w:lang w:val="en-GB"/>
        </w:rPr>
        <w:t>TTV has no stable cell culture or animal model so it is difficult to study</w:t>
      </w:r>
    </w:p>
    <w:p w14:paraId="6DA4E059" w14:textId="77777777" w:rsidR="00025617" w:rsidRPr="00720A83" w:rsidRDefault="00025617" w:rsidP="00025617">
      <w:pPr>
        <w:pStyle w:val="ListParagraph"/>
        <w:numPr>
          <w:ilvl w:val="0"/>
          <w:numId w:val="7"/>
        </w:numPr>
        <w:jc w:val="left"/>
        <w:rPr>
          <w:rFonts w:cs="Arial"/>
          <w:b/>
          <w:bCs/>
          <w:szCs w:val="24"/>
          <w:lang w:val="en-GB"/>
        </w:rPr>
      </w:pPr>
      <w:r w:rsidRPr="00720A83">
        <w:rPr>
          <w:rFonts w:cs="Arial"/>
          <w:szCs w:val="24"/>
          <w:lang w:val="en-GB"/>
        </w:rPr>
        <w:lastRenderedPageBreak/>
        <w:t>Mechanisms for regulation of innate immunity</w:t>
      </w:r>
    </w:p>
    <w:p w14:paraId="693FB58F" w14:textId="77777777" w:rsidR="00025617" w:rsidRPr="00720A83" w:rsidRDefault="00025617" w:rsidP="00025617">
      <w:pPr>
        <w:pStyle w:val="ListParagraph"/>
        <w:numPr>
          <w:ilvl w:val="0"/>
          <w:numId w:val="7"/>
        </w:numPr>
        <w:jc w:val="left"/>
        <w:rPr>
          <w:rFonts w:cs="Arial"/>
          <w:b/>
          <w:bCs/>
          <w:szCs w:val="24"/>
          <w:lang w:val="en-GB"/>
        </w:rPr>
      </w:pPr>
      <w:r w:rsidRPr="00720A83">
        <w:rPr>
          <w:rFonts w:cs="Arial"/>
          <w:szCs w:val="24"/>
          <w:lang w:val="en-GB"/>
        </w:rPr>
        <w:t>Mechanisms for regulation of cell-mediated immunity</w:t>
      </w:r>
    </w:p>
    <w:p w14:paraId="4C251946" w14:textId="77777777" w:rsidR="00025617" w:rsidRPr="00720A83" w:rsidRDefault="00025617" w:rsidP="00025617">
      <w:pPr>
        <w:pStyle w:val="ListParagraph"/>
        <w:numPr>
          <w:ilvl w:val="0"/>
          <w:numId w:val="7"/>
        </w:numPr>
        <w:jc w:val="left"/>
        <w:rPr>
          <w:rFonts w:cs="Arial"/>
          <w:b/>
          <w:bCs/>
          <w:szCs w:val="24"/>
          <w:lang w:val="en-GB"/>
        </w:rPr>
      </w:pPr>
      <w:r w:rsidRPr="00720A83">
        <w:rPr>
          <w:rFonts w:cs="Arial"/>
          <w:szCs w:val="24"/>
          <w:lang w:val="en-GB"/>
        </w:rPr>
        <w:t xml:space="preserve">All proteins are antigenic </w:t>
      </w:r>
      <w:hyperlink r:id="rId14" w:anchor="bib28" w:history="1">
        <w:r w:rsidRPr="00720A83">
          <w:rPr>
            <w:rStyle w:val="Hyperlink"/>
            <w:lang w:val="en-GB"/>
          </w:rPr>
          <w:t>https://www.sciencedirect.com/science/article/pii/S0042682208005928#bib28</w:t>
        </w:r>
      </w:hyperlink>
    </w:p>
    <w:p w14:paraId="77FE7DA3" w14:textId="4868FBA8" w:rsidR="00025617" w:rsidRPr="001C3E11" w:rsidRDefault="00025617" w:rsidP="00025617">
      <w:pPr>
        <w:pStyle w:val="ListParagraph"/>
        <w:numPr>
          <w:ilvl w:val="0"/>
          <w:numId w:val="7"/>
        </w:numPr>
        <w:jc w:val="left"/>
        <w:rPr>
          <w:rFonts w:cs="Arial"/>
          <w:b/>
          <w:bCs/>
          <w:szCs w:val="24"/>
          <w:lang w:val="en-GB"/>
        </w:rPr>
      </w:pPr>
      <w:r w:rsidRPr="00720A83">
        <w:rPr>
          <w:lang w:val="en-GB"/>
        </w:rPr>
        <w:t>Higher viral loads associated with disease. Competes with immune system</w:t>
      </w:r>
      <w:r w:rsidRPr="00720A83">
        <w:rPr>
          <w:lang w:val="en-GB"/>
        </w:rPr>
        <w:tab/>
      </w:r>
      <w:bookmarkEnd w:id="9"/>
    </w:p>
    <w:p w14:paraId="00C9C844" w14:textId="77777777" w:rsidR="001C3E11" w:rsidRPr="001C3E11" w:rsidRDefault="001C3E11" w:rsidP="001C3E11">
      <w:pPr>
        <w:pStyle w:val="ListParagraph"/>
        <w:numPr>
          <w:ilvl w:val="0"/>
          <w:numId w:val="7"/>
        </w:numPr>
        <w:rPr>
          <w:lang w:val="en-GB"/>
        </w:rPr>
      </w:pPr>
    </w:p>
    <w:p w14:paraId="58148EE0" w14:textId="77777777" w:rsidR="001C3E11" w:rsidRPr="00720A83" w:rsidRDefault="001C3E11" w:rsidP="001C3E11">
      <w:pPr>
        <w:pStyle w:val="NoSpacing"/>
        <w:rPr>
          <w:noProof/>
          <w:sz w:val="20"/>
          <w:szCs w:val="18"/>
          <w:lang w:val="en-GB"/>
        </w:rPr>
      </w:pPr>
      <w:r w:rsidRPr="00720A83">
        <w:rPr>
          <w:b/>
          <w:bCs/>
          <w:noProof/>
          <w:sz w:val="20"/>
          <w:szCs w:val="18"/>
          <w:lang w:val="en-GB"/>
        </w:rPr>
        <w:t xml:space="preserve">Figure </w:t>
      </w:r>
      <w:r>
        <w:rPr>
          <w:b/>
          <w:bCs/>
          <w:noProof/>
          <w:sz w:val="20"/>
          <w:szCs w:val="18"/>
          <w:lang w:val="en-GB"/>
        </w:rPr>
        <w:t>4</w:t>
      </w:r>
      <w:r w:rsidRPr="00720A83">
        <w:rPr>
          <w:b/>
          <w:bCs/>
          <w:noProof/>
          <w:sz w:val="20"/>
          <w:szCs w:val="18"/>
          <w:lang w:val="en-GB"/>
        </w:rPr>
        <w:t xml:space="preserve">. </w:t>
      </w:r>
      <w:r>
        <w:rPr>
          <w:noProof/>
          <w:sz w:val="20"/>
          <w:szCs w:val="18"/>
          <w:lang w:val="en-GB"/>
        </w:rPr>
        <w:t>Host-viral interactions.</w:t>
      </w:r>
    </w:p>
    <w:p w14:paraId="7E8B2A54" w14:textId="77777777" w:rsidR="001C3E11" w:rsidRPr="001C3E11" w:rsidRDefault="001C3E11" w:rsidP="001C3E11">
      <w:pPr>
        <w:jc w:val="left"/>
        <w:rPr>
          <w:rFonts w:cs="Arial"/>
          <w:b/>
          <w:bCs/>
          <w:szCs w:val="24"/>
          <w:lang w:val="en-GB"/>
        </w:rPr>
      </w:pPr>
    </w:p>
    <w:p w14:paraId="2DEF33E2" w14:textId="2C853081" w:rsidR="003E1D68" w:rsidRPr="00025617" w:rsidRDefault="003E1D68" w:rsidP="00025617">
      <w:pPr>
        <w:pStyle w:val="Heading1"/>
        <w:rPr>
          <w:lang w:val="en-GB"/>
        </w:rPr>
      </w:pPr>
      <w:bookmarkStart w:id="10" w:name="_Toc63343235"/>
      <w:r w:rsidRPr="00720A83">
        <w:rPr>
          <w:rStyle w:val="Heading1Char"/>
          <w:b/>
          <w:lang w:val="en-GB"/>
        </w:rPr>
        <w:t xml:space="preserve">Accumulation of </w:t>
      </w:r>
      <w:r w:rsidR="00025617">
        <w:rPr>
          <w:rStyle w:val="Heading1Char"/>
          <w:b/>
          <w:lang w:val="en-GB"/>
        </w:rPr>
        <w:t>g</w:t>
      </w:r>
      <w:r w:rsidRPr="00720A83">
        <w:rPr>
          <w:rStyle w:val="Heading1Char"/>
          <w:b/>
          <w:lang w:val="en-GB"/>
        </w:rPr>
        <w:t>enomic diversity</w:t>
      </w:r>
      <w:bookmarkEnd w:id="10"/>
    </w:p>
    <w:p w14:paraId="4CA636D9" w14:textId="2BEB8100" w:rsidR="003E1D68" w:rsidRPr="00720A83" w:rsidRDefault="003E1D68" w:rsidP="003E1D68">
      <w:pPr>
        <w:pStyle w:val="Heading2"/>
        <w:rPr>
          <w:noProof/>
          <w:lang w:val="en-GB"/>
        </w:rPr>
      </w:pPr>
      <w:bookmarkStart w:id="11" w:name="_Toc63343236"/>
      <w:r w:rsidRPr="00720A83">
        <w:rPr>
          <w:noProof/>
          <w:lang w:val="en-GB"/>
        </w:rPr>
        <w:t>Genomic diversity</w:t>
      </w:r>
      <w:r w:rsidR="00750FCC" w:rsidRPr="00720A83">
        <w:rPr>
          <w:noProof/>
          <w:lang w:val="en-GB"/>
        </w:rPr>
        <w:t xml:space="preserve"> (255)</w:t>
      </w:r>
      <w:bookmarkEnd w:id="11"/>
    </w:p>
    <w:p w14:paraId="7670C102" w14:textId="565CF87C" w:rsidR="008A0EFE" w:rsidRDefault="004E2C2D" w:rsidP="00C121C7">
      <w:pPr>
        <w:rPr>
          <w:lang w:val="en-GB"/>
        </w:rPr>
      </w:pPr>
      <w:r w:rsidRPr="00720A83">
        <w:rPr>
          <w:lang w:val="en-GB"/>
        </w:rPr>
        <w:t xml:space="preserve">Even though anelloviruses have similar genome structures, </w:t>
      </w:r>
      <w:r w:rsidR="00586832" w:rsidRPr="00720A83">
        <w:rPr>
          <w:lang w:val="en-GB"/>
        </w:rPr>
        <w:t>there is great sequence divergence within the family.</w:t>
      </w:r>
      <w:r w:rsidR="00505646" w:rsidRPr="00720A83">
        <w:rPr>
          <w:lang w:val="en-GB"/>
        </w:rPr>
        <w:t xml:space="preserve"> Indeed, the mean genetic distance of aligned amino acid sequences for human TTVs</w:t>
      </w:r>
      <w:r w:rsidR="00DC3D07" w:rsidRPr="00720A83">
        <w:rPr>
          <w:lang w:val="en-GB"/>
        </w:rPr>
        <w:t xml:space="preserve"> alone</w:t>
      </w:r>
      <w:r w:rsidR="00505646" w:rsidRPr="00720A83">
        <w:rPr>
          <w:lang w:val="en-GB"/>
        </w:rPr>
        <w:t xml:space="preserve"> is approximately </w:t>
      </w:r>
      <w:commentRangeStart w:id="12"/>
      <w:r w:rsidR="00505646" w:rsidRPr="00720A83">
        <w:rPr>
          <w:lang w:val="en-GB"/>
        </w:rPr>
        <w:t>7.6</w:t>
      </w:r>
      <w:r w:rsidR="00DC3D07" w:rsidRPr="00720A83">
        <w:rPr>
          <w:lang w:val="en-GB"/>
        </w:rPr>
        <w:t>, 2.2 and 2.1</w:t>
      </w:r>
      <w:r w:rsidR="00505646" w:rsidRPr="00720A83">
        <w:rPr>
          <w:lang w:val="en-GB"/>
        </w:rPr>
        <w:t xml:space="preserve"> fold </w:t>
      </w:r>
      <w:commentRangeEnd w:id="12"/>
      <w:r w:rsidR="00297A80">
        <w:rPr>
          <w:rStyle w:val="CommentReference"/>
        </w:rPr>
        <w:commentReference w:id="12"/>
      </w:r>
      <w:r w:rsidR="00505646" w:rsidRPr="00720A83">
        <w:rPr>
          <w:lang w:val="en-GB"/>
        </w:rPr>
        <w:t xml:space="preserve">greater than </w:t>
      </w:r>
      <w:r w:rsidR="00DC3D07" w:rsidRPr="00720A83">
        <w:rPr>
          <w:lang w:val="en-GB"/>
        </w:rPr>
        <w:t>that for h</w:t>
      </w:r>
      <w:r w:rsidR="00505646" w:rsidRPr="00720A83">
        <w:rPr>
          <w:lang w:val="en-GB"/>
        </w:rPr>
        <w:t>epatitis B virus,</w:t>
      </w:r>
      <w:r w:rsidR="00DC3D07" w:rsidRPr="00720A83">
        <w:rPr>
          <w:lang w:val="en-GB"/>
        </w:rPr>
        <w:t xml:space="preserve"> human immunodeficient virus-1 and hepatitis C virus, respectively </w:t>
      </w:r>
      <w:r w:rsidR="00DC3D07" w:rsidRPr="00720A83">
        <w:rPr>
          <w:lang w:val="en-GB"/>
        </w:rPr>
        <w:fldChar w:fldCharType="begin" w:fldLock="1"/>
      </w:r>
      <w:r w:rsidR="00531B5F">
        <w:rPr>
          <w:lang w:val="en-GB"/>
        </w:rPr>
        <w:instrText>ADDIN CSL_CITATION {"citationItems":[{"id":"ITEM-1","itemData":{"author":[{"dropping-particle":"","family":"Kaczorowska","given":"Joanna","non-dropping-particle":"","parse-names":false,"suffix":""},{"dropping-particle":"","family":"Hoek","given":"Lia","non-dropping-particle":"van der","parse-names":false,"suffix":""}],"container-title":"FEMS Microbiology Reviews","id":"ITEM-1","issued":{"date-parts":[["2020"]]},"title":"Human anelloviruses: diverse, omnipresent and commensal members of the virome","type":"article-journal"},"uris":["http://www.mendeley.com/documents/?uuid=5be08a6d-5bf9-4a0a-b268-9329440177da"]}],"mendeley":{"formattedCitation":"[10]","plainTextFormattedCitation":"[10]","previouslyFormattedCitation":"[10]"},"properties":{"noteIndex":0},"schema":"https://github.com/citation-style-language/schema/raw/master/csl-citation.json"}</w:instrText>
      </w:r>
      <w:r w:rsidR="00DC3D07" w:rsidRPr="00720A83">
        <w:rPr>
          <w:lang w:val="en-GB"/>
        </w:rPr>
        <w:fldChar w:fldCharType="separate"/>
      </w:r>
      <w:r w:rsidR="00531B5F" w:rsidRPr="00531B5F">
        <w:rPr>
          <w:noProof/>
          <w:lang w:val="en-GB"/>
        </w:rPr>
        <w:t>[10]</w:t>
      </w:r>
      <w:r w:rsidR="00DC3D07" w:rsidRPr="00720A83">
        <w:rPr>
          <w:lang w:val="en-GB"/>
        </w:rPr>
        <w:fldChar w:fldCharType="end"/>
      </w:r>
      <w:r w:rsidR="00DC3D07" w:rsidRPr="00720A83">
        <w:rPr>
          <w:lang w:val="en-GB"/>
        </w:rPr>
        <w:t>. This diversity</w:t>
      </w:r>
      <w:r w:rsidR="008B0F3F" w:rsidRPr="00720A83">
        <w:rPr>
          <w:lang w:val="en-GB"/>
        </w:rPr>
        <w:t xml:space="preserve"> </w:t>
      </w:r>
      <w:r w:rsidR="00CF0A07" w:rsidRPr="00720A83">
        <w:rPr>
          <w:lang w:val="en-GB"/>
        </w:rPr>
        <w:t>poses a major challenge for full-genome alignments during the reconstruction of phylogenetic relationships.</w:t>
      </w:r>
      <w:r w:rsidR="0061078E">
        <w:rPr>
          <w:lang w:val="en-GB"/>
        </w:rPr>
        <w:t xml:space="preserve"> Typically, a phylogeny is reconstructed by first generating an alignment of the sequences in question. This alignment is then used as input in tree-building tools such as </w:t>
      </w:r>
      <w:proofErr w:type="spellStart"/>
      <w:r w:rsidR="0061078E">
        <w:rPr>
          <w:lang w:val="en-GB"/>
        </w:rPr>
        <w:t>RAxML</w:t>
      </w:r>
      <w:proofErr w:type="spellEnd"/>
      <w:r w:rsidR="0061078E">
        <w:rPr>
          <w:lang w:val="en-GB"/>
        </w:rPr>
        <w:t xml:space="preserve"> </w:t>
      </w:r>
      <w:r w:rsidR="0061078E">
        <w:rPr>
          <w:lang w:val="en-GB"/>
        </w:rPr>
        <w:fldChar w:fldCharType="begin" w:fldLock="1"/>
      </w:r>
      <w:r w:rsidR="001320A5">
        <w:rPr>
          <w:lang w:val="en-GB"/>
        </w:rPr>
        <w:instrText>ADDIN CSL_CITATION {"citationItems":[{"id":"ITEM-1","itemData":{"ISSN":"1367-4803","author":[{"dropping-particle":"","family":"Stamatakis","given":"Alexandros","non-dropping-particle":"","parse-names":false,"suffix":""}],"container-title":"Bioinformatics","id":"ITEM-1","issue":"9","issued":{"date-parts":[["2014"]]},"page":"1312-1313","publisher":"Oxford University Press","title":"RAxML version 8: a tool for phylogenetic analysis and post-analysis of large phylogenies","type":"article-journal","volume":"30"},"uris":["http://www.mendeley.com/documents/?uuid=737bb9ec-6786-4be7-bdaa-72c49b7c71f1"]}],"mendeley":{"formattedCitation":"[41]","plainTextFormattedCitation":"[41]","previouslyFormattedCitation":"[41]"},"properties":{"noteIndex":0},"schema":"https://github.com/citation-style-language/schema/raw/master/csl-citation.json"}</w:instrText>
      </w:r>
      <w:r w:rsidR="0061078E">
        <w:rPr>
          <w:lang w:val="en-GB"/>
        </w:rPr>
        <w:fldChar w:fldCharType="separate"/>
      </w:r>
      <w:r w:rsidR="001B28C6" w:rsidRPr="001B28C6">
        <w:rPr>
          <w:noProof/>
          <w:lang w:val="en-GB"/>
        </w:rPr>
        <w:t>[41]</w:t>
      </w:r>
      <w:r w:rsidR="0061078E">
        <w:rPr>
          <w:lang w:val="en-GB"/>
        </w:rPr>
        <w:fldChar w:fldCharType="end"/>
      </w:r>
      <w:r w:rsidR="0061078E">
        <w:rPr>
          <w:lang w:val="en-GB"/>
        </w:rPr>
        <w:t xml:space="preserve"> or IQ-TREE </w:t>
      </w:r>
      <w:r w:rsidR="00514C3B">
        <w:rPr>
          <w:lang w:val="en-GB"/>
        </w:rPr>
        <w:fldChar w:fldCharType="begin" w:fldLock="1"/>
      </w:r>
      <w:r w:rsidR="001320A5">
        <w:rPr>
          <w:lang w:val="en-GB"/>
        </w:rPr>
        <w:instrText>ADDIN CSL_CITATION {"citationItems":[{"id":"ITEM-1","itemData":{"DOI":"10.1093/molbev/msaa015","ISSN":"0737-4038","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author":[{"dropping-particle":"","family":"Minh","given":"Bui Quang","non-dropping-particle":"","parse-names":false,"suffix":""},{"dropping-particle":"","family":"Schmidt","given":"Heiko A","non-dropping-particle":"","parse-names":false,"suffix":""},{"dropping-particle":"","family":"Chernomor","given":"Olga","non-dropping-particle":"","parse-names":false,"suffix":""},{"dropping-particle":"","family":"Schrempf","given":"Dominik","non-dropping-particle":"","parse-names":false,"suffix":""},{"dropping-particle":"","family":"Woodhams","given":"Michael D","non-dropping-particle":"","parse-names":false,"suffix":""},{"dropping-particle":"","family":"Haeseler","given":"Arndt","non-dropping-particle":"von","parse-names":false,"suffix":""},{"dropping-particle":"","family":"Lanfear","given":"Robert","non-dropping-particle":"","parse-names":false,"suffix":""}],"container-title":"Molecular Biology and Evolution","id":"ITEM-1","issue":"5","issued":{"date-parts":[["2020","5","1"]]},"page":"1530-1534","title":"IQ-TREE 2: New Models and Efficient Methods for Phylogenetic Inference in the Genomic Era","type":"article-journal","volume":"37"},"uris":["http://www.mendeley.com/documents/?uuid=1446c1a0-ec91-4f3b-bf9a-3d0e63b6d7b1"]}],"mendeley":{"formattedCitation":"[42]","plainTextFormattedCitation":"[42]","previouslyFormattedCitation":"[42]"},"properties":{"noteIndex":0},"schema":"https://github.com/citation-style-language/schema/raw/master/csl-citation.json"}</w:instrText>
      </w:r>
      <w:r w:rsidR="00514C3B">
        <w:rPr>
          <w:lang w:val="en-GB"/>
        </w:rPr>
        <w:fldChar w:fldCharType="separate"/>
      </w:r>
      <w:r w:rsidR="001B28C6" w:rsidRPr="001B28C6">
        <w:rPr>
          <w:noProof/>
          <w:lang w:val="en-GB"/>
        </w:rPr>
        <w:t>[42]</w:t>
      </w:r>
      <w:r w:rsidR="00514C3B">
        <w:rPr>
          <w:lang w:val="en-GB"/>
        </w:rPr>
        <w:fldChar w:fldCharType="end"/>
      </w:r>
      <w:r w:rsidR="0061078E">
        <w:rPr>
          <w:lang w:val="en-GB"/>
        </w:rPr>
        <w:t xml:space="preserve"> to reconstruct the evolutionary relationships of the sequences in the form of a phylogeny</w:t>
      </w:r>
      <w:r w:rsidR="0053316A">
        <w:rPr>
          <w:lang w:val="en-GB"/>
        </w:rPr>
        <w:t xml:space="preserve"> (</w:t>
      </w:r>
      <w:r w:rsidR="0053316A" w:rsidRPr="0053316A">
        <w:rPr>
          <w:b/>
          <w:bCs/>
          <w:lang w:val="en-GB"/>
        </w:rPr>
        <w:t>Figure 2a</w:t>
      </w:r>
      <w:r w:rsidR="0053316A">
        <w:rPr>
          <w:lang w:val="en-GB"/>
        </w:rPr>
        <w:t>)</w:t>
      </w:r>
      <w:r w:rsidR="0061078E">
        <w:rPr>
          <w:lang w:val="en-GB"/>
        </w:rPr>
        <w:t>.</w:t>
      </w:r>
      <w:r w:rsidR="00CF0A07" w:rsidRPr="00720A83">
        <w:rPr>
          <w:lang w:val="en-GB"/>
        </w:rPr>
        <w:t xml:space="preserve"> </w:t>
      </w:r>
      <w:r w:rsidR="00514C3B">
        <w:rPr>
          <w:lang w:val="en-GB"/>
        </w:rPr>
        <w:t xml:space="preserve">Due to the vast genomic diversity in the </w:t>
      </w:r>
      <w:r w:rsidR="00514C3B" w:rsidRPr="00514C3B">
        <w:rPr>
          <w:i/>
          <w:iCs/>
          <w:lang w:val="en-GB"/>
        </w:rPr>
        <w:t>Anelloviridae</w:t>
      </w:r>
      <w:r w:rsidR="00CF0A07" w:rsidRPr="00720A83">
        <w:rPr>
          <w:lang w:val="en-GB"/>
        </w:rPr>
        <w:t xml:space="preserve">, </w:t>
      </w:r>
      <w:r w:rsidR="0067263B" w:rsidRPr="00720A83">
        <w:rPr>
          <w:lang w:val="en-GB"/>
        </w:rPr>
        <w:t xml:space="preserve">the ICTV recommends restricting family-wide phylogenetic reconstruction analyses to ORF1 and a 35% nucleotide sequence identity threshold to demarcate viral species </w:t>
      </w:r>
      <w:r w:rsidR="0067263B" w:rsidRPr="00720A83">
        <w:rPr>
          <w:lang w:val="en-GB"/>
        </w:rPr>
        <w:fldChar w:fldCharType="begin" w:fldLock="1"/>
      </w:r>
      <w:r w:rsidR="00531B5F">
        <w:rPr>
          <w:lang w:val="en-GB"/>
        </w:rPr>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67263B" w:rsidRPr="00720A83">
        <w:rPr>
          <w:lang w:val="en-GB"/>
        </w:rPr>
        <w:fldChar w:fldCharType="separate"/>
      </w:r>
      <w:r w:rsidR="00531B5F" w:rsidRPr="00531B5F">
        <w:rPr>
          <w:noProof/>
          <w:lang w:val="en-GB"/>
        </w:rPr>
        <w:t>[1]</w:t>
      </w:r>
      <w:r w:rsidR="0067263B" w:rsidRPr="00720A83">
        <w:rPr>
          <w:lang w:val="en-GB"/>
        </w:rPr>
        <w:fldChar w:fldCharType="end"/>
      </w:r>
      <w:r w:rsidR="0067263B" w:rsidRPr="00720A83">
        <w:rPr>
          <w:lang w:val="en-GB"/>
        </w:rPr>
        <w:t xml:space="preserve">. </w:t>
      </w:r>
      <w:r w:rsidR="00240918" w:rsidRPr="00720A83">
        <w:rPr>
          <w:lang w:val="en-GB"/>
        </w:rPr>
        <w:t xml:space="preserve">Several studies have presented a </w:t>
      </w:r>
      <w:r w:rsidR="005935A5" w:rsidRPr="00720A83">
        <w:rPr>
          <w:lang w:val="en-GB"/>
        </w:rPr>
        <w:t xml:space="preserve">family-wide phylogeny </w:t>
      </w:r>
      <w:r w:rsidR="00CF0A07" w:rsidRPr="00720A83">
        <w:rPr>
          <w:lang w:val="en-GB"/>
        </w:rPr>
        <w:fldChar w:fldCharType="begin" w:fldLock="1"/>
      </w:r>
      <w:r w:rsidR="001320A5">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id":"ITEM-2","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2","issued":{"date-parts":[["2018"]]},"page":"9-17","publisher":"Elsevier","title":"Discovery of novel anelloviruses in small mammals expands the host range and diversity of the Anelloviridae","type":"article-journal","volume":"514"},"uris":["http://www.mendeley.com/documents/?uuid=6fe27dd8-9e77-49a3-914c-be83865046c3"]},{"id":"ITEM-3","itemData":{"DOI":"https://doi.org/10.1016/B978-0-12-384684-6.00033-1","ISBN":"978-0-12-384684-6","abstract":"Publisher Summary This chapter focuses on Anelloviridae family, whose member genuses include Alphatorquevirus, Betatorquevirus, Gammatorquevirus, and Deltatorquevirus. The virions of this family are nonenveloped, with reported diameters of about 30 nm for torque teno viruses (TTVs, genus Alphatorquevirus) and torque teno mini viruses (TTMVs, genus Betatorquevirus). The virions contain a single molecule of circular ssDNA, which ranges from about 2 to about 3.9 kb in size, and the genomes are of negative sense. The TTV particles in the blood are bound to immunoglobulins G (IgG) and M (IgM), forming immune complexes, and they exist as free virions in feces. Epidemiological studies have demonstrated the global distribution of anelloviruses in rural and urban populations and their overall prevalence in the general population is greater than 90%. Although they were initially suspected of being transmitted only by blood transfusion, the global dispersion of the viruses in populations and their detection in various biological samples such as plasma, saliva and feces, suggests combined modes of diffusion, and in particular the spread by saliva droplets. Other modes of transmission, such as those involving maternal or sexual routes, have also been suggested. The link between anellovirus infection and a specific pathology remains unproven, although some studies suggested possible associations with liver or respiratory diseases, hematological disorders or cancer. Infection with anelloviruses is not restricted to human hosts and they have been detected in nonhuman primates such as chimpanzee, macaque, tamarin, and douroucouli; tupaia; pets such as cat and dog; and farm animals such as pig and cow.","editor":[{"dropping-particle":"","family":"King","given":"Andrew M Q","non-dropping-particle":"","parse-names":false,"suffix":""},{"dropping-particle":"","family":"Adams","given":"Michael J","non-dropping-particle":"","parse-names":false,"suffix":""},{"dropping-particle":"","family":"Carstens","given":"Eric B","non-dropping-particle":"","parse-names":false,"suffix":""},{"dropping-particle":"","family":"Lefkowitz","given":"Elliot J B T - Virus Taxonomy","non-dropping-particle":"","parse-names":false,"suffix":""}],"id":"ITEM-3","issued":{"date-parts":[["2012"]]},"page":"331-341","publisher":"Elsevier","publisher-place":"San Diego","title":"Family - Anelloviridae","type":"chapter"},"uris":["http://www.mendeley.com/documents/?uuid=243bcb3b-818a-42d5-93f7-77b7c22c9205"]},{"id":"ITEM-4","itemData":{"ISSN":"1743-422X","author":[{"dropping-particle":"","family":"Zhang","given":"Wen","non-dropping-particle":"","parse-names":false,"suffix":""},{"dropping-particle":"","family":"Wang","given":"Hua","non-dropping-particle":"","parse-names":false,"suffix":""},{"dropping-particle":"","family":"Wang","given":"Yan","non-dropping-particle":"","parse-names":false,"suffix":""},{"dropping-particle":"","family":"Liu","given":"Zhijian","non-dropping-particle":"","parse-names":false,"suffix":""},{"dropping-particle":"","family":"Li","given":"Jingjiao","non-dropping-particle":"","parse-names":false,"suffix":""},{"dropping-particle":"","family":"Guo","given":"Lianghua","non-dropping-particle":"","parse-names":false,"suffix":""},{"dropping-particle":"","family":"Yang","given":"Shixing","non-dropping-particle":"","parse-names":false,"suffix":""},{"dropping-particle":"","family":"Shen","given":"Quan","non-dropping-particle":"","parse-names":false,"suffix":""},{"dropping-particle":"","family":"Zhao","given":"Xiaoying","non-dropping-particle":"","parse-names":false,"suffix":""},{"dropping-particle":"","family":"Cui","given":"Li","non-dropping-particle":"","parse-names":false,"suffix":""}],"container-title":"Virology Journal","id":"ITEM-4","issue":"1","issued":{"date-parts":[["2016"]]},"page":"1-3","publisher":"BioMed Central","title":"Identification and genomic characterization of a novel species of feline anellovirus","type":"article-journal","volume":"13"},"uris":["http://www.mendeley.com/documents/?uuid=3d36a8bb-3776-45d4-9172-f84fb4bb688a"]},{"id":"ITEM-5","itemData":{"ISSN":"2045-2322","author":[{"dropping-particle":"","family":"Eibach","given":"Daniel","non-dropping-particle":"","parse-names":false,"suffix":""},{"dropping-particle":"","family":"Hogan","given":"Benedikt","non-dropping-particle":"","parse-names":false,"suffix":""},{"dropping-particle":"","family":"Sarpong","given":"Nimako","non-dropping-particle":"","parse-names":false,"suffix":""},{"dropping-particle":"","family":"Winter","given":"Doris","non-dropping-particle":"","parse-names":false,"suffix":""},{"dropping-particle":"","family":"Struck","given":"Nicole S","non-dropping-particle":"","parse-names":false,"suffix":""},{"dropping-particle":"","family":"Adu-Sarkodie","given":"Yaw","non-dropping-particle":"","parse-names":false,"suffix":""},{"dropping-particle":"","family":"Owusu-Dabo","given":"Ellis","non-dropping-particle":"","parse-names":false,"suffix":""},{"dropping-particle":"","family":"Schmidt-Chanasit","given":"Jonas","non-dropping-particle":"","parse-names":false,"suffix":""},{"dropping-particle":"","family":"May","given":"Jürgen","non-dropping-particle":"","parse-names":false,"suffix":""},{"dropping-particle":"","family":"Cadar","given":"Daniel","non-dropping-particle":"","parse-names":false,"suffix":""}],"container-title":"Scientific reports","id":"ITEM-5","issue":"1","issued":{"date-parts":[["2019"]]},"page":"1-10","publisher":"Nature Publishing Group","title":"Viral metagenomics revealed novel betatorquevirus species in pediatric inpatients with encephalitis/meningoencephalitis from Ghana","type":"article-journal","volume":"9"},"uris":["http://www.mendeley.com/documents/?uuid=24b15cc9-489c-42be-917b-78984f5b4db3"]}],"mendeley":{"formattedCitation":"[9,43–46]","plainTextFormattedCitation":"[9,43–46]","previouslyFormattedCitation":"[9,43–46]"},"properties":{"noteIndex":0},"schema":"https://github.com/citation-style-language/schema/raw/master/csl-citation.json"}</w:instrText>
      </w:r>
      <w:r w:rsidR="00CF0A07" w:rsidRPr="00720A83">
        <w:rPr>
          <w:lang w:val="en-GB"/>
        </w:rPr>
        <w:fldChar w:fldCharType="separate"/>
      </w:r>
      <w:r w:rsidR="001B28C6" w:rsidRPr="001B28C6">
        <w:rPr>
          <w:noProof/>
          <w:lang w:val="en-GB"/>
        </w:rPr>
        <w:t>[9,43–46]</w:t>
      </w:r>
      <w:r w:rsidR="00CF0A07" w:rsidRPr="00720A83">
        <w:rPr>
          <w:lang w:val="en-GB"/>
        </w:rPr>
        <w:fldChar w:fldCharType="end"/>
      </w:r>
      <w:r w:rsidR="00D375EB" w:rsidRPr="00720A83">
        <w:rPr>
          <w:lang w:val="en-GB"/>
        </w:rPr>
        <w:t xml:space="preserve"> in accordance with this.</w:t>
      </w:r>
      <w:r w:rsidR="005935A5" w:rsidRPr="00720A83">
        <w:rPr>
          <w:lang w:val="en-GB"/>
        </w:rPr>
        <w:t xml:space="preserve"> </w:t>
      </w:r>
      <w:r w:rsidR="0067263B" w:rsidRPr="00720A83">
        <w:rPr>
          <w:lang w:val="en-GB"/>
        </w:rPr>
        <w:t xml:space="preserve"> </w:t>
      </w:r>
      <w:r w:rsidR="00DF0C51" w:rsidRPr="00720A83">
        <w:rPr>
          <w:lang w:val="en-GB"/>
        </w:rPr>
        <w:t>However,</w:t>
      </w:r>
      <w:r w:rsidR="00282ACB" w:rsidRPr="00720A83">
        <w:rPr>
          <w:lang w:val="en-GB"/>
        </w:rPr>
        <w:t xml:space="preserve"> doing so does</w:t>
      </w:r>
      <w:r w:rsidR="00DF0C51" w:rsidRPr="00720A83">
        <w:rPr>
          <w:lang w:val="en-GB"/>
        </w:rPr>
        <w:t xml:space="preserve"> not consider the full</w:t>
      </w:r>
      <w:r w:rsidR="00973999" w:rsidRPr="00720A83">
        <w:rPr>
          <w:lang w:val="en-GB"/>
        </w:rPr>
        <w:t>-length</w:t>
      </w:r>
      <w:r w:rsidR="00DF0C51" w:rsidRPr="00720A83">
        <w:rPr>
          <w:lang w:val="en-GB"/>
        </w:rPr>
        <w:t xml:space="preserve"> genomic diversity of the family. Additionally, </w:t>
      </w:r>
      <w:r w:rsidR="00D52A0E" w:rsidRPr="00720A83">
        <w:rPr>
          <w:lang w:val="en-GB"/>
        </w:rPr>
        <w:t xml:space="preserve">sequence alignment algorithms are known to have limited accuracy when used for aligning highly divergent sequences </w:t>
      </w:r>
      <w:r w:rsidR="00D52A0E" w:rsidRPr="00720A83">
        <w:rPr>
          <w:lang w:val="en-GB"/>
        </w:rPr>
        <w:fldChar w:fldCharType="begin" w:fldLock="1"/>
      </w:r>
      <w:r w:rsidR="001320A5">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47]","plainTextFormattedCitation":"[47]","previouslyFormattedCitation":"[47]"},"properties":{"noteIndex":0},"schema":"https://github.com/citation-style-language/schema/raw/master/csl-citation.json"}</w:instrText>
      </w:r>
      <w:r w:rsidR="00D52A0E" w:rsidRPr="00720A83">
        <w:rPr>
          <w:lang w:val="en-GB"/>
        </w:rPr>
        <w:fldChar w:fldCharType="separate"/>
      </w:r>
      <w:r w:rsidR="001B28C6" w:rsidRPr="001B28C6">
        <w:rPr>
          <w:noProof/>
          <w:lang w:val="en-GB"/>
        </w:rPr>
        <w:t>[47]</w:t>
      </w:r>
      <w:r w:rsidR="00D52A0E" w:rsidRPr="00720A83">
        <w:rPr>
          <w:lang w:val="en-GB"/>
        </w:rPr>
        <w:fldChar w:fldCharType="end"/>
      </w:r>
      <w:r w:rsidR="00D52A0E" w:rsidRPr="00720A83">
        <w:rPr>
          <w:lang w:val="en-GB"/>
        </w:rPr>
        <w:t xml:space="preserve">. </w:t>
      </w:r>
      <w:r w:rsidR="008A0EFE">
        <w:rPr>
          <w:lang w:val="en-GB"/>
        </w:rPr>
        <w:t>Moreover, as will be discussed below, there is evidence for recombination in anelloviruses. This</w:t>
      </w:r>
      <w:r w:rsidR="008A0EFE" w:rsidRPr="00720A83">
        <w:rPr>
          <w:lang w:val="en-GB"/>
        </w:rPr>
        <w:t xml:space="preserve"> </w:t>
      </w:r>
      <w:r w:rsidR="008A0EFE">
        <w:rPr>
          <w:lang w:val="en-GB"/>
        </w:rPr>
        <w:t xml:space="preserve">has </w:t>
      </w:r>
      <w:r w:rsidR="008A0EFE" w:rsidRPr="00720A83">
        <w:rPr>
          <w:lang w:val="en-GB"/>
        </w:rPr>
        <w:t>significant implications for phylogenetic inference since recombination results in portions of genomes representing different evolutionary histories</w:t>
      </w:r>
      <w:r w:rsidR="0053316A">
        <w:rPr>
          <w:lang w:val="en-GB"/>
        </w:rPr>
        <w:t>. As such, recombinant genomes cannot be expressed by a single phylogeny (</w:t>
      </w:r>
      <w:r w:rsidR="0053316A" w:rsidRPr="0053316A">
        <w:rPr>
          <w:b/>
          <w:bCs/>
          <w:lang w:val="en-GB"/>
        </w:rPr>
        <w:t xml:space="preserve">Figure </w:t>
      </w:r>
      <w:r w:rsidR="00C575EC">
        <w:rPr>
          <w:b/>
          <w:bCs/>
          <w:lang w:val="en-GB"/>
        </w:rPr>
        <w:t>6</w:t>
      </w:r>
      <w:r w:rsidR="0053316A" w:rsidRPr="0053316A">
        <w:rPr>
          <w:b/>
          <w:bCs/>
          <w:lang w:val="en-GB"/>
        </w:rPr>
        <w:t>b</w:t>
      </w:r>
      <w:r w:rsidR="0053316A">
        <w:rPr>
          <w:lang w:val="en-GB"/>
        </w:rPr>
        <w:t xml:space="preserve">) </w:t>
      </w:r>
      <w:r w:rsidR="008A0EFE" w:rsidRPr="00720A83">
        <w:rPr>
          <w:lang w:val="en-GB"/>
        </w:rPr>
        <w:fldChar w:fldCharType="begin" w:fldLock="1"/>
      </w:r>
      <w:r w:rsidR="001320A5">
        <w:rPr>
          <w:lang w:val="en-GB"/>
        </w:rPr>
        <w:instrText>ADDIN CSL_CITATION {"citationItems":[{"id":"ITEM-1","itemData":{"ISSN":"0022-2844","author":[{"dropping-particle":"","family":"Posada","given":"David","non-dropping-particle":"","parse-names":false,"suffix":""},{"dropping-particle":"","family":"Crandall","given":"Keith A","non-dropping-particle":"","parse-names":false,"suffix":""}],"container-title":"Journal of molecular evolution","id":"ITEM-1","issue":"3","issued":{"date-parts":[["2002"]]},"page":"396-402","publisher":"Springer","title":"The effect of recombination on the accuracy of phylogeny estimation","type":"article-journal","volume":"54"},"uris":["http://www.mendeley.com/documents/?uuid=4c66e0ac-fb52-4739-934d-4aaad6c4d294"]}],"mendeley":{"formattedCitation":"[48]","plainTextFormattedCitation":"[48]","previouslyFormattedCitation":"[48]"},"properties":{"noteIndex":0},"schema":"https://github.com/citation-style-language/schema/raw/master/csl-citation.json"}</w:instrText>
      </w:r>
      <w:r w:rsidR="008A0EFE" w:rsidRPr="00720A83">
        <w:rPr>
          <w:lang w:val="en-GB"/>
        </w:rPr>
        <w:fldChar w:fldCharType="separate"/>
      </w:r>
      <w:r w:rsidR="001B28C6" w:rsidRPr="001B28C6">
        <w:rPr>
          <w:noProof/>
          <w:lang w:val="en-GB"/>
        </w:rPr>
        <w:t>[48]</w:t>
      </w:r>
      <w:r w:rsidR="008A0EFE" w:rsidRPr="00720A83">
        <w:rPr>
          <w:lang w:val="en-GB"/>
        </w:rPr>
        <w:fldChar w:fldCharType="end"/>
      </w:r>
      <w:r w:rsidR="008A0EFE" w:rsidRPr="00720A83">
        <w:rPr>
          <w:lang w:val="en-GB"/>
        </w:rPr>
        <w:t xml:space="preserve">. In such cases, the resultant phylogeny topologies obtained </w:t>
      </w:r>
      <w:r w:rsidR="008A0EFE" w:rsidRPr="00720A83">
        <w:rPr>
          <w:lang w:val="en-GB"/>
        </w:rPr>
        <w:lastRenderedPageBreak/>
        <w:t xml:space="preserve">often differs from the true phylogeny </w:t>
      </w:r>
      <w:r w:rsidR="008A0EFE" w:rsidRPr="00720A83">
        <w:rPr>
          <w:lang w:val="en-GB"/>
        </w:rPr>
        <w:fldChar w:fldCharType="begin" w:fldLock="1"/>
      </w:r>
      <w:r w:rsidR="001320A5">
        <w:rPr>
          <w:lang w:val="en-GB"/>
        </w:rPr>
        <w:instrText>ADDIN CSL_CITATION {"citationItems":[{"id":"ITEM-1","itemData":{"ISSN":"0016-6731","author":[{"dropping-particle":"","family":"Schierup","given":"Mikkel H","non-dropping-particle":"","parse-names":false,"suffix":""},{"dropping-particle":"","family":"Hein","given":"Jotun","non-dropping-particle":"","parse-names":false,"suffix":""}],"container-title":"Genetics","id":"ITEM-1","issue":"2","issued":{"date-parts":[["2000"]]},"page":"879-891","publisher":"Genetics Soc America","title":"Consequences of recombination on traditional phylogenetic analysis","type":"article-journal","volume":"156"},"uris":["http://www.mendeley.com/documents/?uuid=af7bdc18-9d3d-41a4-942e-669a59f309d6"]}],"mendeley":{"formattedCitation":"[49]","plainTextFormattedCitation":"[49]","previouslyFormattedCitation":"[49]"},"properties":{"noteIndex":0},"schema":"https://github.com/citation-style-language/schema/raw/master/csl-citation.json"}</w:instrText>
      </w:r>
      <w:r w:rsidR="008A0EFE" w:rsidRPr="00720A83">
        <w:rPr>
          <w:lang w:val="en-GB"/>
        </w:rPr>
        <w:fldChar w:fldCharType="separate"/>
      </w:r>
      <w:r w:rsidR="001B28C6" w:rsidRPr="001B28C6">
        <w:rPr>
          <w:noProof/>
          <w:lang w:val="en-GB"/>
        </w:rPr>
        <w:t>[49]</w:t>
      </w:r>
      <w:r w:rsidR="008A0EFE" w:rsidRPr="00720A83">
        <w:rPr>
          <w:lang w:val="en-GB"/>
        </w:rPr>
        <w:fldChar w:fldCharType="end"/>
      </w:r>
      <w:r w:rsidR="008A0EFE" w:rsidRPr="00720A83">
        <w:rPr>
          <w:lang w:val="en-GB"/>
        </w:rPr>
        <w:t xml:space="preserve">, especially when recombination occurs between divergent sequences </w:t>
      </w:r>
      <w:r w:rsidR="008A0EFE" w:rsidRPr="00720A83">
        <w:rPr>
          <w:lang w:val="en-GB"/>
        </w:rPr>
        <w:fldChar w:fldCharType="begin" w:fldLock="1"/>
      </w:r>
      <w:r w:rsidR="001320A5">
        <w:rPr>
          <w:lang w:val="en-GB"/>
        </w:rPr>
        <w:instrText>ADDIN CSL_CITATION {"citationItems":[{"id":"ITEM-1","itemData":{"ISSN":"0022-2844","author":[{"dropping-particle":"","family":"Posada","given":"David","non-dropping-particle":"","parse-names":false,"suffix":""},{"dropping-particle":"","family":"Crandall","given":"Keith A","non-dropping-particle":"","parse-names":false,"suffix":""}],"container-title":"Journal of molecular evolution","id":"ITEM-1","issue":"3","issued":{"date-parts":[["2002"]]},"page":"396-402","publisher":"Springer","title":"The effect of recombination on the accuracy of phylogeny estimation","type":"article-journal","volume":"54"},"uris":["http://www.mendeley.com/documents/?uuid=4c66e0ac-fb52-4739-934d-4aaad6c4d294"]}],"mendeley":{"formattedCitation":"[48]","plainTextFormattedCitation":"[48]","previouslyFormattedCitation":"[48]"},"properties":{"noteIndex":0},"schema":"https://github.com/citation-style-language/schema/raw/master/csl-citation.json"}</w:instrText>
      </w:r>
      <w:r w:rsidR="008A0EFE" w:rsidRPr="00720A83">
        <w:rPr>
          <w:lang w:val="en-GB"/>
        </w:rPr>
        <w:fldChar w:fldCharType="separate"/>
      </w:r>
      <w:r w:rsidR="001B28C6" w:rsidRPr="001B28C6">
        <w:rPr>
          <w:noProof/>
          <w:lang w:val="en-GB"/>
        </w:rPr>
        <w:t>[48]</w:t>
      </w:r>
      <w:r w:rsidR="008A0EFE" w:rsidRPr="00720A83">
        <w:rPr>
          <w:lang w:val="en-GB"/>
        </w:rPr>
        <w:fldChar w:fldCharType="end"/>
      </w:r>
      <w:r w:rsidR="008A0EFE" w:rsidRPr="00720A83">
        <w:rPr>
          <w:lang w:val="en-GB"/>
        </w:rPr>
        <w:t xml:space="preserve">, as in the case of anelloviruses. </w:t>
      </w:r>
      <w:r w:rsidR="008A0EFE">
        <w:rPr>
          <w:lang w:val="en-GB"/>
        </w:rPr>
        <w:t>Alignment</w:t>
      </w:r>
      <w:r w:rsidR="008A0EFE" w:rsidRPr="00720A83">
        <w:rPr>
          <w:lang w:val="en-GB"/>
        </w:rPr>
        <w:t xml:space="preserve">-free methods are minimally affected by recombination </w:t>
      </w:r>
      <w:r w:rsidR="008A0EFE" w:rsidRPr="00720A83">
        <w:rPr>
          <w:lang w:val="en-GB"/>
        </w:rPr>
        <w:fldChar w:fldCharType="begin" w:fldLock="1"/>
      </w:r>
      <w:r w:rsidR="001320A5">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47]","plainTextFormattedCitation":"[47]","previouslyFormattedCitation":"[47]"},"properties":{"noteIndex":0},"schema":"https://github.com/citation-style-language/schema/raw/master/csl-citation.json"}</w:instrText>
      </w:r>
      <w:r w:rsidR="008A0EFE" w:rsidRPr="00720A83">
        <w:rPr>
          <w:lang w:val="en-GB"/>
        </w:rPr>
        <w:fldChar w:fldCharType="separate"/>
      </w:r>
      <w:r w:rsidR="001B28C6" w:rsidRPr="001B28C6">
        <w:rPr>
          <w:noProof/>
          <w:lang w:val="en-GB"/>
        </w:rPr>
        <w:t>[47]</w:t>
      </w:r>
      <w:r w:rsidR="008A0EFE" w:rsidRPr="00720A83">
        <w:rPr>
          <w:lang w:val="en-GB"/>
        </w:rPr>
        <w:fldChar w:fldCharType="end"/>
      </w:r>
      <w:r w:rsidR="00514C3B">
        <w:rPr>
          <w:lang w:val="en-GB"/>
        </w:rPr>
        <w:t>.</w:t>
      </w:r>
      <w:r w:rsidR="00514C3B" w:rsidRPr="00514C3B">
        <w:rPr>
          <w:lang w:val="en-GB"/>
        </w:rPr>
        <w:t xml:space="preserve"> </w:t>
      </w:r>
      <w:r w:rsidR="00514C3B" w:rsidRPr="00720A83">
        <w:rPr>
          <w:lang w:val="en-GB"/>
        </w:rPr>
        <w:t xml:space="preserve">As such, alignment-free methods may be more appropriate for future studies investigating the family-wide diversity of the </w:t>
      </w:r>
      <w:r w:rsidR="00514C3B" w:rsidRPr="00720A83">
        <w:rPr>
          <w:i/>
          <w:iCs/>
          <w:lang w:val="en-GB"/>
        </w:rPr>
        <w:t>Anelloviridae</w:t>
      </w:r>
      <w:r w:rsidR="00514C3B" w:rsidRPr="00720A83">
        <w:rPr>
          <w:lang w:val="en-GB"/>
        </w:rPr>
        <w:t>.</w:t>
      </w:r>
    </w:p>
    <w:p w14:paraId="10677AF8" w14:textId="7AC13751" w:rsidR="00C121C7" w:rsidRDefault="00C121C7" w:rsidP="00C121C7">
      <w:pPr>
        <w:rPr>
          <w:lang w:val="en-GB"/>
        </w:rPr>
      </w:pPr>
      <w:r w:rsidRPr="00720A83">
        <w:rPr>
          <w:lang w:val="en-GB"/>
        </w:rPr>
        <w:t xml:space="preserve">Notably, </w:t>
      </w:r>
      <w:r w:rsidR="00C769CF" w:rsidRPr="00720A83">
        <w:rPr>
          <w:lang w:val="en-GB"/>
        </w:rPr>
        <w:t xml:space="preserve">many sophisticated methods in population genetics such as those for phylogenetic dating </w:t>
      </w:r>
      <w:r w:rsidR="00C769CF" w:rsidRPr="00720A83">
        <w:rPr>
          <w:lang w:val="en-GB"/>
        </w:rPr>
        <w:fldChar w:fldCharType="begin" w:fldLock="1"/>
      </w:r>
      <w:r w:rsidR="001320A5">
        <w:rPr>
          <w:lang w:val="en-GB"/>
        </w:rPr>
        <w:instrText>ADDIN CSL_CITATION {"citationItems":[{"id":"ITEM-1","itemData":{"ISSN":"1366-9516","author":[{"dropping-particle":"","family":"Rutschmann","given":"Frank","non-dropping-particle":"","parse-names":false,"suffix":""}],"container-title":"Diversity and Distributions","id":"ITEM-1","issue":"1","issued":{"date-parts":[["2006"]]},"page":"35-48","publisher":"Wiley Online Library","title":"Molecular dating of phylogenetic trees: a brief review of current methods that estimate divergence times","type":"article-journal","volume":"12"},"uris":["http://www.mendeley.com/documents/?uuid=94eedd46-33ca-4590-b613-295f7e5ac7af"]}],"mendeley":{"formattedCitation":"[50]","plainTextFormattedCitation":"[50]","previouslyFormattedCitation":"[50]"},"properties":{"noteIndex":0},"schema":"https://github.com/citation-style-language/schema/raw/master/csl-citation.json"}</w:instrText>
      </w:r>
      <w:r w:rsidR="00C769CF" w:rsidRPr="00720A83">
        <w:rPr>
          <w:lang w:val="en-GB"/>
        </w:rPr>
        <w:fldChar w:fldCharType="separate"/>
      </w:r>
      <w:r w:rsidR="001B28C6" w:rsidRPr="001B28C6">
        <w:rPr>
          <w:noProof/>
          <w:lang w:val="en-GB"/>
        </w:rPr>
        <w:t>[50]</w:t>
      </w:r>
      <w:r w:rsidR="00C769CF" w:rsidRPr="00720A83">
        <w:rPr>
          <w:lang w:val="en-GB"/>
        </w:rPr>
        <w:fldChar w:fldCharType="end"/>
      </w:r>
      <w:r w:rsidR="00C769CF" w:rsidRPr="00720A83">
        <w:rPr>
          <w:lang w:val="en-GB"/>
        </w:rPr>
        <w:t xml:space="preserve"> or inferring past population dynamics </w:t>
      </w:r>
      <w:r w:rsidR="00C769CF" w:rsidRPr="00720A83">
        <w:rPr>
          <w:lang w:val="en-GB"/>
        </w:rPr>
        <w:fldChar w:fldCharType="begin" w:fldLock="1"/>
      </w:r>
      <w:r w:rsidR="001320A5">
        <w:rPr>
          <w:lang w:val="en-GB"/>
        </w:rPr>
        <w:instrText>ADDIN CSL_CITATION {"citationItems":[{"id":"ITEM-1","itemData":{"ISSN":"1537-1719","author":[{"dropping-particle":"","family":"Minin","given":"Vladimir N","non-dropping-particle":"","parse-names":false,"suffix":""},{"dropping-particle":"","family":"Bloomquist","given":"Erik W","non-dropping-particle":"","parse-names":false,"suffix":""},{"dropping-particle":"","family":"Suchard","given":"Marc A","non-dropping-particle":"","parse-names":false,"suffix":""}],"container-title":"Molecular biology and evolution","id":"ITEM-1","issue":"7","issued":{"date-parts":[["2008"]]},"page":"1459-1471","publisher":"Oxford University Press","title":"Smooth skyride through a rough skyline: Bayesian coalescent-based inference of population dynamics","type":"article-journal","volume":"25"},"uris":["http://www.mendeley.com/documents/?uuid=1dbbc453-5928-4a5e-80e0-d0e21503326a"]},{"id":"ITEM-2","itemData":{"ISSN":"0737-4038","author":[{"dropping-particle":"","family":"Drummond","given":"Alexei J","non-dropping-particle":"","parse-names":false,"suffix":""},{"dropping-particle":"","family":"Rambaut","given":"Andrew","non-dropping-particle":"","parse-names":false,"suffix":""},{"dropping-particle":"","family":"Shapiro","given":"BETH","non-dropping-particle":"","parse-names":false,"suffix":""},{"dropping-particle":"","family":"Pybus","given":"Oliver G","non-dropping-particle":"","parse-names":false,"suffix":""}],"container-title":"Molecular biology and evolution","id":"ITEM-2","issue":"5","issued":{"date-parts":[["2005"]]},"page":"1185-1192","publisher":"Society for Molecular Biology and Evolution","title":"Bayesian coalescent inference of past population dynamics from molecular sequences","type":"article-journal","volume":"22"},"uris":["http://www.mendeley.com/documents/?uuid=42ad51aa-a542-49d9-9d0a-3ef6810d8ae1"]}],"mendeley":{"formattedCitation":"[51,52]","plainTextFormattedCitation":"[51,52]","previouslyFormattedCitation":"[51,52]"},"properties":{"noteIndex":0},"schema":"https://github.com/citation-style-language/schema/raw/master/csl-citation.json"}</w:instrText>
      </w:r>
      <w:r w:rsidR="00C769CF" w:rsidRPr="00720A83">
        <w:rPr>
          <w:lang w:val="en-GB"/>
        </w:rPr>
        <w:fldChar w:fldCharType="separate"/>
      </w:r>
      <w:r w:rsidR="001B28C6" w:rsidRPr="001B28C6">
        <w:rPr>
          <w:noProof/>
          <w:lang w:val="en-GB"/>
        </w:rPr>
        <w:t>[51,52]</w:t>
      </w:r>
      <w:r w:rsidR="00C769CF" w:rsidRPr="00720A83">
        <w:rPr>
          <w:lang w:val="en-GB"/>
        </w:rPr>
        <w:fldChar w:fldCharType="end"/>
      </w:r>
      <w:r w:rsidR="00C769CF" w:rsidRPr="00720A83">
        <w:rPr>
          <w:lang w:val="en-GB"/>
        </w:rPr>
        <w:t xml:space="preserve"> are</w:t>
      </w:r>
      <w:r w:rsidR="00C3059E" w:rsidRPr="00720A83">
        <w:rPr>
          <w:lang w:val="en-GB"/>
        </w:rPr>
        <w:t xml:space="preserve"> alignment-dependent. </w:t>
      </w:r>
      <w:r w:rsidR="00361C6C" w:rsidRPr="00720A83">
        <w:rPr>
          <w:lang w:val="en-GB"/>
        </w:rPr>
        <w:t xml:space="preserve">As such, </w:t>
      </w:r>
      <w:r w:rsidR="00C3059E" w:rsidRPr="00720A83">
        <w:rPr>
          <w:lang w:val="en-GB"/>
        </w:rPr>
        <w:t>future studies seeking to employ such methods could consider extracting conserved ‘core’ genes or genomic regions</w:t>
      </w:r>
      <w:r w:rsidR="000B5F8C" w:rsidRPr="00720A83">
        <w:rPr>
          <w:lang w:val="en-GB"/>
        </w:rPr>
        <w:t xml:space="preserve"> from </w:t>
      </w:r>
      <w:r w:rsidR="00A21571" w:rsidRPr="00720A83">
        <w:rPr>
          <w:lang w:val="en-GB"/>
        </w:rPr>
        <w:t xml:space="preserve">the </w:t>
      </w:r>
      <w:r w:rsidR="00D0543C" w:rsidRPr="00720A83">
        <w:rPr>
          <w:lang w:val="en-GB"/>
        </w:rPr>
        <w:t>‘un-</w:t>
      </w:r>
      <w:proofErr w:type="spellStart"/>
      <w:r w:rsidR="00D0543C" w:rsidRPr="00720A83">
        <w:rPr>
          <w:lang w:val="en-GB"/>
        </w:rPr>
        <w:t>alignable</w:t>
      </w:r>
      <w:proofErr w:type="spellEnd"/>
      <w:r w:rsidR="00D0543C" w:rsidRPr="00720A83">
        <w:rPr>
          <w:lang w:val="en-GB"/>
        </w:rPr>
        <w:t xml:space="preserve">’ </w:t>
      </w:r>
      <w:r w:rsidR="000B5F8C" w:rsidRPr="00720A83">
        <w:rPr>
          <w:lang w:val="en-GB"/>
        </w:rPr>
        <w:t>viral sequences</w:t>
      </w:r>
      <w:r w:rsidR="00D0543C" w:rsidRPr="00720A83">
        <w:rPr>
          <w:lang w:val="en-GB"/>
        </w:rPr>
        <w:t xml:space="preserve"> (</w:t>
      </w:r>
      <w:r w:rsidR="00D0543C" w:rsidRPr="00720A83">
        <w:rPr>
          <w:b/>
          <w:bCs/>
          <w:lang w:val="en-GB"/>
        </w:rPr>
        <w:t xml:space="preserve">Figure </w:t>
      </w:r>
      <w:r w:rsidR="00C575EC">
        <w:rPr>
          <w:b/>
          <w:bCs/>
          <w:lang w:val="en-GB"/>
        </w:rPr>
        <w:t>4</w:t>
      </w:r>
      <w:r w:rsidR="0053316A">
        <w:rPr>
          <w:b/>
          <w:bCs/>
          <w:lang w:val="en-GB"/>
        </w:rPr>
        <w:t>c</w:t>
      </w:r>
      <w:r w:rsidR="00D0543C" w:rsidRPr="00720A83">
        <w:rPr>
          <w:lang w:val="en-GB"/>
        </w:rPr>
        <w:t>)</w:t>
      </w:r>
      <w:r w:rsidR="00BB3E3F">
        <w:rPr>
          <w:lang w:val="en-GB"/>
        </w:rPr>
        <w:t xml:space="preserve"> </w:t>
      </w:r>
      <w:r w:rsidR="00BB3E3F" w:rsidRPr="00720A83">
        <w:rPr>
          <w:lang w:val="en-GB"/>
        </w:rPr>
        <w:t xml:space="preserve">using gene annotation tools such as </w:t>
      </w:r>
      <w:proofErr w:type="spellStart"/>
      <w:r w:rsidR="00BB3E3F" w:rsidRPr="00720A83">
        <w:rPr>
          <w:i/>
          <w:iCs/>
          <w:lang w:val="en-GB"/>
        </w:rPr>
        <w:t>Prokka</w:t>
      </w:r>
      <w:proofErr w:type="spellEnd"/>
      <w:r w:rsidR="00BB3E3F" w:rsidRPr="00720A83">
        <w:rPr>
          <w:lang w:val="en-GB"/>
        </w:rPr>
        <w:t xml:space="preserve"> </w:t>
      </w:r>
      <w:r w:rsidR="00BB3E3F" w:rsidRPr="00720A83">
        <w:rPr>
          <w:lang w:val="en-GB"/>
        </w:rPr>
        <w:fldChar w:fldCharType="begin" w:fldLock="1"/>
      </w:r>
      <w:r w:rsidR="001320A5">
        <w:rPr>
          <w:lang w:val="en-GB"/>
        </w:rPr>
        <w:instrText>ADDIN CSL_CITATION {"citationItems":[{"id":"ITEM-1","itemData":{"ISSN":"1460-2059","author":[{"dropping-particle":"","family":"Seemann","given":"Torsten","non-dropping-particle":"","parse-names":false,"suffix":""}],"container-title":"Bioinformatics","id":"ITEM-1","issue":"14","issued":{"date-parts":[["2014"]]},"page":"2068-2069","publisher":"Oxford University Press","title":"Prokka: rapid prokaryotic genome annotation","type":"article-journal","volume":"30"},"uris":["http://www.mendeley.com/documents/?uuid=fbcf8b83-de9d-46b5-8081-8281cc2bf544"]}],"mendeley":{"formattedCitation":"[53]","plainTextFormattedCitation":"[53]","previouslyFormattedCitation":"[53]"},"properties":{"noteIndex":0},"schema":"https://github.com/citation-style-language/schema/raw/master/csl-citation.json"}</w:instrText>
      </w:r>
      <w:r w:rsidR="00BB3E3F" w:rsidRPr="00720A83">
        <w:rPr>
          <w:lang w:val="en-GB"/>
        </w:rPr>
        <w:fldChar w:fldCharType="separate"/>
      </w:r>
      <w:r w:rsidR="001B28C6" w:rsidRPr="001B28C6">
        <w:rPr>
          <w:noProof/>
          <w:lang w:val="en-GB"/>
        </w:rPr>
        <w:t>[53]</w:t>
      </w:r>
      <w:r w:rsidR="00BB3E3F" w:rsidRPr="00720A83">
        <w:rPr>
          <w:lang w:val="en-GB"/>
        </w:rPr>
        <w:fldChar w:fldCharType="end"/>
      </w:r>
      <w:r w:rsidR="00BB3E3F" w:rsidRPr="00720A83">
        <w:rPr>
          <w:lang w:val="en-GB"/>
        </w:rPr>
        <w:t xml:space="preserve">, </w:t>
      </w:r>
      <w:proofErr w:type="spellStart"/>
      <w:r w:rsidR="00BB3E3F" w:rsidRPr="00720A83">
        <w:rPr>
          <w:i/>
          <w:iCs/>
          <w:lang w:val="en-GB"/>
        </w:rPr>
        <w:t>Roary</w:t>
      </w:r>
      <w:proofErr w:type="spellEnd"/>
      <w:r w:rsidR="00BB3E3F" w:rsidRPr="00720A83">
        <w:rPr>
          <w:i/>
          <w:iCs/>
          <w:lang w:val="en-GB"/>
        </w:rPr>
        <w:t xml:space="preserve"> </w:t>
      </w:r>
      <w:r w:rsidR="00BB3E3F" w:rsidRPr="00720A83">
        <w:rPr>
          <w:i/>
          <w:iCs/>
          <w:lang w:val="en-GB"/>
        </w:rPr>
        <w:fldChar w:fldCharType="begin" w:fldLock="1"/>
      </w:r>
      <w:r w:rsidR="001320A5">
        <w:rPr>
          <w:i/>
          <w:iCs/>
          <w:lang w:val="en-GB"/>
        </w:rPr>
        <w:instrText>ADDIN CSL_CITATION {"citationItems":[{"id":"ITEM-1","itemData":{"ISSN":"1460-2059","author":[{"dropping-particle":"","family":"Page","given":"Andrew J","non-dropping-particle":"","parse-names":false,"suffix":""},{"dropping-particle":"","family":"Cummins","given":"Carla A","non-dropping-particle":"","parse-names":false,"suffix":""},{"dropping-particle":"","family":"Hunt","given":"Martin","non-dropping-particle":"","parse-names":false,"suffix":""},{"dropping-particle":"","family":"Wong","given":"Vanessa K","non-dropping-particle":"","parse-names":false,"suffix":""},{"dropping-particle":"","family":"Reuter","given":"Sandra","non-dropping-particle":"","parse-names":false,"suffix":""},{"dropping-particle":"","family":"Holden","given":"Matthew T G","non-dropping-particle":"","parse-names":false,"suffix":""},{"dropping-particle":"","family":"Fookes","given":"Maria","non-dropping-particle":"","parse-names":false,"suffix":""},{"dropping-particle":"","family":"Falush","given":"Daniel","non-dropping-particle":"","parse-names":false,"suffix":""},{"dropping-particle":"","family":"Keane","given":"Jacqueline A","non-dropping-particle":"","parse-names":false,"suffix":""},{"dropping-particle":"","family":"Parkhill","given":"Julian","non-dropping-particle":"","parse-names":false,"suffix":""}],"container-title":"Bioinformatics","id":"ITEM-1","issue":"22","issued":{"date-parts":[["2015"]]},"page":"3691-3693","publisher":"Oxford University Press","title":"Roary: rapid large-scale prokaryote pan genome analysis","type":"article-journal","volume":"31"},"uris":["http://www.mendeley.com/documents/?uuid=b140d648-3120-4903-bbad-54594c164dcd"]}],"mendeley":{"formattedCitation":"[54]","plainTextFormattedCitation":"[54]","previouslyFormattedCitation":"[54]"},"properties":{"noteIndex":0},"schema":"https://github.com/citation-style-language/schema/raw/master/csl-citation.json"}</w:instrText>
      </w:r>
      <w:r w:rsidR="00BB3E3F" w:rsidRPr="00720A83">
        <w:rPr>
          <w:i/>
          <w:iCs/>
          <w:lang w:val="en-GB"/>
        </w:rPr>
        <w:fldChar w:fldCharType="separate"/>
      </w:r>
      <w:r w:rsidR="001B28C6" w:rsidRPr="001B28C6">
        <w:rPr>
          <w:iCs/>
          <w:noProof/>
          <w:lang w:val="en-GB"/>
        </w:rPr>
        <w:t>[54]</w:t>
      </w:r>
      <w:r w:rsidR="00BB3E3F" w:rsidRPr="00720A83">
        <w:rPr>
          <w:i/>
          <w:iCs/>
          <w:lang w:val="en-GB"/>
        </w:rPr>
        <w:fldChar w:fldCharType="end"/>
      </w:r>
      <w:r w:rsidR="00BB3E3F" w:rsidRPr="00720A83">
        <w:rPr>
          <w:i/>
          <w:iCs/>
          <w:lang w:val="en-GB"/>
        </w:rPr>
        <w:t xml:space="preserve"> </w:t>
      </w:r>
      <w:r w:rsidR="00BB3E3F" w:rsidRPr="00720A83">
        <w:rPr>
          <w:lang w:val="en-GB"/>
        </w:rPr>
        <w:t xml:space="preserve">or </w:t>
      </w:r>
      <w:r w:rsidR="00BB3E3F" w:rsidRPr="00720A83">
        <w:rPr>
          <w:i/>
          <w:iCs/>
          <w:lang w:val="en-GB"/>
        </w:rPr>
        <w:t>Mauve</w:t>
      </w:r>
      <w:r w:rsidR="00BB3E3F" w:rsidRPr="00720A83">
        <w:rPr>
          <w:lang w:val="en-GB"/>
        </w:rPr>
        <w:t xml:space="preserve"> </w:t>
      </w:r>
      <w:r w:rsidR="00BB3E3F" w:rsidRPr="00720A83">
        <w:rPr>
          <w:lang w:val="en-GB"/>
        </w:rPr>
        <w:fldChar w:fldCharType="begin" w:fldLock="1"/>
      </w:r>
      <w:r w:rsidR="001320A5">
        <w:rPr>
          <w:lang w:val="en-GB"/>
        </w:rPr>
        <w:instrText>ADDIN CSL_CITATION {"citationItems":[{"id":"ITEM-1","itemData":{"ISSN":"1088-9051","author":[{"dropping-particle":"","family":"Darling","given":"Aaron C E","non-dropping-particle":"","parse-names":false,"suffix":""},{"dropping-particle":"","family":"Mau","given":"Bob","non-dropping-particle":"","parse-names":false,"suffix":""},{"dropping-particle":"","family":"Blattner","given":"Frederick R","non-dropping-particle":"","parse-names":false,"suffix":""},{"dropping-particle":"","family":"Perna","given":"Nicole T","non-dropping-particle":"","parse-names":false,"suffix":""}],"container-title":"Genome research","id":"ITEM-1","issue":"7","issued":{"date-parts":[["2004"]]},"page":"1394-1403","publisher":"Cold Spring Harbor Lab","title":"Mauve: multiple alignment of conserved genomic sequence with rearrangements","type":"article-journal","volume":"14"},"uris":["http://www.mendeley.com/documents/?uuid=1b5b62b8-f30d-4398-936d-aea659b49a00"]}],"mendeley":{"formattedCitation":"[55]","plainTextFormattedCitation":"[55]","previouslyFormattedCitation":"[55]"},"properties":{"noteIndex":0},"schema":"https://github.com/citation-style-language/schema/raw/master/csl-citation.json"}</w:instrText>
      </w:r>
      <w:r w:rsidR="00BB3E3F" w:rsidRPr="00720A83">
        <w:rPr>
          <w:lang w:val="en-GB"/>
        </w:rPr>
        <w:fldChar w:fldCharType="separate"/>
      </w:r>
      <w:r w:rsidR="001B28C6" w:rsidRPr="001B28C6">
        <w:rPr>
          <w:noProof/>
          <w:lang w:val="en-GB"/>
        </w:rPr>
        <w:t>[55]</w:t>
      </w:r>
      <w:r w:rsidR="00BB3E3F" w:rsidRPr="00720A83">
        <w:rPr>
          <w:lang w:val="en-GB"/>
        </w:rPr>
        <w:fldChar w:fldCharType="end"/>
      </w:r>
      <w:r w:rsidR="00BB3E3F">
        <w:rPr>
          <w:lang w:val="en-GB"/>
        </w:rPr>
        <w:t>. These ‘core’ genomic regions can then be combined together to produce a concatenated genome alignment.</w:t>
      </w:r>
      <w:r w:rsidR="00A21571" w:rsidRPr="00720A83">
        <w:rPr>
          <w:lang w:val="en-GB"/>
        </w:rPr>
        <w:t xml:space="preserve"> </w:t>
      </w:r>
      <w:r w:rsidR="00BB3E3F">
        <w:rPr>
          <w:lang w:val="en-GB"/>
        </w:rPr>
        <w:t xml:space="preserve">Such approaches have </w:t>
      </w:r>
      <w:r w:rsidR="00A21571" w:rsidRPr="00720A83">
        <w:rPr>
          <w:lang w:val="en-GB"/>
        </w:rPr>
        <w:t xml:space="preserve">been previously used on highly divergent members of microbial communities </w:t>
      </w:r>
      <w:r w:rsidR="00A21571" w:rsidRPr="00720A83">
        <w:rPr>
          <w:lang w:val="en-GB"/>
        </w:rPr>
        <w:fldChar w:fldCharType="begin" w:fldLock="1"/>
      </w:r>
      <w:r w:rsidR="001320A5">
        <w:rPr>
          <w:lang w:val="en-GB"/>
        </w:rPr>
        <w:instrText>ADDIN CSL_CITATION {"citationItems":[{"id":"ITEM-1","itemData":{"abstract":"Microbial community metagenomes and individual microbial genomes are becoming increasingly accessible by means of high-throughput sequencing. Assessing organismal membership within a community is typically performed using one or a few taxonomic marker genes such as the 16S rDNA, and these same genes are also employed to reconstruct molecular phylogenies. There is thus a growing need to bioinformatically catalog strongly conserved core genes that can serve as effective taxonomic markers, to assess the agreement among phylogenies generated from different core gene, and to characterize the biological functions enriched within core genes and thus conserved throughout large microbial clades. We present a method to recursively identify core genes (i.e. genes ubiquitous within a microbial clade) in high-throughput from a large number of complete input genomes. We analyzed over 1,100 genomes to produce core gene sets spanning 2,861 bacterial and archaeal clades, ranging in size from one to &gt;2,000 genes in inverse correlation with the α-diversity (total phylogenetic branch length) spanned by each clade. These cores are enriched as expected for housekeeping functions including translation, transcription, and replication, in addition to significant representations of regulatory, chaperone, and conserved uncharacterized proteins. In agreement with previous manually curated core gene sets, phylogenies constructed from one or more of these core genes agree with those built using 16S rDNA sequence similarity, suggesting that systematic core gene selection can be used to optimize both comparative genomics and determination of microbial community structure. Finally, we examine functional phylogenies constructed by clustering genomes by the presence or absence of orthologous gene families and show that they provide an informative complement to standard sequence-based molecular phylogenies.","author":[{"dropping-particle":"","family":"Segata","given":"Nicola","non-dropping-particle":"","parse-names":false,"suffix":""},{"dropping-particle":"","family":"Huttenhower","given":"Curtis","non-dropping-particle":"","parse-names":false,"suffix":""}],"container-title":"PLOS ONE","id":"ITEM-1","issue":"9","issued":{"date-parts":[["2011","9","12"]]},"page":"e24704","publisher":"Public Library of Science","title":"Toward an Efficient Method of Identifying Core Genes for Evolutionary and Functional Microbial Phylogenies","type":"article-journal","volume":"6"},"uris":["http://www.mendeley.com/documents/?uuid=f43b591d-dda7-4f98-83fb-7f688896c00c"]}],"mendeley":{"formattedCitation":"[56]","plainTextFormattedCitation":"[56]","previouslyFormattedCitation":"[56]"},"properties":{"noteIndex":0},"schema":"https://github.com/citation-style-language/schema/raw/master/csl-citation.json"}</w:instrText>
      </w:r>
      <w:r w:rsidR="00A21571" w:rsidRPr="00720A83">
        <w:rPr>
          <w:lang w:val="en-GB"/>
        </w:rPr>
        <w:fldChar w:fldCharType="separate"/>
      </w:r>
      <w:r w:rsidR="001B28C6" w:rsidRPr="001B28C6">
        <w:rPr>
          <w:noProof/>
          <w:lang w:val="en-GB"/>
        </w:rPr>
        <w:t>[56]</w:t>
      </w:r>
      <w:r w:rsidR="00A21571" w:rsidRPr="00720A83">
        <w:rPr>
          <w:lang w:val="en-GB"/>
        </w:rPr>
        <w:fldChar w:fldCharType="end"/>
      </w:r>
      <w:r w:rsidR="00A21571" w:rsidRPr="00720A83">
        <w:rPr>
          <w:lang w:val="en-GB"/>
        </w:rPr>
        <w:t xml:space="preserve"> and recently for the family </w:t>
      </w:r>
      <w:r w:rsidR="00A21571" w:rsidRPr="00720A83">
        <w:rPr>
          <w:i/>
          <w:iCs/>
          <w:lang w:val="en-GB"/>
        </w:rPr>
        <w:t>Coronaviridae</w:t>
      </w:r>
      <w:r w:rsidR="00A21571" w:rsidRPr="00720A83">
        <w:rPr>
          <w:lang w:val="en-GB"/>
        </w:rPr>
        <w:t xml:space="preserve"> </w:t>
      </w:r>
      <w:r w:rsidR="00A21571" w:rsidRPr="00720A83">
        <w:rPr>
          <w:lang w:val="en-GB"/>
        </w:rPr>
        <w:fldChar w:fldCharType="begin" w:fldLock="1"/>
      </w:r>
      <w:r w:rsidR="001320A5">
        <w:rPr>
          <w:lang w:val="en-GB"/>
        </w:rPr>
        <w:instrText>ADDIN CSL_CITATION {"citationItems":[{"id":"ITEM-1","itemData":{"DOI":"10.1101/2020.12.08.415703","abstract":"Several studies have reported the presence of pre-existing humoral or cell-mediated cross-reactivity to SARS-CoV-2 peptides in healthy individuals unexposed to SARS-CoV-2. In particular, the current literature suggests that this pre-existing cross-reactivity could, in part, derive from prior exposure to &amp;#039;common cold&amp;#039; endemic human coronaviruses (HCoVs). In this study, we characterised the sequence homology of SARS-CoV-2-derived T-cell epitopes reported in the literature across the entire diversity of the Coronaviridae family. Slightly over half (54.8%) of the tested epitopes did not have noticeable homology to any of the human endemic coronaviruses (HKU1, OC43, NL63 and 229E), suggesting prior exposure to these viruses cannot explain the full cross-reactive profiles observed in healthy unexposed individuals. Further, we find that the proportion of cross-reactive SARS-CoV-2 epitopes with noticeable sequence homology is extremely well predicted by the phylogenetic distance to SARS-CoV-2 (R2 = 96.6%). None of the coronaviruses sequenced to date showed a statistically significant excess of T-cell epitope homology relative to the proportion of expected random matches given the sequence similarity of their core genome to SARS-CoV-2. Taken together, our results suggest that the repertoire of cross-reactive epitopes reported in healthy adults cannot be primarily explained by prior exposure to any coronavirus known to date, or any related yet-uncharacterised coronavirus.Competing Interest StatementThe authors have declared no competing interest.","author":[{"dropping-particle":"","family":"Tan","given":"Cedric C S","non-dropping-particle":"","parse-names":false,"suffix":""},{"dropping-particle":"","family":"Owen","given":"Christopher J","non-dropping-particle":"","parse-names":false,"suffix":""},{"dropping-particle":"","family":"Tham","given":"Christine Y L","non-dropping-particle":"","parse-names":false,"suffix":""},{"dropping-particle":"","family":"Bertoletti","given":"Antonio","non-dropping-particle":"","parse-names":false,"suffix":""},{"dropping-particle":"","family":"Dorp","given":"Lucy","non-dropping-particle":"van","parse-names":false,"suffix":""},{"dropping-particle":"","family":"Balloux","given":"François","non-dropping-particle":"","parse-names":false,"suffix":""}],"container-title":"bioRxiv","id":"ITEM-1","issued":{"date-parts":[["2020","1","1"]]},"page":"2020.12.08.415703","title":"Pre-existing T cell-mediated cross-reactivity to SARS-CoV-2 cannot solely be explained by prior exposure to endemic human coronaviruses","type":"article-journal"},"uris":["http://www.mendeley.com/documents/?uuid=7de8e0e2-e9ca-40a6-ba7f-a9ef8e904c32"]}],"mendeley":{"formattedCitation":"[57]","plainTextFormattedCitation":"[57]","previouslyFormattedCitation":"[57]"},"properties":{"noteIndex":0},"schema":"https://github.com/citation-style-language/schema/raw/master/csl-citation.json"}</w:instrText>
      </w:r>
      <w:r w:rsidR="00A21571" w:rsidRPr="00720A83">
        <w:rPr>
          <w:lang w:val="en-GB"/>
        </w:rPr>
        <w:fldChar w:fldCharType="separate"/>
      </w:r>
      <w:r w:rsidR="001B28C6" w:rsidRPr="001B28C6">
        <w:rPr>
          <w:noProof/>
          <w:lang w:val="en-GB"/>
        </w:rPr>
        <w:t>[57]</w:t>
      </w:r>
      <w:r w:rsidR="00A21571" w:rsidRPr="00720A83">
        <w:rPr>
          <w:lang w:val="en-GB"/>
        </w:rPr>
        <w:fldChar w:fldCharType="end"/>
      </w:r>
      <w:r w:rsidR="00A21571" w:rsidRPr="00720A83">
        <w:rPr>
          <w:lang w:val="en-GB"/>
        </w:rPr>
        <w:t xml:space="preserve">. </w:t>
      </w:r>
      <w:commentRangeStart w:id="13"/>
      <w:r w:rsidR="00A21571" w:rsidRPr="00720A83">
        <w:rPr>
          <w:lang w:val="en-GB"/>
        </w:rPr>
        <w:t>This can be done</w:t>
      </w:r>
      <w:r w:rsidR="00D0543C" w:rsidRPr="00720A83">
        <w:rPr>
          <w:lang w:val="en-GB"/>
        </w:rPr>
        <w:t xml:space="preserve"> </w:t>
      </w:r>
      <w:r w:rsidR="00A21571" w:rsidRPr="00720A83">
        <w:rPr>
          <w:lang w:val="en-GB"/>
        </w:rPr>
        <w:t xml:space="preserve">and </w:t>
      </w:r>
      <w:r w:rsidR="000B5F8C" w:rsidRPr="00720A83">
        <w:rPr>
          <w:lang w:val="en-GB"/>
        </w:rPr>
        <w:t xml:space="preserve">would allow the construction of a sequence alignment that retains a larger proportion of the viral genomes. </w:t>
      </w:r>
      <w:commentRangeEnd w:id="13"/>
      <w:r w:rsidR="00297A80">
        <w:rPr>
          <w:rStyle w:val="CommentReference"/>
        </w:rPr>
        <w:commentReference w:id="13"/>
      </w:r>
      <w:r w:rsidR="00434EB8">
        <w:rPr>
          <w:lang w:val="en-GB"/>
        </w:rPr>
        <w:t>Additionally, the effect of recombination can be minimised by</w:t>
      </w:r>
      <w:r w:rsidR="0061078E" w:rsidRPr="00720A83">
        <w:rPr>
          <w:lang w:val="en-GB"/>
        </w:rPr>
        <w:t xml:space="preserve"> remov</w:t>
      </w:r>
      <w:r w:rsidR="00434EB8">
        <w:rPr>
          <w:lang w:val="en-GB"/>
        </w:rPr>
        <w:t>ing</w:t>
      </w:r>
      <w:r w:rsidR="0061078E" w:rsidRPr="00720A83">
        <w:rPr>
          <w:lang w:val="en-GB"/>
        </w:rPr>
        <w:t xml:space="preserve"> putative recombinant segments using breakpoints identified by tools such as GARD </w:t>
      </w:r>
      <w:r w:rsidR="0061078E" w:rsidRPr="00720A83">
        <w:rPr>
          <w:lang w:val="en-GB"/>
        </w:rPr>
        <w:fldChar w:fldCharType="begin" w:fldLock="1"/>
      </w:r>
      <w:r w:rsidR="001320A5">
        <w:rPr>
          <w:lang w:val="en-GB"/>
        </w:rPr>
        <w:instrText>ADDIN CSL_CITATION {"citationItems":[{"id":"ITEM-1","itemData":{"DOI":"10.1093/bioinformatics/btl474","ISSN":"1367-4803","abstract":"Motivation: Phylogenetic and evolutionary inference can be severely misled if recombination is not accounted for, hence screening for it should be an essential component of nearly every comparative study. The evolution of recombinant sequences can not be properly explained by a single phylogenetic tree, but several phylogenies may be used to correctly model the evolution of non-recombinant fragments.Results: We developed a likelihood-based model selection procedure that uses a genetic algorithm to search multiple sequence alignments for evidence of recombination breakpoints and identify putative recombinant sequences. GARD is an extensible and intuitive method that can be run efficiently in parallel. Extensive simulation studies show that the method nearly always outperforms other available tools, both in terms of power and accuracy and that the use of GARD to screen sequences for recombination ensures good statistical properties for methods aimed at detecting positive selection.Availability: Freely available Contact:spond@ucsd.edu","author":[{"dropping-particle":"","family":"Kosakovsky Pond","given":"Sergei L","non-dropping-particle":"","parse-names":false,"suffix":""},{"dropping-particle":"","family":"Posada","given":"David","non-dropping-particle":"","parse-names":false,"suffix":""},{"dropping-particle":"","family":"Gravenor","given":"Michael B","non-dropping-particle":"","parse-names":false,"suffix":""},{"dropping-particle":"","family":"Woelk","given":"Christopher H","non-dropping-particle":"","parse-names":false,"suffix":""},{"dropping-particle":"","family":"Frost","given":"Simon D W","non-dropping-particle":"","parse-names":false,"suffix":""}],"container-title":"Bioinformatics","id":"ITEM-1","issue":"24","issued":{"date-parts":[["2006","12","15"]]},"page":"3096-3098","title":"GARD: a genetic algorithm for recombination detection","type":"article-journal","volume":"22"},"uris":["http://www.mendeley.com/documents/?uuid=0cf5c9f4-2232-4916-b0c6-54152ccd73cd"]}],"mendeley":{"formattedCitation":"[58]","plainTextFormattedCitation":"[58]","previouslyFormattedCitation":"[58]"},"properties":{"noteIndex":0},"schema":"https://github.com/citation-style-language/schema/raw/master/csl-citation.json"}</w:instrText>
      </w:r>
      <w:r w:rsidR="0061078E" w:rsidRPr="00720A83">
        <w:rPr>
          <w:lang w:val="en-GB"/>
        </w:rPr>
        <w:fldChar w:fldCharType="separate"/>
      </w:r>
      <w:r w:rsidR="001B28C6" w:rsidRPr="001B28C6">
        <w:rPr>
          <w:noProof/>
          <w:lang w:val="en-GB"/>
        </w:rPr>
        <w:t>[58]</w:t>
      </w:r>
      <w:r w:rsidR="0061078E" w:rsidRPr="00720A83">
        <w:rPr>
          <w:lang w:val="en-GB"/>
        </w:rPr>
        <w:fldChar w:fldCharType="end"/>
      </w:r>
      <w:r w:rsidR="0061078E" w:rsidRPr="00720A83">
        <w:rPr>
          <w:lang w:val="en-GB"/>
        </w:rPr>
        <w:t xml:space="preserve"> or RDP </w:t>
      </w:r>
      <w:r w:rsidR="0061078E" w:rsidRPr="00720A83">
        <w:rPr>
          <w:lang w:val="en-GB"/>
        </w:rPr>
        <w:fldChar w:fldCharType="begin" w:fldLock="1"/>
      </w:r>
      <w:r w:rsidR="001320A5">
        <w:rPr>
          <w:lang w:val="en-GB"/>
        </w:rPr>
        <w:instrText>ADDIN CSL_CITATION {"citationItems":[{"id":"ITEM-1","itemData":{"DOI":"10.1093/ve/vev003","ISSN":"2057-1577","abstract":"RDP4 is the latest version of recombination detection program (RDP), a Windows computer program that implements an extensive array of methods for detecting and visualising recombination in, and stripping evidence of recombination from, virus genome sequence alignments. RDP4 is capable of analysing twice as many sequences (up to 2,500) that are up to three times longer (up to 10 Mb) than those that could be analysed by older versions of the program. RDP4 is therefore also applicable to the analysis of bacterial full-genome sequence datasets. Other novelties in RDP4 include (1) the capacity to differentiate between recombination and genome segment reassortment, (2) the estimation of recombination breakpoint confidence intervals, (3) a variety of ‘recombination aware’ phylogenetic tree construction and comparison tools, (4) new matrix-based visualisation tools for examining both individual recombination events and the overall phylogenetic impacts of multiple recombination events and (5) new tests to detect the influences of gene arrangements, encoded protein structure, nucleic acid secondary structure, nucleotide composition, and nucleotide diversity on recombination breakpoint patterns. The key feature of RDP4 that differentiates it from other recombination detection tools is its flexibility. It can be run either in fully automated mode from the command line interface or with a graphically rich user interface that enables detailed exploration of both individual recombination events and overall recombination patterns.","author":[{"dropping-particle":"","family":"Martin","given":"Darren P","non-dropping-particle":"","parse-names":false,"suffix":""},{"dropping-particle":"","family":"Murrell","given":"Ben","non-dropping-particle":"","parse-names":false,"suffix":""},{"dropping-particle":"","family":"Golden","given":"Michael","non-dropping-particle":"","parse-names":false,"suffix":""},{"dropping-particle":"","family":"Khoosal","given":"Arjun","non-dropping-particle":"","parse-names":false,"suffix":""},{"dropping-particle":"","family":"Muhire","given":"Brejnev","non-dropping-particle":"","parse-names":false,"suffix":""}],"container-title":"Virus Evolution","id":"ITEM-1","issue":"1","issued":{"date-parts":[["2015","3","1"]]},"title":"RDP4: Detection and analysis of recombination patterns in virus genomes","type":"article-journal","volume":"1"},"uris":["http://www.mendeley.com/documents/?uuid=77fed453-dab2-42f7-96cc-e384a1e73e2d"]},{"id":"ITEM-2","itemData":{"DOI":"10.1093/ve/veaa087","ISSN":"2057-1577","abstract":"For the past 20 years the recombination detection program (RDP) project has focused on the development of a fast, flexible and easy to use Windows-based recombination analysis tool. Whereas previous versions of this tool have relied on considerable user-mediated verification of detected recombination events, the latest iteration, RDP5, is automated enough that it can be integrated within analysis pipelines and run without any user input. The main innovation enabling this degree of automation is the implementation of statistical tests to identify recombination signals that could be attributable to evolutionary processes other than recombination. The additional analysis time required for these tests has been offset by algorithmic improvements throughout the program such that, relative to RDP4, RDP5 will still run up to five times faster and be capable of analysing alignments containing twice as many sequences (up to 5000) that are five times longer (up to 50 million sites). For users wanting to remove signals of recombination from their datasets before using them for downstream phylogenetics-based molecular evolution analyses, RDP5 can disassemble detected recombinant sequences into their constituent parts and output a variety of different recombination-free datasets in an array of different alignment formats. For users that are interested in exploring the recombination history of their datasets, all the manual verification, data management and data visualization components of RDP5 have been extensively updated to minimize the amount of time needed by users to individually verify and refine the program’s interpretation of each of the individual recombination events that it detects.","author":[{"dropping-particle":"","family":"Martin","given":"Darren P","non-dropping-particle":"","parse-names":false,"suffix":""},{"dropping-particle":"","family":"Varsani","given":"Arvind","non-dropping-particle":"","parse-names":false,"suffix":""},{"dropping-particle":"","family":"Roumagnac","given":"Philippe","non-dropping-particle":"","parse-names":false,"suffix":""},{"dropping-particle":"","family":"Botha","given":"Gerrit","non-dropping-particle":"","parse-names":false,"suffix":""},{"dropping-particle":"","family":"Maslamoney","given":"Suresh","non-dropping-particle":"","parse-names":false,"suffix":""},{"dropping-particle":"","family":"Schwab","given":"Tiana","non-dropping-particle":"","parse-names":false,"suffix":""},{"dropping-particle":"","family":"Kelz","given":"Zena","non-dropping-particle":"","parse-names":false,"suffix":""},{"dropping-particle":"","family":"Kumar","given":"Venkatesh","non-dropping-particle":"","parse-names":false,"suffix":""},{"dropping-particle":"","family":"Murrell","given":"Ben","non-dropping-particle":"","parse-names":false,"suffix":""}],"container-title":"Virus Evolution","id":"ITEM-2","issued":{"date-parts":[["2020","12","4"]]},"title":"RDP5: A computer program for analysing recombination in, and removing signals of recombination from, nucleotide sequence datasets","type":"article-journal"},"uris":["http://www.mendeley.com/documents/?uuid=c15e97b7-87a1-4cba-b7ec-1c7b85458f0b"]}],"mendeley":{"formattedCitation":"[59,60]","plainTextFormattedCitation":"[59,60]","previouslyFormattedCitation":"[59,60]"},"properties":{"noteIndex":0},"schema":"https://github.com/citation-style-language/schema/raw/master/csl-citation.json"}</w:instrText>
      </w:r>
      <w:r w:rsidR="0061078E" w:rsidRPr="00720A83">
        <w:rPr>
          <w:lang w:val="en-GB"/>
        </w:rPr>
        <w:fldChar w:fldCharType="separate"/>
      </w:r>
      <w:r w:rsidR="001B28C6" w:rsidRPr="001B28C6">
        <w:rPr>
          <w:noProof/>
          <w:lang w:val="en-GB"/>
        </w:rPr>
        <w:t>[59,60]</w:t>
      </w:r>
      <w:r w:rsidR="0061078E" w:rsidRPr="00720A83">
        <w:rPr>
          <w:lang w:val="en-GB"/>
        </w:rPr>
        <w:fldChar w:fldCharType="end"/>
      </w:r>
      <w:r w:rsidR="0061078E" w:rsidRPr="00720A83">
        <w:rPr>
          <w:lang w:val="en-GB"/>
        </w:rPr>
        <w:t xml:space="preserve">, which was demonstrated by </w:t>
      </w:r>
      <w:proofErr w:type="spellStart"/>
      <w:r w:rsidR="0061078E" w:rsidRPr="00720A83">
        <w:rPr>
          <w:lang w:val="en-GB"/>
        </w:rPr>
        <w:t>Cadar</w:t>
      </w:r>
      <w:proofErr w:type="spellEnd"/>
      <w:r w:rsidR="0061078E" w:rsidRPr="00720A83">
        <w:rPr>
          <w:lang w:val="en-GB"/>
        </w:rPr>
        <w:t xml:space="preserve"> et al. </w:t>
      </w:r>
      <w:r w:rsidR="0061078E" w:rsidRPr="00720A83">
        <w:rPr>
          <w:lang w:val="en-GB"/>
        </w:rPr>
        <w:fldChar w:fldCharType="begin" w:fldLock="1"/>
      </w:r>
      <w:r w:rsidR="001320A5">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61]","plainTextFormattedCitation":"[61]","previouslyFormattedCitation":"[61]"},"properties":{"noteIndex":0},"schema":"https://github.com/citation-style-language/schema/raw/master/csl-citation.json"}</w:instrText>
      </w:r>
      <w:r w:rsidR="0061078E" w:rsidRPr="00720A83">
        <w:rPr>
          <w:lang w:val="en-GB"/>
        </w:rPr>
        <w:fldChar w:fldCharType="separate"/>
      </w:r>
      <w:r w:rsidR="001B28C6" w:rsidRPr="001B28C6">
        <w:rPr>
          <w:noProof/>
          <w:lang w:val="en-GB"/>
        </w:rPr>
        <w:t>[61]</w:t>
      </w:r>
      <w:r w:rsidR="0061078E" w:rsidRPr="00720A83">
        <w:rPr>
          <w:lang w:val="en-GB"/>
        </w:rPr>
        <w:fldChar w:fldCharType="end"/>
      </w:r>
      <w:r w:rsidR="0061078E" w:rsidRPr="00720A83">
        <w:rPr>
          <w:lang w:val="en-GB"/>
        </w:rPr>
        <w:t>.</w:t>
      </w:r>
    </w:p>
    <w:p w14:paraId="71C95011" w14:textId="5FF9F836" w:rsidR="00954595" w:rsidRDefault="005106D2" w:rsidP="00C121C7">
      <w:pPr>
        <w:rPr>
          <w:lang w:val="en-GB"/>
        </w:rPr>
      </w:pPr>
      <w:r>
        <w:rPr>
          <w:noProof/>
        </w:rPr>
        <w:lastRenderedPageBreak/>
        <w:drawing>
          <wp:inline distT="0" distB="0" distL="0" distR="0" wp14:anchorId="122F7F5C" wp14:editId="06615B58">
            <wp:extent cx="5931535" cy="5766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1535" cy="5766435"/>
                    </a:xfrm>
                    <a:prstGeom prst="rect">
                      <a:avLst/>
                    </a:prstGeom>
                    <a:noFill/>
                    <a:ln>
                      <a:noFill/>
                    </a:ln>
                  </pic:spPr>
                </pic:pic>
              </a:graphicData>
            </a:graphic>
          </wp:inline>
        </w:drawing>
      </w:r>
    </w:p>
    <w:p w14:paraId="4EA768DD" w14:textId="3E15FF90" w:rsidR="00954595" w:rsidRPr="00720A83" w:rsidRDefault="00954595" w:rsidP="00954595">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4</w:t>
      </w:r>
      <w:r w:rsidRPr="00720A83">
        <w:rPr>
          <w:b/>
          <w:bCs/>
          <w:noProof/>
          <w:sz w:val="20"/>
          <w:szCs w:val="18"/>
          <w:lang w:val="en-GB"/>
        </w:rPr>
        <w:t xml:space="preserve">. </w:t>
      </w:r>
      <w:r w:rsidR="005106D2">
        <w:rPr>
          <w:b/>
          <w:bCs/>
          <w:noProof/>
          <w:sz w:val="20"/>
          <w:szCs w:val="18"/>
          <w:lang w:val="en-GB"/>
        </w:rPr>
        <w:t xml:space="preserve">Phylogenetic analysis. </w:t>
      </w:r>
      <w:r>
        <w:rPr>
          <w:noProof/>
          <w:sz w:val="20"/>
          <w:szCs w:val="18"/>
          <w:lang w:val="en-GB"/>
        </w:rPr>
        <w:t>Simplified workflow</w:t>
      </w:r>
      <w:r w:rsidR="005106D2">
        <w:rPr>
          <w:noProof/>
          <w:sz w:val="20"/>
          <w:szCs w:val="18"/>
          <w:lang w:val="en-GB"/>
        </w:rPr>
        <w:t>s</w:t>
      </w:r>
      <w:r>
        <w:rPr>
          <w:noProof/>
          <w:sz w:val="20"/>
          <w:szCs w:val="18"/>
          <w:lang w:val="en-GB"/>
        </w:rPr>
        <w:t xml:space="preserve"> of </w:t>
      </w:r>
      <w:r w:rsidR="005106D2">
        <w:rPr>
          <w:noProof/>
          <w:sz w:val="20"/>
          <w:szCs w:val="18"/>
          <w:lang w:val="en-GB"/>
        </w:rPr>
        <w:t xml:space="preserve">(a) typical </w:t>
      </w:r>
      <w:r>
        <w:rPr>
          <w:noProof/>
          <w:sz w:val="20"/>
          <w:szCs w:val="18"/>
          <w:lang w:val="en-GB"/>
        </w:rPr>
        <w:t>alignment-based</w:t>
      </w:r>
      <w:r w:rsidR="005106D2">
        <w:rPr>
          <w:noProof/>
          <w:sz w:val="20"/>
          <w:szCs w:val="18"/>
          <w:lang w:val="en-GB"/>
        </w:rPr>
        <w:t xml:space="preserve"> and (b) alignment-free approaches</w:t>
      </w:r>
      <w:r>
        <w:rPr>
          <w:noProof/>
          <w:sz w:val="20"/>
          <w:szCs w:val="18"/>
          <w:lang w:val="en-GB"/>
        </w:rPr>
        <w:t xml:space="preserve">. </w:t>
      </w:r>
      <w:r w:rsidR="005106D2">
        <w:rPr>
          <w:noProof/>
          <w:sz w:val="20"/>
          <w:szCs w:val="18"/>
          <w:lang w:val="en-GB"/>
        </w:rPr>
        <w:t xml:space="preserve">(b) </w:t>
      </w:r>
      <w:r w:rsidRPr="00720A83">
        <w:rPr>
          <w:noProof/>
          <w:sz w:val="20"/>
          <w:szCs w:val="18"/>
          <w:lang w:val="en-GB"/>
        </w:rPr>
        <w:t>(</w:t>
      </w:r>
      <w:r w:rsidR="005106D2">
        <w:rPr>
          <w:noProof/>
          <w:sz w:val="20"/>
          <w:szCs w:val="18"/>
          <w:lang w:val="en-GB"/>
        </w:rPr>
        <w:t>c</w:t>
      </w:r>
      <w:r w:rsidRPr="00720A83">
        <w:rPr>
          <w:noProof/>
          <w:sz w:val="20"/>
          <w:szCs w:val="18"/>
          <w:lang w:val="en-GB"/>
        </w:rPr>
        <w:t xml:space="preserve">) </w:t>
      </w:r>
      <w:r>
        <w:rPr>
          <w:noProof/>
          <w:sz w:val="20"/>
          <w:szCs w:val="18"/>
          <w:lang w:val="en-GB"/>
        </w:rPr>
        <w:t>E</w:t>
      </w:r>
      <w:r w:rsidRPr="00720A83">
        <w:rPr>
          <w:noProof/>
          <w:sz w:val="20"/>
          <w:szCs w:val="18"/>
          <w:lang w:val="en-GB"/>
        </w:rPr>
        <w:t>xtraction</w:t>
      </w:r>
      <w:r>
        <w:rPr>
          <w:noProof/>
          <w:sz w:val="20"/>
          <w:szCs w:val="18"/>
          <w:lang w:val="en-GB"/>
        </w:rPr>
        <w:t xml:space="preserve"> of ‘core’ genomic regions</w:t>
      </w:r>
      <w:r w:rsidRPr="00720A83">
        <w:rPr>
          <w:noProof/>
          <w:sz w:val="20"/>
          <w:szCs w:val="18"/>
          <w:lang w:val="en-GB"/>
        </w:rPr>
        <w:t xml:space="preserve"> to obtain alignable conserved genomic regions for phylogenetic </w:t>
      </w:r>
      <w:r w:rsidR="005106D2">
        <w:rPr>
          <w:noProof/>
          <w:sz w:val="20"/>
          <w:szCs w:val="18"/>
          <w:lang w:val="en-GB"/>
        </w:rPr>
        <w:t>reconstruction</w:t>
      </w:r>
      <w:r w:rsidRPr="00720A83">
        <w:rPr>
          <w:noProof/>
          <w:sz w:val="20"/>
          <w:szCs w:val="18"/>
          <w:lang w:val="en-GB"/>
        </w:rPr>
        <w:t>.</w:t>
      </w:r>
    </w:p>
    <w:p w14:paraId="66D6E2EB" w14:textId="77777777" w:rsidR="00954595" w:rsidRPr="00720A83" w:rsidRDefault="00954595" w:rsidP="00C121C7">
      <w:pPr>
        <w:rPr>
          <w:lang w:val="en-GB"/>
        </w:rPr>
      </w:pPr>
    </w:p>
    <w:p w14:paraId="7F09E868" w14:textId="4C38C865" w:rsidR="003E1D68" w:rsidRPr="00720A83" w:rsidRDefault="00577165" w:rsidP="003E1D68">
      <w:pPr>
        <w:pStyle w:val="Heading2"/>
        <w:rPr>
          <w:lang w:val="en-GB"/>
        </w:rPr>
      </w:pPr>
      <w:bookmarkStart w:id="14" w:name="_Toc63343237"/>
      <w:r w:rsidRPr="00720A83">
        <w:rPr>
          <w:lang w:val="en-GB"/>
        </w:rPr>
        <w:t>M</w:t>
      </w:r>
      <w:r w:rsidR="003E1D68" w:rsidRPr="00720A83">
        <w:rPr>
          <w:lang w:val="en-GB"/>
        </w:rPr>
        <w:t>utation rates</w:t>
      </w:r>
      <w:r w:rsidR="00750FCC" w:rsidRPr="00720A83">
        <w:rPr>
          <w:lang w:val="en-GB"/>
        </w:rPr>
        <w:t xml:space="preserve"> (325)</w:t>
      </w:r>
      <w:bookmarkEnd w:id="14"/>
    </w:p>
    <w:p w14:paraId="3C72BFF6" w14:textId="7B8CD72C" w:rsidR="00973999" w:rsidRPr="00720A83" w:rsidRDefault="005242AA" w:rsidP="00973999">
      <w:pPr>
        <w:rPr>
          <w:lang w:val="en-GB"/>
        </w:rPr>
      </w:pPr>
      <w:r w:rsidRPr="00720A83">
        <w:rPr>
          <w:lang w:val="en-GB"/>
        </w:rPr>
        <w:t>Understanding how viruses mutate and accumulate genomic diversity has profound practical implications. For example, the emergence of SARS-CoV-2</w:t>
      </w:r>
      <w:r w:rsidR="00935210" w:rsidRPr="00720A83">
        <w:rPr>
          <w:lang w:val="en-GB"/>
        </w:rPr>
        <w:t xml:space="preserve"> </w:t>
      </w:r>
      <w:commentRangeStart w:id="15"/>
      <w:r w:rsidRPr="00720A83">
        <w:rPr>
          <w:lang w:val="en-GB"/>
        </w:rPr>
        <w:t>mutations</w:t>
      </w:r>
      <w:commentRangeEnd w:id="15"/>
      <w:r w:rsidR="00297A80">
        <w:rPr>
          <w:rStyle w:val="CommentReference"/>
        </w:rPr>
        <w:commentReference w:id="15"/>
      </w:r>
      <w:r w:rsidRPr="00720A83">
        <w:rPr>
          <w:lang w:val="en-GB"/>
        </w:rPr>
        <w:t xml:space="preserve"> that putatively aid in immune escape has been of great concern with regards to vaccine efficacy and development </w:t>
      </w:r>
      <w:r w:rsidRPr="00720A83">
        <w:rPr>
          <w:lang w:val="en-GB"/>
        </w:rPr>
        <w:fldChar w:fldCharType="begin" w:fldLock="1"/>
      </w:r>
      <w:r w:rsidR="001320A5">
        <w:rPr>
          <w:lang w:val="en-GB"/>
        </w:rPr>
        <w:instrText>ADDIN CSL_CITATION {"citationItems":[{"id":"ITEM-1","itemData":{"author":[{"dropping-particle":"","family":"Koyama","given":"Takahiko","non-dropping-particle":"","parse-names":false,"suffix":""},{"dropping-particle":"","family":"Weeraratne","given":"Dilhan","non-dropping-particle":"","parse-names":false,"suffix":""},{"dropping-particle":"","family":"Snowdon","given":"Jane L","non-dropping-particle":"","parse-names":false,"suffix":""},{"dropping-particle":"","family":"Parida","given":"Laxmi","non-dropping-particle":"","parse-names":false,"suffix":""}],"container-title":"Pathogens","id":"ITEM-1","issue":"5","issued":{"date-parts":[["2020"]]},"page":"324","publisher":"Multidisciplinary Digital Publishing Institute","title":"Emergence of drift variants that may affect COVID-19 vaccine development and antibody treatment","type":"article-journal","volume":"9"},"uris":["http://www.mendeley.com/documents/?uuid=e2479b11-ba02-4494-801c-f5ac4def22f3"]}],"mendeley":{"formattedCitation":"[62]","plainTextFormattedCitation":"[62]","previouslyFormattedCitation":"[62]"},"properties":{"noteIndex":0},"schema":"https://github.com/citation-style-language/schema/raw/master/csl-citation.json"}</w:instrText>
      </w:r>
      <w:r w:rsidRPr="00720A83">
        <w:rPr>
          <w:lang w:val="en-GB"/>
        </w:rPr>
        <w:fldChar w:fldCharType="separate"/>
      </w:r>
      <w:r w:rsidR="001B28C6" w:rsidRPr="001B28C6">
        <w:rPr>
          <w:noProof/>
          <w:lang w:val="en-GB"/>
        </w:rPr>
        <w:t>[62]</w:t>
      </w:r>
      <w:r w:rsidRPr="00720A83">
        <w:rPr>
          <w:lang w:val="en-GB"/>
        </w:rPr>
        <w:fldChar w:fldCharType="end"/>
      </w:r>
      <w:r w:rsidR="00935210" w:rsidRPr="00720A83">
        <w:rPr>
          <w:lang w:val="en-GB"/>
        </w:rPr>
        <w:t xml:space="preserve"> in the present COVID-19 pandemic</w:t>
      </w:r>
      <w:r w:rsidRPr="00720A83">
        <w:rPr>
          <w:lang w:val="en-GB"/>
        </w:rPr>
        <w:t xml:space="preserve">. Additionally, elevating </w:t>
      </w:r>
      <w:r w:rsidRPr="00720A83">
        <w:rPr>
          <w:lang w:val="en-GB"/>
        </w:rPr>
        <w:lastRenderedPageBreak/>
        <w:t xml:space="preserve">short-term </w:t>
      </w:r>
      <w:r w:rsidR="00935210" w:rsidRPr="00720A83">
        <w:rPr>
          <w:lang w:val="en-GB"/>
        </w:rPr>
        <w:t xml:space="preserve">viral mutation rates via mutagen treatment, termed lethal mutagenesis, has been shown to enhance the effectiveness of antiviral treatments </w:t>
      </w:r>
      <w:r w:rsidR="00935210" w:rsidRPr="00720A83">
        <w:rPr>
          <w:lang w:val="en-GB"/>
        </w:rPr>
        <w:fldChar w:fldCharType="begin" w:fldLock="1"/>
      </w:r>
      <w:r w:rsidR="001320A5">
        <w:rPr>
          <w:lang w:val="en-GB"/>
        </w:rPr>
        <w:instrText>ADDIN CSL_CITATION {"citationItems":[{"id":"ITEM-1","itemData":{"ISSN":"0022-538X","author":[{"dropping-particle":"","family":"Sanjuán","given":"Rafael","non-dropping-particle":"","parse-names":false,"suffix":""},{"dropping-particle":"","family":"Nebot","given":"Miguel R","non-dropping-particle":"","parse-names":false,"suffix":""},{"dropping-particle":"","family":"Chirico","given":"Nicola","non-dropping-particle":"","parse-names":false,"suffix":""},{"dropping-particle":"","family":"Mansky","given":"Louis M","non-dropping-particle":"","parse-names":false,"suffix":""},{"dropping-particle":"","family":"Belshaw","given":"Robert","non-dropping-particle":"","parse-names":false,"suffix":""}],"container-title":"Journal of virology","id":"ITEM-1","issue":"19","issued":{"date-parts":[["2010"]]},"page":"9733-9748","publisher":"Am Soc Microbiol","title":"Viral mutation rates","type":"article-journal","volume":"84"},"uris":["http://www.mendeley.com/documents/?uuid=27fe56b6-0d38-4bc0-b3ce-0ef1a7b02f6c"]}],"mendeley":{"formattedCitation":"[63]","plainTextFormattedCitation":"[63]","previouslyFormattedCitation":"[63]"},"properties":{"noteIndex":0},"schema":"https://github.com/citation-style-language/schema/raw/master/csl-citation.json"}</w:instrText>
      </w:r>
      <w:r w:rsidR="00935210" w:rsidRPr="00720A83">
        <w:rPr>
          <w:lang w:val="en-GB"/>
        </w:rPr>
        <w:fldChar w:fldCharType="separate"/>
      </w:r>
      <w:r w:rsidR="001B28C6" w:rsidRPr="001B28C6">
        <w:rPr>
          <w:noProof/>
          <w:lang w:val="en-GB"/>
        </w:rPr>
        <w:t>[63]</w:t>
      </w:r>
      <w:r w:rsidR="00935210" w:rsidRPr="00720A83">
        <w:rPr>
          <w:lang w:val="en-GB"/>
        </w:rPr>
        <w:fldChar w:fldCharType="end"/>
      </w:r>
      <w:r w:rsidR="00935210" w:rsidRPr="00720A83">
        <w:rPr>
          <w:lang w:val="en-GB"/>
        </w:rPr>
        <w:t xml:space="preserve">. Only a few studies to date have provided estimates of the mutation rate of anelloviruses </w:t>
      </w:r>
      <w:r w:rsidR="001A1614" w:rsidRPr="00720A83">
        <w:rPr>
          <w:lang w:val="en-GB"/>
        </w:rPr>
        <w:fldChar w:fldCharType="begin" w:fldLock="1"/>
      </w:r>
      <w:r w:rsidR="001320A5">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id":"ITEM-2","itemData":{"ISSN":"0014-5793","author":[{"dropping-particle":"","family":"Umemura","given":"Takeji","non-dropping-particle":"","parse-names":false,"suffix":""},{"dropping-particle":"","family":"Tanaka","given":"Yasuhito","non-dropping-particle":"","parse-names":false,"suffix":""},{"dropping-particle":"","family":"Kiyosawa","given":"Kendo","non-dropping-particle":"","parse-names":false,"suffix":""},{"dropping-particle":"","family":"Alter","given":"Harvey J","non-dropping-particle":"","parse-names":false,"suffix":""},{"dropping-particle":"","family":"Shih","given":"J Wai-Kuo","non-dropping-particle":"","parse-names":false,"suffix":""}],"container-title":"FEBS letters","id":"ITEM-2","issue":"3","issued":{"date-parts":[["2002"]]},"page":"171-174","publisher":"Wiley Online Library","title":"Observation of positive selection within hypervariable regions of a newly identified DNA virus (SEN virus)","type":"article-journal","volume":"510"},"uris":["http://www.mendeley.com/documents/?uuid=da8c7b72-3e23-4a21-a4d3-bba9d2fdd64b"]},{"id":"ITEM-3","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3","issued":{"date-parts":[["2017"]]},"page":"89-93","publisher":"Elsevier","title":"Analysis of Anelloviridae sequences characterized from serial human and animal biological samples","type":"article-journal","volume":"53"},"uris":["http://www.mendeley.com/documents/?uuid=6f4cdfea-b9d6-4684-8f12-c3da77d1f0d3"]}],"mendeley":{"formattedCitation":"[61,64,65]","plainTextFormattedCitation":"[61,64,65]","previouslyFormattedCitation":"[61,64,65]"},"properties":{"noteIndex":0},"schema":"https://github.com/citation-style-language/schema/raw/master/csl-citation.json"}</w:instrText>
      </w:r>
      <w:r w:rsidR="001A1614" w:rsidRPr="00720A83">
        <w:rPr>
          <w:lang w:val="en-GB"/>
        </w:rPr>
        <w:fldChar w:fldCharType="separate"/>
      </w:r>
      <w:r w:rsidR="001B28C6" w:rsidRPr="001B28C6">
        <w:rPr>
          <w:noProof/>
          <w:lang w:val="en-GB"/>
        </w:rPr>
        <w:t>[61,64,65]</w:t>
      </w:r>
      <w:r w:rsidR="001A1614" w:rsidRPr="00720A83">
        <w:rPr>
          <w:lang w:val="en-GB"/>
        </w:rPr>
        <w:fldChar w:fldCharType="end"/>
      </w:r>
      <w:r w:rsidR="00935210" w:rsidRPr="00720A83">
        <w:rPr>
          <w:lang w:val="en-GB"/>
        </w:rPr>
        <w:t xml:space="preserve">, which ranges from </w:t>
      </w:r>
      <w:r w:rsidR="001A1614" w:rsidRPr="00720A83">
        <w:rPr>
          <w:lang w:val="en-GB"/>
        </w:rPr>
        <w:t xml:space="preserve">2.3-7.3 </w:t>
      </w:r>
      <w:r w:rsidR="007D5EF6" w:rsidRPr="00720A83">
        <w:rPr>
          <w:lang w:val="en-GB"/>
        </w:rPr>
        <w:t>×</w:t>
      </w:r>
      <w:r w:rsidR="001A1614" w:rsidRPr="00720A83">
        <w:rPr>
          <w:lang w:val="en-GB"/>
        </w:rPr>
        <w:t xml:space="preserve"> 10</w:t>
      </w:r>
      <w:r w:rsidR="001A1614" w:rsidRPr="00720A83">
        <w:rPr>
          <w:vertAlign w:val="superscript"/>
          <w:lang w:val="en-GB"/>
        </w:rPr>
        <w:t>-4</w:t>
      </w:r>
      <w:r w:rsidR="001A1614" w:rsidRPr="00720A83">
        <w:rPr>
          <w:lang w:val="en-GB"/>
        </w:rPr>
        <w:t xml:space="preserve"> substitutions/site/year</w:t>
      </w:r>
      <w:r w:rsidR="00F21DE5" w:rsidRPr="00720A83">
        <w:rPr>
          <w:lang w:val="en-GB"/>
        </w:rPr>
        <w:t xml:space="preserve"> (s/s/y)</w:t>
      </w:r>
      <w:r w:rsidR="007D5EF6" w:rsidRPr="00720A83">
        <w:rPr>
          <w:lang w:val="en-GB"/>
        </w:rPr>
        <w:t xml:space="preserve">. </w:t>
      </w:r>
      <w:commentRangeStart w:id="16"/>
      <w:proofErr w:type="spellStart"/>
      <w:r w:rsidR="00631C1C" w:rsidRPr="00720A83">
        <w:rPr>
          <w:lang w:val="en-GB"/>
        </w:rPr>
        <w:t>Cadar</w:t>
      </w:r>
      <w:proofErr w:type="spellEnd"/>
      <w:r w:rsidR="00631C1C" w:rsidRPr="00720A83">
        <w:rPr>
          <w:lang w:val="en-GB"/>
        </w:rPr>
        <w:t xml:space="preserve"> et al. </w:t>
      </w:r>
      <w:r w:rsidR="00631C1C" w:rsidRPr="00720A83">
        <w:rPr>
          <w:lang w:val="en-GB"/>
        </w:rPr>
        <w:fldChar w:fldCharType="begin" w:fldLock="1"/>
      </w:r>
      <w:r w:rsidR="001320A5">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61]","plainTextFormattedCitation":"[61]","previouslyFormattedCitation":"[61]"},"properties":{"noteIndex":0},"schema":"https://github.com/citation-style-language/schema/raw/master/csl-citation.json"}</w:instrText>
      </w:r>
      <w:r w:rsidR="00631C1C" w:rsidRPr="00720A83">
        <w:rPr>
          <w:lang w:val="en-GB"/>
        </w:rPr>
        <w:fldChar w:fldCharType="separate"/>
      </w:r>
      <w:r w:rsidR="001B28C6" w:rsidRPr="001B28C6">
        <w:rPr>
          <w:noProof/>
          <w:lang w:val="en-GB"/>
        </w:rPr>
        <w:t>[61]</w:t>
      </w:r>
      <w:r w:rsidR="00631C1C" w:rsidRPr="00720A83">
        <w:rPr>
          <w:lang w:val="en-GB"/>
        </w:rPr>
        <w:fldChar w:fldCharType="end"/>
      </w:r>
      <w:commentRangeEnd w:id="16"/>
      <w:r w:rsidR="00297A80">
        <w:rPr>
          <w:rStyle w:val="CommentReference"/>
        </w:rPr>
        <w:commentReference w:id="16"/>
      </w:r>
      <w:r w:rsidR="00631C1C" w:rsidRPr="00720A83">
        <w:rPr>
          <w:lang w:val="en-GB"/>
        </w:rPr>
        <w:t xml:space="preserve"> reported a substitution rate of 5.4 × 10</w:t>
      </w:r>
      <w:r w:rsidR="00631C1C" w:rsidRPr="00720A83">
        <w:rPr>
          <w:vertAlign w:val="superscript"/>
          <w:lang w:val="en-GB"/>
        </w:rPr>
        <w:t>-4</w:t>
      </w:r>
      <w:r w:rsidR="00631C1C" w:rsidRPr="00720A83">
        <w:rPr>
          <w:lang w:val="en-GB"/>
        </w:rPr>
        <w:t xml:space="preserve"> s/s/y for the TTSuV genomic region containing the UTR, ORF2 and 5’ end of ORF1 sequences sampled from wild boars over six years. Umemura et al. </w:t>
      </w:r>
      <w:r w:rsidR="00631C1C" w:rsidRPr="00720A83">
        <w:rPr>
          <w:lang w:val="en-GB"/>
        </w:rPr>
        <w:fldChar w:fldCharType="begin" w:fldLock="1"/>
      </w:r>
      <w:r w:rsidR="001320A5">
        <w:rPr>
          <w:lang w:val="en-GB"/>
        </w:rPr>
        <w:instrText>ADDIN CSL_CITATION {"citationItems":[{"id":"ITEM-1","itemData":{"ISSN":"0014-5793","author":[{"dropping-particle":"","family":"Umemura","given":"Takeji","non-dropping-particle":"","parse-names":false,"suffix":""},{"dropping-particle":"","family":"Tanaka","given":"Yasuhito","non-dropping-particle":"","parse-names":false,"suffix":""},{"dropping-particle":"","family":"Kiyosawa","given":"Kendo","non-dropping-particle":"","parse-names":false,"suffix":""},{"dropping-particle":"","family":"Alter","given":"Harvey J","non-dropping-particle":"","parse-names":false,"suffix":""},{"dropping-particle":"","family":"Shih","given":"J Wai-Kuo","non-dropping-particle":"","parse-names":false,"suffix":""}],"container-title":"FEBS letters","id":"ITEM-1","issue":"3","issued":{"date-parts":[["2002"]]},"page":"171-174","publisher":"Wiley Online Library","title":"Observation of positive selection within hypervariable regions of a newly identified DNA virus (SEN virus)","type":"article-journal","volume":"510"},"uris":["http://www.mendeley.com/documents/?uuid=da8c7b72-3e23-4a21-a4d3-bba9d2fdd64b"]}],"mendeley":{"formattedCitation":"[64]","plainTextFormattedCitation":"[64]","previouslyFormattedCitation":"[64]"},"properties":{"noteIndex":0},"schema":"https://github.com/citation-style-language/schema/raw/master/csl-citation.json"}</w:instrText>
      </w:r>
      <w:r w:rsidR="00631C1C" w:rsidRPr="00720A83">
        <w:rPr>
          <w:lang w:val="en-GB"/>
        </w:rPr>
        <w:fldChar w:fldCharType="separate"/>
      </w:r>
      <w:r w:rsidR="001B28C6" w:rsidRPr="001B28C6">
        <w:rPr>
          <w:noProof/>
          <w:lang w:val="en-GB"/>
        </w:rPr>
        <w:t>[64]</w:t>
      </w:r>
      <w:r w:rsidR="00631C1C" w:rsidRPr="00720A83">
        <w:rPr>
          <w:lang w:val="en-GB"/>
        </w:rPr>
        <w:fldChar w:fldCharType="end"/>
      </w:r>
      <w:r w:rsidR="00631C1C" w:rsidRPr="00720A83">
        <w:rPr>
          <w:lang w:val="en-GB"/>
        </w:rPr>
        <w:t xml:space="preserve"> reported a synonymous substitution rate of 7.3 × 10</w:t>
      </w:r>
      <w:r w:rsidR="00631C1C" w:rsidRPr="00720A83">
        <w:rPr>
          <w:vertAlign w:val="superscript"/>
          <w:lang w:val="en-GB"/>
        </w:rPr>
        <w:t>-4</w:t>
      </w:r>
      <w:r w:rsidR="00631C1C" w:rsidRPr="00720A83">
        <w:rPr>
          <w:lang w:val="en-GB"/>
        </w:rPr>
        <w:t xml:space="preserve"> s/s/y for TTV-positive sera over 12 years. Lastly, </w:t>
      </w:r>
      <w:proofErr w:type="spellStart"/>
      <w:r w:rsidR="00631C1C" w:rsidRPr="00720A83">
        <w:rPr>
          <w:lang w:val="en-GB"/>
        </w:rPr>
        <w:t>Bedarida</w:t>
      </w:r>
      <w:proofErr w:type="spellEnd"/>
      <w:r w:rsidR="00631C1C" w:rsidRPr="00720A83">
        <w:rPr>
          <w:lang w:val="en-GB"/>
        </w:rPr>
        <w:t xml:space="preserve"> et al. </w:t>
      </w:r>
      <w:r w:rsidR="00631C1C" w:rsidRPr="00720A83">
        <w:rPr>
          <w:lang w:val="en-GB"/>
        </w:rPr>
        <w:fldChar w:fldCharType="begin" w:fldLock="1"/>
      </w:r>
      <w:r w:rsidR="001320A5">
        <w:rPr>
          <w:lang w:val="en-GB"/>
        </w:rPr>
        <w:instrText>ADDIN CSL_CITATION {"citationItems":[{"id":"ITEM-1","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1","issued":{"date-parts":[["2017"]]},"page":"89-93","publisher":"Elsevier","title":"Analysis of Anelloviridae sequences characterized from serial human and animal biological samples","type":"article-journal","volume":"53"},"uris":["http://www.mendeley.com/documents/?uuid=6f4cdfea-b9d6-4684-8f12-c3da77d1f0d3"]}],"mendeley":{"formattedCitation":"[65]","plainTextFormattedCitation":"[65]","previouslyFormattedCitation":"[65]"},"properties":{"noteIndex":0},"schema":"https://github.com/citation-style-language/schema/raw/master/csl-citation.json"}</w:instrText>
      </w:r>
      <w:r w:rsidR="00631C1C" w:rsidRPr="00720A83">
        <w:rPr>
          <w:lang w:val="en-GB"/>
        </w:rPr>
        <w:fldChar w:fldCharType="separate"/>
      </w:r>
      <w:r w:rsidR="001B28C6" w:rsidRPr="001B28C6">
        <w:rPr>
          <w:noProof/>
          <w:lang w:val="en-GB"/>
        </w:rPr>
        <w:t>[65]</w:t>
      </w:r>
      <w:r w:rsidR="00631C1C" w:rsidRPr="00720A83">
        <w:rPr>
          <w:lang w:val="en-GB"/>
        </w:rPr>
        <w:fldChar w:fldCharType="end"/>
      </w:r>
      <w:r w:rsidR="00631C1C" w:rsidRPr="00720A83">
        <w:rPr>
          <w:lang w:val="en-GB"/>
        </w:rPr>
        <w:t xml:space="preserve"> reported a value of ~2 × 10</w:t>
      </w:r>
      <w:r w:rsidR="00631C1C" w:rsidRPr="00720A83">
        <w:rPr>
          <w:vertAlign w:val="superscript"/>
          <w:lang w:val="en-GB"/>
        </w:rPr>
        <w:t>-4</w:t>
      </w:r>
      <w:r w:rsidR="00631C1C" w:rsidRPr="00720A83">
        <w:rPr>
          <w:lang w:val="en-GB"/>
        </w:rPr>
        <w:t xml:space="preserve"> s/s/y for anellovirus sequences obtained from human sera and cat saliva reported over 16 and 6.5 years, respectively.</w:t>
      </w:r>
      <w:r w:rsidR="00521F4B" w:rsidRPr="00720A83">
        <w:rPr>
          <w:lang w:val="en-GB"/>
        </w:rPr>
        <w:t xml:space="preserve"> </w:t>
      </w:r>
      <w:r w:rsidR="00824193" w:rsidRPr="00720A83">
        <w:rPr>
          <w:lang w:val="en-GB"/>
        </w:rPr>
        <w:t xml:space="preserve">These rates were compared to that of other viruses, which were collated from eight </w:t>
      </w:r>
      <w:r w:rsidR="008C7A1A" w:rsidRPr="00720A83">
        <w:rPr>
          <w:lang w:val="en-GB"/>
        </w:rPr>
        <w:t xml:space="preserve">other </w:t>
      </w:r>
      <w:r w:rsidR="00824193" w:rsidRPr="00720A83">
        <w:rPr>
          <w:lang w:val="en-GB"/>
        </w:rPr>
        <w:t xml:space="preserve">studies </w:t>
      </w:r>
      <w:r w:rsidR="00824193" w:rsidRPr="00720A83">
        <w:rPr>
          <w:lang w:val="en-GB"/>
        </w:rPr>
        <w:fldChar w:fldCharType="begin" w:fldLock="1"/>
      </w:r>
      <w:r w:rsidR="001320A5">
        <w:rPr>
          <w:lang w:val="en-GB"/>
        </w:rPr>
        <w:instrText>ADDIN CSL_CITATION {"citationItems":[{"id":"ITEM-1","itemData":{"DOI":"10.1128/JVI.00441-06","ISSN":"0022-538X","abstract":"The ubiquitous human polyomavirus JC (JCV) is a small double-stranded DNA virus that establishes a persistent infection, and it is often transmitted from parents to children. There are at least 14 subtypes of the virus associated with different human populations. Because of its presumed codivergence with humans, JCV has been used as a genetic marker for human evolution and migration. Codivergence has also been used as a basis for estimating the rate of nucleotide substitution in JCV. We tested the hypothesis of host-virus codivergence by (i) performing a reconciliation analysis of phylogenetic trees of human and JCV populations and (ii) providing the first estimate of the evolutionary rate of JCV that is independent from the assumption of codivergence. Strikingly, our comparisons of JCV and human phylogenies provided no evidence for codivergence, suggesting that this virus should not be used as a marker for human population history. Further, while the estimated nucleotide substitution rate of JCV has large confidence intervals due to limited sampling, our analysis suggests that this virus may evolve nearly two orders of magnitude faster than predicted under the codivergence hypothesis.","author":[{"dropping-particle":"","family":"Shackelton","given":"Laura A","non-dropping-particle":"","parse-names":false,"suffix":""},{"dropping-particle":"","family":"Rambaut","given":"Andrew","non-dropping-particle":"","parse-names":false,"suffix":""},{"dropping-particle":"","family":"Pybus","given":"Oliver G","non-dropping-particle":"","parse-names":false,"suffix":""},{"dropping-particle":"","family":"Holmes","given":"Edward C","non-dropping-particle":"","parse-names":false,"suffix":""}],"container-title":"Journal of virology","id":"ITEM-1","issue":"20","issued":{"date-parts":[["2006","10"]]},"language":"eng","page":"9928-9933","publisher":"American Society for Microbiology","title":"JC virus evolution and its association with human populations","type":"article-journal","volume":"80"},"uris":["http://www.mendeley.com/documents/?uuid=5071defa-8437-4df9-a3ea-e04e05013d69"]},{"id":"ITEM-2","itemData":{"DOI":"10.1128/JVI.80.7.3666-3669.2006","abstract":"Human B19 erythrovirus is a ubiquitous viral pathogen, commonly infecting individuals before adulthood. As with all autonomous parvoviruses, its small single-stranded DNA genome is replicated with host cell machinery. While the mechanism of parvovirus genome replication has been studied in detail, the rate at which B19 virus evolves is unknown. By inferring the phylogenetic history and evolutionary dynamics of temporally sampled B19 sequences, we observed a surprisingly high rate of evolutionary change, at approximately 10−4 nucleotide substitutions per site per year. This rate is more typical of RNA viruses and suggests that high mutation rates are characteristic of the Parvoviridae.","author":[{"dropping-particle":"","family":"Shackelton","given":"Laura A","non-dropping-particle":"","parse-names":false,"suffix":""},{"dropping-particle":"","family":"Holmes","given":"Edward C","non-dropping-particle":"","parse-names":false,"suffix":""}],"container-title":"Journal of Virology","id":"ITEM-2","issue":"7","issued":{"date-parts":[["2006","4","1"]]},"page":"3666 LP  - 3669","title":"Phylogenetic Evidence for the Rapid Evolution of Human B19 Erythrovirus","type":"article-journal","volume":"80"},"uris":["http://www.mendeley.com/documents/?uuid=74e9d6d4-aefe-4f34-bae6-8e0a1c139821"]},{"id":"ITEM-3","itemData":{"ISSN":"0022-538X","author":[{"dropping-particle":"","family":"Chen","given":"Zigui","non-dropping-particle":"","parse-names":false,"suffix":""},{"dropping-particle":"","family":"Ho","given":"Wendy C S","non-dropping-particle":"","parse-names":false,"suffix":""},{"dropping-particle":"","family":"Boon","given":"Siaw Shi","non-dropping-particle":"","parse-names":false,"suffix":""},{"dropping-particle":"","family":"Law","given":"Priscilla T Y","non-dropping-particle":"","parse-names":false,"suffix":""},{"dropping-particle":"","family":"Chan","given":"Martin C W","non-dropping-particle":"","parse-names":false,"suffix":""},{"dropping-particle":"","family":"DeSalle","given":"Rob","non-dropping-particle":"","parse-names":false,"suffix":""},{"dropping-particle":"","family":"Burk","given":"Robert D","non-dropping-particle":"","parse-names":false,"suffix":""},{"dropping-particle":"","family":"Chan","given":"Paul K S","non-dropping-particle":"","parse-names":false,"suffix":""}],"container-title":"Journal of virology","id":"ITEM-3","issue":"21","issued":{"date-parts":[["2017"]]},"publisher":"Am Soc Microbiol","title":"Ancient evolution and dispersion of human papillomavirus 58 variants","type":"article-journal","volume":"91"},"uris":["http://www.mendeley.com/documents/?uuid=2ba10903-47a9-4507-9e30-371ca292a763"]},{"id":"ITEM-4","itemData":{"ISSN":"0022-1317","author":[{"dropping-particle":"","family":"Sakaoka","given":"Hiroshi","non-dropping-particle":"","parse-names":false,"suffix":""},{"dropping-particle":"","family":"Kurita","given":"Keiko","non-dropping-particle":"","parse-names":false,"suffix":""},{"dropping-particle":"","family":"Iida","given":"Yoichi","non-dropping-particle":"","parse-names":false,"suffix":""},{"dropping-particle":"","family":"Takada","given":"Shigeyuki","non-dropping-particle":"","parse-names":false,"suffix":""},{"dropping-particle":"","family":"Umene","given":"Kenichi","non-dropping-particle":"","parse-names":false,"suffix":""},{"dropping-particle":"","family":"Kim","given":"Young Tae","non-dropping-particle":"","parse-names":false,"suffix":""},{"dropping-particle":"","family":"Ren","given":"Chang Shang","non-dropping-particle":"","parse-names":false,"suffix":""},{"dropping-particle":"","family":"Nahmias","given":"Andre J","non-dropping-particle":"","parse-names":false,"suffix":""}],"container-title":"Journal of General Virology","id":"ITEM-4","issue":"3","issued":{"date-parts":[["1994"]]},"page":"513-527","publisher":"Microbiology Society","title":"Quantitative analysis of genomic polymorphism of herpes simplex virus type 1 strains from six countries: studies of molecular evolution and molecular epidemiology of the virus","type":"article-journal","volume":"75"},"uris":["http://www.mendeley.com/documents/?uuid=59584bd0-0f3f-4ae4-941d-51cca7a07a7a"]},{"id":"ITEM-5","itemData":{"ISSN":"1386-6346","author":[{"dropping-particle":"","family":"Osiowy","given":"Carla","non-dropping-particle":"","parse-names":false,"suffix":""},{"dropping-particle":"","family":"Sauder","given":"Connie","non-dropping-particle":"","parse-names":false,"suffix":""}],"container-title":"Hepatology research","id":"ITEM-5","issue":"2","issued":{"date-parts":[["2000"]]},"page":"155-162","publisher":"Elsevier","title":"Detection of TT virus in human hair and skin","type":"article-journal","volume":"16"},"uris":["http://www.mendeley.com/documents/?uuid=f3a972e1-42c1-4a16-bbef-a52710b4dccf"]},{"id":"ITEM-6","itemData":{"DOI":"10.1128/JVI.00690-06","ISSN":"0022-538X","abstract":"Human T-lymphotropic virus type 3 (HTLV-3) is a new virus recently identified in two primate hunters in Central Africa. Limited sequence analysis shows that HTLV-3 is distinct from HTLV-1 and HTLV-2 but is genetically similar to simian T-lymphotropic virus type 3 (STLV-3). We report here the first complete HTLV-3 sequence obtained by PCR-based genome walking using uncultured peripheral blood lymphocytes from an HTLV-3-infected person. The HTLV-3(2026ND) genome is 8,917 bp long and is genetically equidistant from HTLV-1 and HTLV-2, sharing about 62% identity. Phylogenetic analysis of all gene regions confirms this relationship and shows that HTLV-3 falls within the diversity of STLV-3, suggesting a primate origin. However, HTLV-3(2026ND) is unique, sharing only 87% to 92% sequence identity with STLV-3. SimPlot and phylogenetic analysis did not reveal any evidence of genetic recombination with either HTLV-1, HTLV-2, or STLV-3. Molecular dating estimates that the ancestor of HTLV-3 is as old as HTLV-1 and HTLV-2, with an inferred divergence time of 36,087 to 54,067 years ago. HTLV-3 has a prototypic genomic structure, with all enzymatic, regulatory, and structural proteins preserved. Like STLV-3, HTLV-3 is missing a third 21-bp transcription element found in the long terminal repeats of HTLV-1 and HTLV-2 but instead contains a unique activator protein-1 transcription factor upstream of the 21-bp repeat elements. A PDZ motif, like that in HTLV-1, which is important for cellular signal transduction and transformation, is present in the C terminus of the HTLV-3 Tax protein. A basic leucine zipper region located in the antisense strand of HTLV-1, believed to play a role in viral replication and oncogenesis, was also found in the complementary strand of HTLV-3. The ancient origin of HTLV-3, the broad distribution of STLV-3 in Africa, and the propensity of STLVs to cross species into humans all suggest that HTLV-3 may be prevalent and support the need for expanded surveillance for this virus.","author":[{"dropping-particle":"","family":"Switzer","given":"William M","non-dropping-particle":"","parse-names":false,"suffix":""},{"dropping-particle":"","family":"Qari","given":"Shoukat H","non-dropping-particle":"","parse-names":false,"suffix":""},{"dropping-particle":"","family":"Wolfe","given":"Nathan D","non-dropping-particle":"","parse-names":false,"suffix":""},{"dropping-particle":"","family":"Burke","given":"Donald S","non-dropping-particle":"","parse-names":false,"suffix":""},{"dropping-particle":"","family":"Folks","given":"Thomas M","non-dropping-particle":"","parse-names":false,"suffix":""},{"dropping-particle":"","family":"Heneine","given":"Walid","non-dropping-particle":"","parse-names":false,"suffix":""}],"container-title":"Journal of virology","id":"ITEM-6","issue":"15","issued":{"date-parts":[["2006","8"]]},"language":"eng","page":"7427-7438","publisher":"American Society for Microbiology","title":"Ancient origin and molecular features of the novel human T-lymphotropic virus type 3 revealed by complete genome analysis","type":"article-journal","volume":"80"},"uris":["http://www.mendeley.com/documents/?uuid=6d8c8411-c00a-4429-ab7e-349c2724ad41"]},{"id":"ITEM-7","itemData":{"ISSN":"0022-2844","author":[{"dropping-particle":"","family":"Jenkins","given":"Gareth M","non-dropping-particle":"","parse-names":false,"suffix":""},{"dropping-particle":"","family":"Rambaut","given":"Andrew","non-dropping-particle":"","parse-names":false,"suffix":""},{"dropping-particle":"","family":"Pybus","given":"Oliver G","non-dropping-particle":"","parse-names":false,"suffix":""},{"dropping-particle":"","family":"Holmes","given":"Edward C","non-dropping-particle":"","parse-names":false,"suffix":""}],"container-title":"Journal of molecular evolution","id":"ITEM-7","issue":"2","issued":{"date-parts":[["2002"]]},"page":"156-165","publisher":"Springer","title":"Rates of molecular evolution in RNA viruses: a quantitative phylogenetic analysis","type":"article-journal","volume":"54"},"uris":["http://www.mendeley.com/documents/?uuid=2543b18b-1877-48ce-b0ed-9c33c7d11b04"]},{"id":"ITEM-8","itemData":{"DOI":"10.1128/JVI.01719-09","abstract":"Porcine circovirus 2 (PCV2) is the primary etiological agent of postweaning multisystemic wasting syndrome (PMWS), one of the most economically important emerging swine diseases worldwide. Virulent PCV2 was first identified following nearly simultaneous outbreaks of PMWS in North America and Europe in the 1990s and has since achieved global distribution. However, the processes responsible for the emergence and spread of PCV2 remain poorly understood. Here, phylogenetic and cophylogenetic inferences were utilized to address key questions on the time scale, processes, and geographic diffusion of emerging PCV2. The results of these analyses suggest that the two genotypes of PCV2 (PCV2a and PCV2b) are likely to have emerged from a common ancestor approximately 100 years ago and have been on independent evolutionary trajectories since that time, despite cocirculating in the same host species and geographic regions. The patterns of geographic movement of PCV2 that we recovered appear to mimic those of the global pig trade and suggest that the movement of asymptomatic animals is likely to have facilitated the rapid spread of virulent PCV2 around the globe. We further estimated the rate of nucleotide substitution for PCV2 to be on the order of 1.2 × 10−3 substitutions/site/year, the highest yet recorded for a single-stranded DNA virus. This high rate of evolution may allow PCV2 to maintain evolutionary dynamics closer to those of single-stranded RNA viruses than to those of double-stranded DNA viruses, further facilitating the rapid emergence of PCV2 worldwide.","author":[{"dropping-particle":"","family":"Firth","given":"Cadhla","non-dropping-particle":"","parse-names":false,"suffix":""},{"dropping-particle":"","family":"Charleston","given":"Michael A","non-dropping-particle":"","parse-names":false,"suffix":""},{"dropping-particle":"","family":"Duffy","given":"Siobain","non-dropping-particle":"","parse-names":false,"suffix":""},{"dropping-particle":"","family":"Shapiro","given":"Beth","non-dropping-particle":"","parse-names":false,"suffix":""},{"dropping-particle":"","family":"Holmes","given":"Edward C","non-dropping-particle":"","parse-names":false,"suffix":""}],"container-title":"Journal of Virology","id":"ITEM-8","issue":"24","issued":{"date-parts":[["2009","12","15"]]},"page":"12813 LP  - 12821","title":"Insights into the Evolutionary History of an Emerging Livestock Pathogen: Porcine Circovirus 2","type":"article-journal","volume":"83"},"uris":["http://www.mendeley.com/documents/?uuid=321d5fae-e544-4d79-90e3-95ba867a1d28"]}],"mendeley":{"formattedCitation":"[66–73]","plainTextFormattedCitation":"[66–73]","previouslyFormattedCitation":"[66–73]"},"properties":{"noteIndex":0},"schema":"https://github.com/citation-style-language/schema/raw/master/csl-citation.json"}</w:instrText>
      </w:r>
      <w:r w:rsidR="00824193" w:rsidRPr="00720A83">
        <w:rPr>
          <w:lang w:val="en-GB"/>
        </w:rPr>
        <w:fldChar w:fldCharType="separate"/>
      </w:r>
      <w:r w:rsidR="001B28C6" w:rsidRPr="001B28C6">
        <w:rPr>
          <w:noProof/>
          <w:lang w:val="en-GB"/>
        </w:rPr>
        <w:t>[66–73]</w:t>
      </w:r>
      <w:r w:rsidR="00824193" w:rsidRPr="00720A83">
        <w:rPr>
          <w:lang w:val="en-GB"/>
        </w:rPr>
        <w:fldChar w:fldCharType="end"/>
      </w:r>
      <w:r w:rsidR="008C7A1A" w:rsidRPr="00720A83">
        <w:rPr>
          <w:lang w:val="en-GB"/>
        </w:rPr>
        <w:t xml:space="preserve"> (</w:t>
      </w:r>
      <w:r w:rsidR="008C7A1A" w:rsidRPr="00720A83">
        <w:rPr>
          <w:b/>
          <w:bCs/>
          <w:lang w:val="en-GB"/>
        </w:rPr>
        <w:t xml:space="preserve">Figure </w:t>
      </w:r>
      <w:r w:rsidR="00C575EC">
        <w:rPr>
          <w:b/>
          <w:bCs/>
          <w:lang w:val="en-GB"/>
        </w:rPr>
        <w:t>5</w:t>
      </w:r>
      <w:r w:rsidR="008C7A1A" w:rsidRPr="00720A83">
        <w:rPr>
          <w:lang w:val="en-GB"/>
        </w:rPr>
        <w:t xml:space="preserve">). The mutation rates of anelloviruses are similar to that of RNA viruses. Additionally, they are discernibly higher than </w:t>
      </w:r>
      <w:r w:rsidR="00384403" w:rsidRPr="00720A83">
        <w:rPr>
          <w:lang w:val="en-GB"/>
        </w:rPr>
        <w:t xml:space="preserve">that of </w:t>
      </w:r>
      <w:r w:rsidR="008C7A1A" w:rsidRPr="00720A83">
        <w:rPr>
          <w:lang w:val="en-GB"/>
        </w:rPr>
        <w:t>d</w:t>
      </w:r>
      <w:r w:rsidR="003B1481" w:rsidRPr="00720A83">
        <w:rPr>
          <w:lang w:val="en-GB"/>
        </w:rPr>
        <w:t xml:space="preserve">ouble-stranded </w:t>
      </w:r>
      <w:r w:rsidR="008C7A1A" w:rsidRPr="00720A83">
        <w:rPr>
          <w:lang w:val="en-GB"/>
        </w:rPr>
        <w:t>DNA</w:t>
      </w:r>
      <w:r w:rsidR="003B1481" w:rsidRPr="00720A83">
        <w:rPr>
          <w:lang w:val="en-GB"/>
        </w:rPr>
        <w:t xml:space="preserve"> (dsDNA)</w:t>
      </w:r>
      <w:r w:rsidR="008C7A1A" w:rsidRPr="00720A83">
        <w:rPr>
          <w:lang w:val="en-GB"/>
        </w:rPr>
        <w:t xml:space="preserve"> viruses, which echoes previous findings that single-stranded viruses mutate faster than their </w:t>
      </w:r>
      <w:commentRangeStart w:id="17"/>
      <w:r w:rsidR="008C7A1A" w:rsidRPr="00720A83">
        <w:rPr>
          <w:lang w:val="en-GB"/>
        </w:rPr>
        <w:t xml:space="preserve">double-stranded counterparts </w:t>
      </w:r>
      <w:commentRangeEnd w:id="17"/>
      <w:r w:rsidR="00297A80">
        <w:rPr>
          <w:rStyle w:val="CommentReference"/>
        </w:rPr>
        <w:commentReference w:id="17"/>
      </w:r>
      <w:r w:rsidR="008C7A1A" w:rsidRPr="00720A83">
        <w:rPr>
          <w:lang w:val="en-GB"/>
        </w:rPr>
        <w:fldChar w:fldCharType="begin" w:fldLock="1"/>
      </w:r>
      <w:r w:rsidR="001320A5">
        <w:rPr>
          <w:lang w:val="en-GB"/>
        </w:rPr>
        <w:instrText>ADDIN CSL_CITATION {"citationItems":[{"id":"ITEM-1","itemData":{"ISSN":"0022-538X","author":[{"dropping-particle":"","family":"Sanjuán","given":"Rafael","non-dropping-particle":"","parse-names":false,"suffix":""},{"dropping-particle":"","family":"Nebot","given":"Miguel R","non-dropping-particle":"","parse-names":false,"suffix":""},{"dropping-particle":"","family":"Chirico","given":"Nicola","non-dropping-particle":"","parse-names":false,"suffix":""},{"dropping-particle":"","family":"Mansky","given":"Louis M","non-dropping-particle":"","parse-names":false,"suffix":""},{"dropping-particle":"","family":"Belshaw","given":"Robert","non-dropping-particle":"","parse-names":false,"suffix":""}],"container-title":"Journal of virology","id":"ITEM-1","issue":"19","issued":{"date-parts":[["2010"]]},"page":"9733-9748","publisher":"Am Soc Microbiol","title":"Viral mutation rates","type":"article-journal","volume":"84"},"uris":["http://www.mendeley.com/documents/?uuid=27fe56b6-0d38-4bc0-b3ce-0ef1a7b02f6c"]}],"mendeley":{"formattedCitation":"[63]","plainTextFormattedCitation":"[63]","previouslyFormattedCitation":"[63]"},"properties":{"noteIndex":0},"schema":"https://github.com/citation-style-language/schema/raw/master/csl-citation.json"}</w:instrText>
      </w:r>
      <w:r w:rsidR="008C7A1A" w:rsidRPr="00720A83">
        <w:rPr>
          <w:lang w:val="en-GB"/>
        </w:rPr>
        <w:fldChar w:fldCharType="separate"/>
      </w:r>
      <w:r w:rsidR="001B28C6" w:rsidRPr="001B28C6">
        <w:rPr>
          <w:noProof/>
          <w:lang w:val="en-GB"/>
        </w:rPr>
        <w:t>[63]</w:t>
      </w:r>
      <w:r w:rsidR="008C7A1A" w:rsidRPr="00720A83">
        <w:rPr>
          <w:lang w:val="en-GB"/>
        </w:rPr>
        <w:fldChar w:fldCharType="end"/>
      </w:r>
      <w:r w:rsidR="008C7A1A" w:rsidRPr="00720A83">
        <w:rPr>
          <w:lang w:val="en-GB"/>
        </w:rPr>
        <w:t>.</w:t>
      </w:r>
      <w:r w:rsidR="00060047" w:rsidRPr="00720A83">
        <w:rPr>
          <w:lang w:val="en-GB"/>
        </w:rPr>
        <w:t xml:space="preserve"> This phenomenon has been suggested to be due </w:t>
      </w:r>
      <w:r w:rsidR="006A67A2" w:rsidRPr="00720A83">
        <w:rPr>
          <w:lang w:val="en-GB"/>
        </w:rPr>
        <w:t xml:space="preserve">to </w:t>
      </w:r>
      <w:r w:rsidR="00060047" w:rsidRPr="00720A83">
        <w:rPr>
          <w:lang w:val="en-GB"/>
        </w:rPr>
        <w:t xml:space="preserve">single-stranded viruses being more prone to chemical damage such as oxidative deamination </w:t>
      </w:r>
      <w:r w:rsidR="00060047" w:rsidRPr="00720A83">
        <w:rPr>
          <w:lang w:val="en-GB"/>
        </w:rPr>
        <w:fldChar w:fldCharType="begin" w:fldLock="1"/>
      </w:r>
      <w:r w:rsidR="001320A5">
        <w:rPr>
          <w:lang w:val="en-GB"/>
        </w:rPr>
        <w:instrText>ADDIN CSL_CITATION {"citationItems":[{"id":"ITEM-1","itemData":{"DOI":"10.1007/s00018-016-2299-6","ISSN":"1420-9071","abstract":"The remarkable capacity of some viruses to adapt to new hosts and environments is highly dependent on their ability to generate de novo diversity in a short period of time. Rates of spontaneous mutation vary amply among viruses. RNA viruses mutate faster than DNA viruses, single-stranded viruses mutate faster than double-strand virus, and genome size appears to correlate negatively with mutation rate. Viral mutation rates are modulated at different levels, including polymerase fidelity, sequence context, template secondary structure, cellular microenvironment, replication mechanisms, proofreading, and access to post-replicative repair. Additionally, massive numbers of mutations can be introduced by some virus-encoded diversity-generating elements, as well as by host-encoded cytidine/adenine deaminases. Our current knowledge of viral mutation rates indicates that viral genetic diversity is determined by multiple virus- and host-dependent processes, and that viral mutation rates can evolve in response to specific selective pressures.","author":[{"dropping-particle":"","family":"Sanjuán","given":"Rafael","non-dropping-particle":"","parse-names":false,"suffix":""},{"dropping-particle":"","family":"Domingo-Calap","given":"Pilar","non-dropping-particle":"","parse-names":false,"suffix":""}],"container-title":"Cellular and Molecular Life Sciences","id":"ITEM-1","issue":"23","issued":{"date-parts":[["2016"]]},"page":"4433-4448","title":"Mechanisms of viral mutation","type":"article-journal","volume":"73"},"uris":["http://www.mendeley.com/documents/?uuid=4c38bce3-2baf-4812-a3ab-8b273f795984"]}],"mendeley":{"formattedCitation":"[74]","plainTextFormattedCitation":"[74]","previouslyFormattedCitation":"[74]"},"properties":{"noteIndex":0},"schema":"https://github.com/citation-style-language/schema/raw/master/csl-citation.json"}</w:instrText>
      </w:r>
      <w:r w:rsidR="00060047" w:rsidRPr="00720A83">
        <w:rPr>
          <w:lang w:val="en-GB"/>
        </w:rPr>
        <w:fldChar w:fldCharType="separate"/>
      </w:r>
      <w:r w:rsidR="001B28C6" w:rsidRPr="001B28C6">
        <w:rPr>
          <w:noProof/>
          <w:lang w:val="en-GB"/>
        </w:rPr>
        <w:t>[74]</w:t>
      </w:r>
      <w:r w:rsidR="00060047" w:rsidRPr="00720A83">
        <w:rPr>
          <w:lang w:val="en-GB"/>
        </w:rPr>
        <w:fldChar w:fldCharType="end"/>
      </w:r>
      <w:r w:rsidR="00060047" w:rsidRPr="00720A83">
        <w:rPr>
          <w:lang w:val="en-GB"/>
        </w:rPr>
        <w:t>.</w:t>
      </w:r>
      <w:r w:rsidR="006A67A2" w:rsidRPr="00720A83">
        <w:rPr>
          <w:lang w:val="en-GB"/>
        </w:rPr>
        <w:t xml:space="preserve"> </w:t>
      </w:r>
    </w:p>
    <w:p w14:paraId="47381814" w14:textId="77777777" w:rsidR="00577165" w:rsidRPr="00720A83" w:rsidRDefault="00577165" w:rsidP="00577165">
      <w:pPr>
        <w:rPr>
          <w:lang w:val="en-GB"/>
        </w:rPr>
      </w:pPr>
      <w:r w:rsidRPr="00720A83">
        <w:rPr>
          <w:noProof/>
          <w:sz w:val="20"/>
          <w:szCs w:val="18"/>
          <w:lang w:val="en-GB"/>
        </w:rPr>
        <w:drawing>
          <wp:inline distT="0" distB="0" distL="0" distR="0" wp14:anchorId="055E7AE9" wp14:editId="149DE1F6">
            <wp:extent cx="45720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1BC74894" w14:textId="34086B1F" w:rsidR="00577165" w:rsidRPr="00720A83" w:rsidRDefault="00577165" w:rsidP="00577165">
      <w:pPr>
        <w:pStyle w:val="NoSpacing"/>
        <w:rPr>
          <w:noProof/>
          <w:sz w:val="20"/>
          <w:szCs w:val="18"/>
          <w:lang w:val="en-GB"/>
        </w:rPr>
      </w:pPr>
      <w:r w:rsidRPr="00720A83">
        <w:rPr>
          <w:b/>
          <w:bCs/>
          <w:noProof/>
          <w:sz w:val="20"/>
          <w:szCs w:val="18"/>
          <w:lang w:val="en-GB"/>
        </w:rPr>
        <w:lastRenderedPageBreak/>
        <w:t xml:space="preserve">Figure </w:t>
      </w:r>
      <w:r w:rsidR="00C575EC">
        <w:rPr>
          <w:b/>
          <w:bCs/>
          <w:noProof/>
          <w:sz w:val="20"/>
          <w:szCs w:val="18"/>
          <w:lang w:val="en-GB"/>
        </w:rPr>
        <w:t>5</w:t>
      </w:r>
      <w:r w:rsidRPr="00720A83">
        <w:rPr>
          <w:b/>
          <w:bCs/>
          <w:noProof/>
          <w:sz w:val="20"/>
          <w:szCs w:val="18"/>
          <w:lang w:val="en-GB"/>
        </w:rPr>
        <w:t>. Mutation rates of Anelloviridae in the context of other viruses</w:t>
      </w:r>
      <w:r w:rsidRPr="00720A83">
        <w:rPr>
          <w:noProof/>
          <w:sz w:val="20"/>
          <w:szCs w:val="18"/>
          <w:lang w:val="en-GB"/>
        </w:rPr>
        <w:t>. The substitution rates of all genomic sites, obtained from the literature and expressed as substitutions/site/year, was visualised in log</w:t>
      </w:r>
      <w:r w:rsidRPr="00720A83">
        <w:rPr>
          <w:noProof/>
          <w:sz w:val="20"/>
          <w:szCs w:val="18"/>
          <w:vertAlign w:val="subscript"/>
          <w:lang w:val="en-GB"/>
        </w:rPr>
        <w:t>10</w:t>
      </w:r>
      <w:r w:rsidRPr="00720A83">
        <w:rPr>
          <w:noProof/>
          <w:sz w:val="20"/>
          <w:szCs w:val="18"/>
          <w:lang w:val="en-GB"/>
        </w:rPr>
        <w:t xml:space="preserve"> scale for the different human and animal viruses, stratified by their genome types. Anelloviruses are indicated by black diamonds and annotated with their corresponding names. The substitution rate where only synonymous mutations were considered is denoted by “syn”. </w:t>
      </w:r>
    </w:p>
    <w:p w14:paraId="0F10EDE3" w14:textId="77777777" w:rsidR="00577165" w:rsidRPr="00720A83" w:rsidRDefault="00577165" w:rsidP="00577165">
      <w:pPr>
        <w:pStyle w:val="NoSpacing"/>
        <w:rPr>
          <w:noProof/>
          <w:sz w:val="20"/>
          <w:szCs w:val="18"/>
          <w:lang w:val="en-GB"/>
        </w:rPr>
      </w:pPr>
    </w:p>
    <w:p w14:paraId="536DA394" w14:textId="54C65B89" w:rsidR="00577165" w:rsidRPr="00720A83" w:rsidRDefault="00577165" w:rsidP="00577165">
      <w:pPr>
        <w:pStyle w:val="Heading2"/>
        <w:rPr>
          <w:lang w:val="en-GB"/>
        </w:rPr>
      </w:pPr>
      <w:bookmarkStart w:id="18" w:name="_Toc63343238"/>
      <w:r w:rsidRPr="00720A83">
        <w:rPr>
          <w:lang w:val="en-GB"/>
        </w:rPr>
        <w:t>Host-editing and recombination</w:t>
      </w:r>
      <w:r w:rsidR="00750FCC" w:rsidRPr="00720A83">
        <w:rPr>
          <w:lang w:val="en-GB"/>
        </w:rPr>
        <w:t xml:space="preserve"> (530)</w:t>
      </w:r>
      <w:bookmarkEnd w:id="18"/>
    </w:p>
    <w:p w14:paraId="094C1B8F" w14:textId="77777777" w:rsidR="003D74D1" w:rsidRDefault="003D74D1" w:rsidP="003D74D1">
      <w:pPr>
        <w:rPr>
          <w:lang w:val="en-GB"/>
        </w:rPr>
      </w:pPr>
      <w:r w:rsidRPr="00720A83">
        <w:rPr>
          <w:lang w:val="en-GB"/>
        </w:rPr>
        <w:t xml:space="preserve">Given that genome replication is performed by host polymerases </w:t>
      </w:r>
      <w:r w:rsidRPr="00720A83">
        <w:rPr>
          <w:lang w:val="en-GB"/>
        </w:rPr>
        <w:fldChar w:fldCharType="begin" w:fldLock="1"/>
      </w:r>
      <w:r>
        <w:rPr>
          <w:lang w:val="en-GB"/>
        </w:rPr>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Pr>
          <w:rFonts w:ascii="Cambria Math" w:hAnsi="Cambria Math" w:cs="Cambria Math"/>
          <w:lang w:val="en-GB"/>
        </w:rPr>
        <w:instrText>‐</w:instrText>
      </w:r>
      <w:r>
        <w:rPr>
          <w:lang w:val="en-GB"/>
        </w:rPr>
        <w:instrText>length molecular clone of human Torque teno virus (TTV) genotype 6","type":"article-journal","volume":"274"},"uris":["http://www.mendeley.com/documents/?uuid=8588f7f6-257f-4c09-8d19-f202c7ebadc2"]}],"mendeley":{"formattedCitation":"[20]","plainTextFormattedCitation":"[20]","previouslyFormattedCitation":"[20]"},"properties":{"noteIndex":0},"schema":"https://github.com/citation-style-language/schema/raw/master/csl-citation.json"}</w:instrText>
      </w:r>
      <w:r w:rsidRPr="00720A83">
        <w:rPr>
          <w:lang w:val="en-GB"/>
        </w:rPr>
        <w:fldChar w:fldCharType="separate"/>
      </w:r>
      <w:r w:rsidRPr="00531B5F">
        <w:rPr>
          <w:noProof/>
          <w:lang w:val="en-GB"/>
        </w:rPr>
        <w:t>[20]</w:t>
      </w:r>
      <w:r w:rsidRPr="00720A83">
        <w:rPr>
          <w:lang w:val="en-GB"/>
        </w:rPr>
        <w:fldChar w:fldCharType="end"/>
      </w:r>
      <w:r w:rsidRPr="00720A83">
        <w:rPr>
          <w:lang w:val="en-GB"/>
        </w:rPr>
        <w:t>, which are highly accurate, nucleotide misincorporation may play only a minor role in the accumulation of mutations.</w:t>
      </w:r>
    </w:p>
    <w:p w14:paraId="4AB428D7" w14:textId="2BBE60B1" w:rsidR="006A67A2" w:rsidRDefault="00025617" w:rsidP="00973999">
      <w:pPr>
        <w:rPr>
          <w:lang w:val="en-GB"/>
        </w:rPr>
      </w:pPr>
      <w:r>
        <w:rPr>
          <w:lang w:val="en-GB"/>
        </w:rPr>
        <w:t xml:space="preserve">Host </w:t>
      </w:r>
      <w:r w:rsidR="004F2D73" w:rsidRPr="00720A83">
        <w:rPr>
          <w:lang w:val="en-GB"/>
        </w:rPr>
        <w:t>innate antiviral responses may contribute to the genomic diversity. For example, host APOBEC3 proteins are cytidine deaminases that have been found to cause C-&gt;T hypermutations in other DNA viruses</w:t>
      </w:r>
      <w:r w:rsidR="001C5FCD" w:rsidRPr="00720A83">
        <w:rPr>
          <w:lang w:val="en-GB"/>
        </w:rPr>
        <w:t xml:space="preserve"> like </w:t>
      </w:r>
      <w:r w:rsidR="001C5FCD" w:rsidRPr="00720A83">
        <w:rPr>
          <w:rFonts w:ascii="Helvetica" w:hAnsi="Helvetica" w:cs="Helvetica"/>
          <w:color w:val="333333"/>
          <w:shd w:val="clear" w:color="auto" w:fill="E6E6E6"/>
          <w:lang w:val="en-GB"/>
        </w:rPr>
        <w:t>human papillomavirus</w:t>
      </w:r>
      <w:r w:rsidR="004F2D73" w:rsidRPr="00720A83">
        <w:rPr>
          <w:lang w:val="en-GB"/>
        </w:rPr>
        <w:t xml:space="preserve"> </w:t>
      </w:r>
      <w:r w:rsidR="00C20F30" w:rsidRPr="00720A83">
        <w:rPr>
          <w:lang w:val="en-GB"/>
        </w:rPr>
        <w:fldChar w:fldCharType="begin" w:fldLock="1"/>
      </w:r>
      <w:r w:rsidR="001320A5">
        <w:rPr>
          <w:lang w:val="en-GB"/>
        </w:rPr>
        <w:instrText>ADDIN CSL_CITATION {"citationItems":[{"id":"ITEM-1","itemData":{"ISSN":"0022-1767","author":[{"dropping-particle":"","family":"Stavrou","given":"Spyridon","non-dropping-particle":"","parse-names":false,"suffix":""},{"dropping-particle":"","family":"Ross","given":"Susan R","non-dropping-particle":"","parse-names":false,"suffix":""}],"container-title":"The Journal of Immunology","id":"ITEM-1","issue":"10","issued":{"date-parts":[["2015"]]},"page":"4565-4570","publisher":"Am Assoc Immnol","title":"APOBEC3 proteins in viral immunity","type":"article-journal","volume":"195"},"uris":["http://www.mendeley.com/documents/?uuid=5fd87019-3693-4751-9796-c07f809f2d79"]},{"id":"ITEM-2","itemData":{"DOI":"10.1126/science.1153201","abstract":"Cytidine deaminases of the APOBEC3 family all have specificity for single-stranded DNA, which may become exposed during replication or transcription of double-stranded DNA. Three human APOBEC3A (hA3A), hA3B, and hA3H genes are expressed in keratinocytes and skin, leading us to determine whether genetic editing of human papillomavirus (HPV) DNA occurred. In a study of HPV1a plantar warts and HPV16 precancerous cervical biopsies, hyperedited HPV1a and HPV16 genomes were found. Strictly analogous results were obtained from transfection experiments with HPV plasmid DNA and the three nuclear localized enzymes: hA3A, hA3C, and hA3H. Thus, stochastic or transient overexpression of APOBEC3 genes may expose the genome to a broad spectrum of mutations that could influence the development of tumors.","author":[{"dropping-particle":"","family":"Vartanian","given":"Jean-Pierre","non-dropping-particle":"","parse-names":false,"suffix":""},{"dropping-particle":"","family":"Guétard","given":"Denise","non-dropping-particle":"","parse-names":false,"suffix":""},{"dropping-particle":"","family":"Henry","given":"Michel","non-dropping-particle":"","parse-names":false,"suffix":""},{"dropping-particle":"","family":"Wain-Hobson","given":"Simon","non-dropping-particle":"","parse-names":false,"suffix":""}],"container-title":"Science","id":"ITEM-2","issue":"5873","issued":{"date-parts":[["2008","4","11"]]},"page":"230 LP  - 233","title":"Evidence for Editing of Human Papillomavirus DNA by APOBEC3 in Benign and Precancerous Lesions","type":"article-journal","volume":"320"},"uris":["http://www.mendeley.com/documents/?uuid=dbd84449-417a-4784-927a-f27dda4f953c"]}],"mendeley":{"formattedCitation":"[75,76]","plainTextFormattedCitation":"[75,76]","previouslyFormattedCitation":"[75,76]"},"properties":{"noteIndex":0},"schema":"https://github.com/citation-style-language/schema/raw/master/csl-citation.json"}</w:instrText>
      </w:r>
      <w:r w:rsidR="00C20F30" w:rsidRPr="00720A83">
        <w:rPr>
          <w:lang w:val="en-GB"/>
        </w:rPr>
        <w:fldChar w:fldCharType="separate"/>
      </w:r>
      <w:r w:rsidR="001B28C6" w:rsidRPr="001B28C6">
        <w:rPr>
          <w:noProof/>
          <w:lang w:val="en-GB"/>
        </w:rPr>
        <w:t>[75,76]</w:t>
      </w:r>
      <w:r w:rsidR="00C20F30" w:rsidRPr="00720A83">
        <w:rPr>
          <w:lang w:val="en-GB"/>
        </w:rPr>
        <w:fldChar w:fldCharType="end"/>
      </w:r>
      <w:r w:rsidR="001C5FCD" w:rsidRPr="00720A83">
        <w:rPr>
          <w:lang w:val="en-GB"/>
        </w:rPr>
        <w:t>.</w:t>
      </w:r>
      <w:r w:rsidR="00C575EC">
        <w:rPr>
          <w:lang w:val="en-GB"/>
        </w:rPr>
        <w:t xml:space="preserve"> </w:t>
      </w:r>
      <w:r w:rsidR="00C575EC" w:rsidRPr="00C575EC">
        <w:rPr>
          <w:highlight w:val="yellow"/>
          <w:lang w:val="en-GB"/>
        </w:rPr>
        <w:t>Mechanism….</w:t>
      </w:r>
      <w:r w:rsidR="001C5FCD" w:rsidRPr="00720A83">
        <w:rPr>
          <w:lang w:val="en-GB"/>
        </w:rPr>
        <w:t xml:space="preserve"> </w:t>
      </w:r>
      <w:r w:rsidR="00C575EC">
        <w:rPr>
          <w:lang w:val="en-GB"/>
        </w:rPr>
        <w:t>(</w:t>
      </w:r>
      <w:r w:rsidR="00C575EC" w:rsidRPr="00C575EC">
        <w:rPr>
          <w:b/>
          <w:bCs/>
          <w:lang w:val="en-GB"/>
        </w:rPr>
        <w:t>Figure 6a</w:t>
      </w:r>
      <w:r w:rsidR="00C575EC">
        <w:rPr>
          <w:lang w:val="en-GB"/>
        </w:rPr>
        <w:t xml:space="preserve">) </w:t>
      </w:r>
      <w:r w:rsidR="001C5FCD" w:rsidRPr="00720A83">
        <w:rPr>
          <w:lang w:val="en-GB"/>
        </w:rPr>
        <w:t xml:space="preserve">While </w:t>
      </w:r>
      <w:r w:rsidR="003B1481" w:rsidRPr="00720A83">
        <w:rPr>
          <w:lang w:val="en-GB"/>
        </w:rPr>
        <w:t xml:space="preserve">such </w:t>
      </w:r>
      <w:r w:rsidR="001C5FCD" w:rsidRPr="00720A83">
        <w:rPr>
          <w:lang w:val="en-GB"/>
        </w:rPr>
        <w:t xml:space="preserve">host-editing by APOBEC3 has not been </w:t>
      </w:r>
      <w:r w:rsidR="003B1481" w:rsidRPr="00720A83">
        <w:rPr>
          <w:lang w:val="en-GB"/>
        </w:rPr>
        <w:t>demonstrated</w:t>
      </w:r>
      <w:r w:rsidR="001C5FCD" w:rsidRPr="00720A83">
        <w:rPr>
          <w:lang w:val="en-GB"/>
        </w:rPr>
        <w:t xml:space="preserve"> for anelloviruses, </w:t>
      </w:r>
      <w:r w:rsidR="001C5FCD" w:rsidRPr="00720A83">
        <w:rPr>
          <w:i/>
          <w:iCs/>
          <w:lang w:val="en-GB"/>
        </w:rPr>
        <w:t>in vitro</w:t>
      </w:r>
      <w:r w:rsidR="001C5FCD" w:rsidRPr="00720A83">
        <w:rPr>
          <w:lang w:val="en-GB"/>
        </w:rPr>
        <w:t xml:space="preserve"> experiments </w:t>
      </w:r>
      <w:r w:rsidR="003B1481" w:rsidRPr="00720A83">
        <w:rPr>
          <w:lang w:val="en-GB"/>
        </w:rPr>
        <w:t>found that</w:t>
      </w:r>
      <w:r w:rsidR="001C5FCD" w:rsidRPr="00720A83">
        <w:rPr>
          <w:lang w:val="en-GB"/>
        </w:rPr>
        <w:t xml:space="preserve"> </w:t>
      </w:r>
      <w:r w:rsidR="003B1481" w:rsidRPr="00720A83">
        <w:rPr>
          <w:lang w:val="en-GB"/>
        </w:rPr>
        <w:t xml:space="preserve">these proteins preferentially bind ssDNA over dsDNA and may account for higher C-&gt;T mutations on the negative-sense strand of HIV reverse transcripts </w:t>
      </w:r>
      <w:r w:rsidR="003B1481" w:rsidRPr="00720A83">
        <w:rPr>
          <w:lang w:val="en-GB"/>
        </w:rPr>
        <w:fldChar w:fldCharType="begin" w:fldLock="1"/>
      </w:r>
      <w:r w:rsidR="001320A5">
        <w:rPr>
          <w:lang w:val="en-GB"/>
        </w:rPr>
        <w:instrText>ADDIN CSL_CITATION {"citationItems":[{"id":"ITEM-1","itemData":{"ISSN":"1545-9985","author":[{"dropping-particle":"","family":"Yu","given":"Qin","non-dropping-particle":"","parse-names":false,"suffix":""},{"dropping-particle":"","family":"König","given":"Renate","non-dropping-particle":"","parse-names":false,"suffix":""},{"dropping-particle":"","family":"Pillai","given":"Satish","non-dropping-particle":"","parse-names":false,"suffix":""},{"dropping-particle":"","family":"Chiles","given":"Kristopher","non-dropping-particle":"","parse-names":false,"suffix":""},{"dropping-particle":"","family":"Kearney","given":"Mary","non-dropping-particle":"","parse-names":false,"suffix":""},{"dropping-particle":"","family":"Palmer","given":"Sarah","non-dropping-particle":"","parse-names":false,"suffix":""},{"dropping-particle":"","family":"Richman","given":"Douglas","non-dropping-particle":"","parse-names":false,"suffix":""},{"dropping-particle":"","family":"Coffin","given":"John M","non-dropping-particle":"","parse-names":false,"suffix":""},{"dropping-particle":"","family":"Landau","given":"Nathaniel R","non-dropping-particle":"","parse-names":false,"suffix":""}],"container-title":"Nature structural &amp; molecular biology","id":"ITEM-1","issue":"5","issued":{"date-parts":[["2004"]]},"page":"435-442","publisher":"Nature Publishing Group","title":"Single-strand specificity of APOBEC3G accounts for minus-strand deamination of the HIV genome","type":"article-journal","volume":"11"},"uris":["http://www.mendeley.com/documents/?uuid=8b8e6aa3-62cc-47d2-bf06-1fca9f28deb2"]}],"mendeley":{"formattedCitation":"[77]","plainTextFormattedCitation":"[77]","previouslyFormattedCitation":"[77]"},"properties":{"noteIndex":0},"schema":"https://github.com/citation-style-language/schema/raw/master/csl-citation.json"}</w:instrText>
      </w:r>
      <w:r w:rsidR="003B1481" w:rsidRPr="00720A83">
        <w:rPr>
          <w:lang w:val="en-GB"/>
        </w:rPr>
        <w:fldChar w:fldCharType="separate"/>
      </w:r>
      <w:r w:rsidR="001B28C6" w:rsidRPr="001B28C6">
        <w:rPr>
          <w:noProof/>
          <w:lang w:val="en-GB"/>
        </w:rPr>
        <w:t>[77]</w:t>
      </w:r>
      <w:r w:rsidR="003B1481" w:rsidRPr="00720A83">
        <w:rPr>
          <w:lang w:val="en-GB"/>
        </w:rPr>
        <w:fldChar w:fldCharType="end"/>
      </w:r>
      <w:r w:rsidR="003B1481" w:rsidRPr="00720A83">
        <w:rPr>
          <w:lang w:val="en-GB"/>
        </w:rPr>
        <w:t xml:space="preserve">. </w:t>
      </w:r>
      <w:r w:rsidR="003D399B" w:rsidRPr="00720A83">
        <w:rPr>
          <w:lang w:val="en-GB"/>
        </w:rPr>
        <w:t xml:space="preserve">This suggests that negative-sense ssDNA anelloviruses are likely to be subject to host-editing. </w:t>
      </w:r>
      <w:r w:rsidR="003B1481" w:rsidRPr="00720A83">
        <w:rPr>
          <w:lang w:val="en-GB"/>
        </w:rPr>
        <w:t>Investigations of how anelloviruses evade or overcome APOBEC3-mediated editing</w:t>
      </w:r>
      <w:r w:rsidR="003D399B" w:rsidRPr="00720A83">
        <w:rPr>
          <w:lang w:val="en-GB"/>
        </w:rPr>
        <w:t xml:space="preserve"> may prove to be invaluable in our understanding of how viruses evolve.</w:t>
      </w:r>
    </w:p>
    <w:p w14:paraId="6BE18AD0" w14:textId="05CF70FF" w:rsidR="000A6535" w:rsidRDefault="00935BF4" w:rsidP="00973999">
      <w:pPr>
        <w:rPr>
          <w:lang w:val="en-GB"/>
        </w:rPr>
      </w:pPr>
      <w:r>
        <w:rPr>
          <w:noProof/>
          <w:lang w:val="en-GB"/>
        </w:rPr>
        <w:lastRenderedPageBreak/>
        <w:drawing>
          <wp:inline distT="0" distB="0" distL="0" distR="0" wp14:anchorId="7CEBA5E3" wp14:editId="18E434EF">
            <wp:extent cx="5931535" cy="47447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1535" cy="4744720"/>
                    </a:xfrm>
                    <a:prstGeom prst="rect">
                      <a:avLst/>
                    </a:prstGeom>
                    <a:noFill/>
                    <a:ln>
                      <a:noFill/>
                    </a:ln>
                  </pic:spPr>
                </pic:pic>
              </a:graphicData>
            </a:graphic>
          </wp:inline>
        </w:drawing>
      </w:r>
    </w:p>
    <w:p w14:paraId="0FB7650E" w14:textId="6F42C43A" w:rsidR="000A6535" w:rsidRDefault="000A6535" w:rsidP="006172BC">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6</w:t>
      </w:r>
      <w:r w:rsidRPr="00720A83">
        <w:rPr>
          <w:b/>
          <w:bCs/>
          <w:noProof/>
          <w:sz w:val="20"/>
          <w:szCs w:val="18"/>
          <w:lang w:val="en-GB"/>
        </w:rPr>
        <w:t xml:space="preserve">. </w:t>
      </w:r>
      <w:r>
        <w:rPr>
          <w:b/>
          <w:bCs/>
          <w:noProof/>
          <w:sz w:val="20"/>
          <w:szCs w:val="18"/>
          <w:lang w:val="en-GB"/>
        </w:rPr>
        <w:t>Potential mechanisms of accumulating genomic diversity</w:t>
      </w:r>
      <w:r w:rsidRPr="00720A83">
        <w:rPr>
          <w:noProof/>
          <w:sz w:val="20"/>
          <w:szCs w:val="18"/>
          <w:lang w:val="en-GB"/>
        </w:rPr>
        <w:t xml:space="preserve">. </w:t>
      </w:r>
      <w:r w:rsidR="00935BF4">
        <w:rPr>
          <w:noProof/>
          <w:sz w:val="20"/>
          <w:szCs w:val="18"/>
          <w:lang w:val="en-GB"/>
        </w:rPr>
        <w:t xml:space="preserve">(a) Reaction equation catalysed by host cytidine deaminases. Cytidines on ssDNA is deaminated to form uradine, which is subsequently base-paired with adenosine during DNA replication, resulting in C </w:t>
      </w:r>
      <w:r w:rsidR="00935BF4" w:rsidRPr="00935BF4">
        <w:rPr>
          <w:noProof/>
          <w:sz w:val="20"/>
          <w:szCs w:val="18"/>
          <w:lang w:val="en-GB"/>
        </w:rPr>
        <w:sym w:font="Wingdings" w:char="F0E0"/>
      </w:r>
      <w:r w:rsidR="00935BF4">
        <w:rPr>
          <w:noProof/>
          <w:sz w:val="20"/>
          <w:szCs w:val="18"/>
          <w:lang w:val="en-GB"/>
        </w:rPr>
        <w:t xml:space="preserve"> T and G </w:t>
      </w:r>
      <w:r w:rsidR="00935BF4" w:rsidRPr="00935BF4">
        <w:rPr>
          <w:noProof/>
          <w:sz w:val="20"/>
          <w:szCs w:val="18"/>
          <w:lang w:val="en-GB"/>
        </w:rPr>
        <w:sym w:font="Wingdings" w:char="F0E0"/>
      </w:r>
      <w:r w:rsidR="00935BF4">
        <w:rPr>
          <w:noProof/>
          <w:sz w:val="20"/>
          <w:szCs w:val="18"/>
          <w:lang w:val="en-GB"/>
        </w:rPr>
        <w:t xml:space="preserve"> A mutations.</w:t>
      </w:r>
      <w:r w:rsidR="006172BC">
        <w:rPr>
          <w:noProof/>
          <w:sz w:val="20"/>
          <w:szCs w:val="18"/>
          <w:lang w:val="en-GB"/>
        </w:rPr>
        <w:t xml:space="preserve"> (b) Schematic illustrating how recombination produces new combinations of point mutations and confounding phylogenetic inference. </w:t>
      </w:r>
    </w:p>
    <w:p w14:paraId="6A45DED0" w14:textId="77777777" w:rsidR="006172BC" w:rsidRPr="006172BC" w:rsidRDefault="006172BC" w:rsidP="006172BC">
      <w:pPr>
        <w:pStyle w:val="NoSpacing"/>
        <w:rPr>
          <w:noProof/>
          <w:sz w:val="20"/>
          <w:szCs w:val="18"/>
          <w:lang w:val="en-GB"/>
        </w:rPr>
      </w:pPr>
    </w:p>
    <w:p w14:paraId="29E463A8" w14:textId="4E6257BC" w:rsidR="008A0EFE" w:rsidRDefault="00577165" w:rsidP="00411C88">
      <w:pPr>
        <w:rPr>
          <w:lang w:val="en-GB"/>
        </w:rPr>
      </w:pPr>
      <w:r w:rsidRPr="00720A83">
        <w:rPr>
          <w:lang w:val="en-GB"/>
        </w:rPr>
        <w:t xml:space="preserve">Recombination </w:t>
      </w:r>
      <w:r w:rsidR="00FF3D02" w:rsidRPr="00720A83">
        <w:rPr>
          <w:lang w:val="en-GB"/>
        </w:rPr>
        <w:t xml:space="preserve">also </w:t>
      </w:r>
      <w:r w:rsidRPr="00720A83">
        <w:rPr>
          <w:lang w:val="en-GB"/>
        </w:rPr>
        <w:t>play</w:t>
      </w:r>
      <w:r w:rsidR="00FF3D02" w:rsidRPr="00720A83">
        <w:rPr>
          <w:lang w:val="en-GB"/>
        </w:rPr>
        <w:t>s</w:t>
      </w:r>
      <w:r w:rsidRPr="00720A83">
        <w:rPr>
          <w:lang w:val="en-GB"/>
        </w:rPr>
        <w:t xml:space="preserve"> a </w:t>
      </w:r>
      <w:r w:rsidR="00B35956" w:rsidRPr="00720A83">
        <w:rPr>
          <w:lang w:val="en-GB"/>
        </w:rPr>
        <w:t xml:space="preserve">substantial </w:t>
      </w:r>
      <w:r w:rsidRPr="00720A83">
        <w:rPr>
          <w:lang w:val="en-GB"/>
        </w:rPr>
        <w:t xml:space="preserve">role in shaping the extant genomic diversity of the </w:t>
      </w:r>
      <w:r w:rsidRPr="00720A83">
        <w:rPr>
          <w:i/>
          <w:iCs/>
          <w:lang w:val="en-GB"/>
        </w:rPr>
        <w:t>Anelloviridae</w:t>
      </w:r>
      <w:r w:rsidR="00FF3D02" w:rsidRPr="00720A83">
        <w:rPr>
          <w:i/>
          <w:iCs/>
          <w:lang w:val="en-GB"/>
        </w:rPr>
        <w:t xml:space="preserve"> </w:t>
      </w:r>
      <w:r w:rsidR="00FF3D02" w:rsidRPr="00720A83">
        <w:rPr>
          <w:lang w:val="en-GB"/>
        </w:rPr>
        <w:t xml:space="preserve">by </w:t>
      </w:r>
      <w:r w:rsidR="00E57DB9">
        <w:t>generating new genetic combinations that could not have been attained via point mutations alone</w:t>
      </w:r>
      <w:r w:rsidR="00BE2783" w:rsidRPr="00720A83">
        <w:rPr>
          <w:lang w:val="en-GB"/>
        </w:rPr>
        <w:t xml:space="preserve"> </w:t>
      </w:r>
      <w:r w:rsidR="00BE2783" w:rsidRPr="00720A83">
        <w:rPr>
          <w:lang w:val="en-GB"/>
        </w:rPr>
        <w:fldChar w:fldCharType="begin" w:fldLock="1"/>
      </w:r>
      <w:r w:rsidR="001320A5">
        <w:rPr>
          <w:lang w:val="en-GB"/>
        </w:rPr>
        <w:instrText>ADDIN CSL_CITATION {"citationItems":[{"id":"ITEM-1","itemData":{"ISSN":"0022-538X","author":[{"dropping-particle":"","family":"Lefeuvre","given":"Pierre","non-dropping-particle":"","parse-names":false,"suffix":""},{"dropping-particle":"","family":"Lett","given":"J-M","non-dropping-particle":"","parse-names":false,"suffix":""},{"dropping-particle":"","family":"Varsani","given":"Arvind","non-dropping-particle":"","parse-names":false,"suffix":""},{"dropping-particle":"","family":"Martin","given":"Darren Patrick","non-dropping-particle":"","parse-names":false,"suffix":""}],"container-title":"Journal of virology","id":"ITEM-1","issue":"6","issued":{"date-parts":[["2009"]]},"page":"2697-2707","publisher":"Am Soc Microbiol","title":"Widely conserved recombination patterns among single-stranded DNA viruses","type":"article-journal","volume":"83"},"uris":["http://www.mendeley.com/documents/?uuid=924d8133-01eb-42d1-b4cb-bf2c8f591115"]}],"mendeley":{"formattedCitation":"[78]","plainTextFormattedCitation":"[78]","previouslyFormattedCitation":"[78]"},"properties":{"noteIndex":0},"schema":"https://github.com/citation-style-language/schema/raw/master/csl-citation.json"}</w:instrText>
      </w:r>
      <w:r w:rsidR="00BE2783" w:rsidRPr="00720A83">
        <w:rPr>
          <w:lang w:val="en-GB"/>
        </w:rPr>
        <w:fldChar w:fldCharType="separate"/>
      </w:r>
      <w:r w:rsidR="001B28C6" w:rsidRPr="001B28C6">
        <w:rPr>
          <w:noProof/>
          <w:lang w:val="en-GB"/>
        </w:rPr>
        <w:t>[78]</w:t>
      </w:r>
      <w:r w:rsidR="00BE2783" w:rsidRPr="00720A83">
        <w:rPr>
          <w:lang w:val="en-GB"/>
        </w:rPr>
        <w:fldChar w:fldCharType="end"/>
      </w:r>
      <w:r w:rsidR="00BE2783" w:rsidRPr="00720A83">
        <w:rPr>
          <w:lang w:val="en-GB"/>
        </w:rPr>
        <w:t>. Indeed, a single recombination event between two viral genomes could generate new combinations of their existing mutations, introducing several nucleotide polymorphisms at a time</w:t>
      </w:r>
      <w:r w:rsidR="00C575EC">
        <w:rPr>
          <w:lang w:val="en-GB"/>
        </w:rPr>
        <w:t xml:space="preserve"> (</w:t>
      </w:r>
      <w:r w:rsidR="00C575EC" w:rsidRPr="00C575EC">
        <w:rPr>
          <w:b/>
          <w:bCs/>
          <w:lang w:val="en-GB"/>
        </w:rPr>
        <w:t>Figure 6b</w:t>
      </w:r>
      <w:r w:rsidR="00C575EC">
        <w:rPr>
          <w:lang w:val="en-GB"/>
        </w:rPr>
        <w:t>)</w:t>
      </w:r>
      <w:r w:rsidR="00BE2783" w:rsidRPr="00720A83">
        <w:rPr>
          <w:lang w:val="en-GB"/>
        </w:rPr>
        <w:t xml:space="preserve">, which </w:t>
      </w:r>
      <w:r w:rsidR="00E57DB9">
        <w:rPr>
          <w:lang w:val="en-GB"/>
        </w:rPr>
        <w:t>could</w:t>
      </w:r>
      <w:r w:rsidR="00BE2783" w:rsidRPr="00720A83">
        <w:rPr>
          <w:lang w:val="en-GB"/>
        </w:rPr>
        <w:t xml:space="preserve"> </w:t>
      </w:r>
      <w:r w:rsidR="002D2F5E" w:rsidRPr="00720A83">
        <w:rPr>
          <w:lang w:val="en-GB"/>
        </w:rPr>
        <w:t xml:space="preserve">prevent the accumulation of deleterious mutations </w:t>
      </w:r>
      <w:r w:rsidR="002D2F5E" w:rsidRPr="00720A83">
        <w:rPr>
          <w:lang w:val="en-GB"/>
        </w:rPr>
        <w:fldChar w:fldCharType="begin" w:fldLock="1"/>
      </w:r>
      <w:r w:rsidR="001320A5">
        <w:rPr>
          <w:lang w:val="en-GB"/>
        </w:rPr>
        <w:instrText>ADDIN CSL_CITATION {"citationItems":[{"id":"ITEM-1","itemData":{"ISSN":"0016-6731","author":[{"dropping-particle":"","family":"Felsenstein","given":"Joseph","non-dropping-particle":"","parse-names":false,"suffix":""}],"container-title":"Genetics","id":"ITEM-1","issue":"2","issued":{"date-parts":[["1974"]]},"page":"737-756","publisher":"Genetics Soc America","title":"The evolutionary advantage of recombination","type":"article-journal","volume":"78"},"uris":["http://www.mendeley.com/documents/?uuid=a686103b-bf99-4ff5-94fb-d95d9b340c74"]},{"id":"ITEM-2","itemData":{"ISSN":"1476-4687","author":[{"dropping-particle":"","family":"Keightley","given":"Peter D","non-dropping-particle":"","parse-names":false,"suffix":""},{"dropping-particle":"","family":"Otto","given":"Sarah P","non-dropping-particle":"","parse-names":false,"suffix":""}],"container-title":"Nature","id":"ITEM-2","issue":"7107","issued":{"date-parts":[["2006"]]},"page":"89-92","publisher":"Nature Publishing Group","title":"Interference among deleterious mutations favours sex and recombination in finite populations","type":"article-journal","volume":"443"},"uris":["http://www.mendeley.com/documents/?uuid=db056c21-b5f7-4a5e-aaba-e82cdae917ea"]},{"id":"ITEM-3","itemData":{"ISSN":"1469-5073","author":[{"dropping-particle":"","family":"Charlesworth","given":"Brian","non-dropping-particle":"","parse-names":false,"suffix":""}],"container-title":"Genetics Research","id":"ITEM-3","issue":"3","issued":{"date-parts":[["1990"]]},"page":"199-221","publisher":"Cambridge University Press","title":"Mutation-selection balance and the evolutionary advantage of sex and recombination","type":"article-journal","volume":"55"},"uris":["http://www.mendeley.com/documents/?uuid=11937986-64f9-458c-aa53-4eeda4ccebd4"]}],"mendeley":{"formattedCitation":"[79–81]","plainTextFormattedCitation":"[79–81]","previouslyFormattedCitation":"[79–81]"},"properties":{"noteIndex":0},"schema":"https://github.com/citation-style-language/schema/raw/master/csl-citation.json"}</w:instrText>
      </w:r>
      <w:r w:rsidR="002D2F5E" w:rsidRPr="00720A83">
        <w:rPr>
          <w:lang w:val="en-GB"/>
        </w:rPr>
        <w:fldChar w:fldCharType="separate"/>
      </w:r>
      <w:r w:rsidR="001B28C6" w:rsidRPr="001B28C6">
        <w:rPr>
          <w:noProof/>
          <w:lang w:val="en-GB"/>
        </w:rPr>
        <w:t>[79–81]</w:t>
      </w:r>
      <w:r w:rsidR="002D2F5E" w:rsidRPr="00720A83">
        <w:rPr>
          <w:lang w:val="en-GB"/>
        </w:rPr>
        <w:fldChar w:fldCharType="end"/>
      </w:r>
      <w:r w:rsidRPr="00720A83">
        <w:rPr>
          <w:lang w:val="en-GB"/>
        </w:rPr>
        <w:t>. Using the popular recombination detection tool RDP4</w:t>
      </w:r>
      <w:r w:rsidR="003134F7" w:rsidRPr="00720A83">
        <w:rPr>
          <w:lang w:val="en-GB"/>
        </w:rPr>
        <w:t xml:space="preserve"> </w:t>
      </w:r>
      <w:r w:rsidR="003134F7" w:rsidRPr="00720A83">
        <w:rPr>
          <w:lang w:val="en-GB"/>
        </w:rPr>
        <w:fldChar w:fldCharType="begin" w:fldLock="1"/>
      </w:r>
      <w:r w:rsidR="001320A5">
        <w:rPr>
          <w:lang w:val="en-GB"/>
        </w:rPr>
        <w:instrText>ADDIN CSL_CITATION {"citationItems":[{"id":"ITEM-1","itemData":{"DOI":"10.1093/ve/vev003","ISSN":"2057-1577","abstract":"RDP4 is the latest version of recombination detection program (RDP), a Windows computer program that implements an extensive array of methods for detecting and visualising recombination in, and stripping evidence of recombination from, virus genome sequence alignments. RDP4 is capable of analysing twice as many sequences (up to 2,500) that are up to three times longer (up to 10 Mb) than those that could be analysed by older versions of the program. RDP4 is therefore also applicable to the analysis of bacterial full-genome sequence datasets. Other novelties in RDP4 include (1) the capacity to differentiate between recombination and genome segment reassortment, (2) the estimation of recombination breakpoint confidence intervals, (3) a variety of ‘recombination aware’ phylogenetic tree construction and comparison tools, (4) new matrix-based visualisation tools for examining both individual recombination events and the overall phylogenetic impacts of multiple recombination events and (5) new tests to detect the influences of gene arrangements, encoded protein structure, nucleic acid secondary structure, nucleotide composition, and nucleotide diversity on recombination breakpoint patterns. The key feature of RDP4 that differentiates it from other recombination detection tools is its flexibility. It can be run either in fully automated mode from the command line interface or with a graphically rich user interface that enables detailed exploration of both individual recombination events and overall recombination patterns.","author":[{"dropping-particle":"","family":"Martin","given":"Darren P","non-dropping-particle":"","parse-names":false,"suffix":""},{"dropping-particle":"","family":"Murrell","given":"Ben","non-dropping-particle":"","parse-names":false,"suffix":""},{"dropping-particle":"","family":"Golden","given":"Michael","non-dropping-particle":"","parse-names":false,"suffix":""},{"dropping-particle":"","family":"Khoosal","given":"Arjun","non-dropping-particle":"","parse-names":false,"suffix":""},{"dropping-particle":"","family":"Muhire","given":"Brejnev","non-dropping-particle":"","parse-names":false,"suffix":""}],"container-title":"Virus Evolution","id":"ITEM-1","issue":"1","issued":{"date-parts":[["2015","3","1"]]},"title":"RDP4: Detection and analysis of recombination patterns in virus genomes","type":"article-journal","volume":"1"},"uris":["http://www.mendeley.com/documents/?uuid=77fed453-dab2-42f7-96cc-e384a1e73e2d"]}],"mendeley":{"formattedCitation":"[59]","plainTextFormattedCitation":"[59]","previouslyFormattedCitation":"[59]"},"properties":{"noteIndex":0},"schema":"https://github.com/citation-style-language/schema/raw/master/csl-citation.json"}</w:instrText>
      </w:r>
      <w:r w:rsidR="003134F7" w:rsidRPr="00720A83">
        <w:rPr>
          <w:lang w:val="en-GB"/>
        </w:rPr>
        <w:fldChar w:fldCharType="separate"/>
      </w:r>
      <w:r w:rsidR="001B28C6" w:rsidRPr="001B28C6">
        <w:rPr>
          <w:noProof/>
          <w:lang w:val="en-GB"/>
        </w:rPr>
        <w:t>[59]</w:t>
      </w:r>
      <w:r w:rsidR="003134F7" w:rsidRPr="00720A83">
        <w:rPr>
          <w:lang w:val="en-GB"/>
        </w:rPr>
        <w:fldChar w:fldCharType="end"/>
      </w:r>
      <w:r w:rsidR="003134F7" w:rsidRPr="00720A83">
        <w:rPr>
          <w:lang w:val="en-GB"/>
        </w:rPr>
        <w:t xml:space="preserve">, which identifies recombination using an ensemble of different </w:t>
      </w:r>
      <w:r w:rsidR="007A63FA" w:rsidRPr="00720A83">
        <w:rPr>
          <w:lang w:val="en-GB"/>
        </w:rPr>
        <w:t xml:space="preserve">detection </w:t>
      </w:r>
      <w:r w:rsidR="003134F7" w:rsidRPr="00720A83">
        <w:rPr>
          <w:lang w:val="en-GB"/>
        </w:rPr>
        <w:t xml:space="preserve">methods, </w:t>
      </w:r>
      <w:proofErr w:type="spellStart"/>
      <w:r w:rsidRPr="00720A83">
        <w:rPr>
          <w:lang w:val="en-GB"/>
        </w:rPr>
        <w:t>Fahsbender</w:t>
      </w:r>
      <w:proofErr w:type="spellEnd"/>
      <w:r w:rsidRPr="00720A83">
        <w:rPr>
          <w:lang w:val="en-GB"/>
        </w:rPr>
        <w:t xml:space="preserve"> et al. </w:t>
      </w:r>
      <w:r w:rsidRPr="00720A83">
        <w:rPr>
          <w:lang w:val="en-GB"/>
        </w:rPr>
        <w:fldChar w:fldCharType="begin" w:fldLock="1"/>
      </w:r>
      <w:r w:rsidR="001320A5">
        <w:rPr>
          <w:lang w:val="en-GB"/>
        </w:rPr>
        <w:instrText>ADDIN CSL_CITATION {"citationItems":[{"id":"ITEM-1","itemData":{"author":[{"dropping-particle":"","family":"Fahsbender","given":"Elizabeth","non-dropping-particle":"","parse-names":false,"suffix":""},{"dropping-particle":"","family":"Burns","given":"Jennifer M","non-dropping-particle":"","parse-names":false,"suffix":""},{"dropping-particle":"","family":"Kim","given":"Stacy","non-dropping-particle":"","parse-names":false,"suffix":""},{"dropping-particle":"","family":"Kraberger","given":"Simona","non-dropping-particle":"","parse-names":false,"suffix":""},{"dropping-particle":"","family":"Frankfurter","given":"Greg","non-dropping-particle":"","parse-names":false,"suffix":""},{"dropping-particle":"","family":"Eilers","given":"Alice A","non-dropping-particle":"","parse-names":false,"suffix":""},{"dropping-particle":"","family":"Shero","given":"Michelle R","non-dropping-particle":"","parse-names":false,"suffix":""},{"dropping-particle":"","family":"Beltran","given":"Roxanne","non-dropping-particle":"","parse-names":false,"suffix":""},{"dropping-particle":"","family":"Kirkham","given":"Amy","non-dropping-particle":"","parse-names":false,"suffix":""},{"dropping-particle":"","family":"McCorkell","given":"Robert","non-dropping-particle":"","parse-names":false,"suffix":""}],"container-title":"Virus evolution","id":"ITEM-1","issue":"1","issued":{"date-parts":[["2017"]]},"publisher":"Oxford University Press","title":"Diverse and highly recombinant anelloviruses associated with Weddell seals in Antarctica","type":"article-journal","volume":"3"},"uris":["http://www.mendeley.com/documents/?uuid=f1e83c04-263e-4fd2-b919-9d6864b7efc7"]}],"mendeley":{"formattedCitation":"[82]","plainTextFormattedCitation":"[82]","previouslyFormattedCitation":"[82]"},"properties":{"noteIndex":0},"schema":"https://github.com/citation-style-language/schema/raw/master/csl-citation.json"}</w:instrText>
      </w:r>
      <w:r w:rsidRPr="00720A83">
        <w:rPr>
          <w:lang w:val="en-GB"/>
        </w:rPr>
        <w:fldChar w:fldCharType="separate"/>
      </w:r>
      <w:r w:rsidR="001B28C6" w:rsidRPr="001B28C6">
        <w:rPr>
          <w:noProof/>
          <w:lang w:val="en-GB"/>
        </w:rPr>
        <w:t>[82]</w:t>
      </w:r>
      <w:r w:rsidRPr="00720A83">
        <w:rPr>
          <w:lang w:val="en-GB"/>
        </w:rPr>
        <w:fldChar w:fldCharType="end"/>
      </w:r>
      <w:r w:rsidRPr="00720A83">
        <w:rPr>
          <w:lang w:val="en-GB"/>
        </w:rPr>
        <w:t xml:space="preserve"> </w:t>
      </w:r>
      <w:r w:rsidR="003134F7" w:rsidRPr="00720A83">
        <w:rPr>
          <w:lang w:val="en-GB"/>
        </w:rPr>
        <w:t xml:space="preserve">found that </w:t>
      </w:r>
      <w:r w:rsidR="00193952" w:rsidRPr="00720A83">
        <w:rPr>
          <w:lang w:val="en-GB"/>
        </w:rPr>
        <w:t>89% of t</w:t>
      </w:r>
      <w:r w:rsidR="003134F7" w:rsidRPr="00720A83">
        <w:rPr>
          <w:lang w:val="en-GB"/>
        </w:rPr>
        <w:t xml:space="preserve">orque </w:t>
      </w:r>
      <w:proofErr w:type="spellStart"/>
      <w:r w:rsidR="003134F7" w:rsidRPr="00720A83">
        <w:rPr>
          <w:lang w:val="en-GB"/>
        </w:rPr>
        <w:t>teno</w:t>
      </w:r>
      <w:proofErr w:type="spellEnd"/>
      <w:r w:rsidR="003134F7" w:rsidRPr="00720A83">
        <w:rPr>
          <w:lang w:val="en-GB"/>
        </w:rPr>
        <w:t xml:space="preserve"> </w:t>
      </w:r>
      <w:proofErr w:type="spellStart"/>
      <w:r w:rsidR="003134F7" w:rsidRPr="00720A83">
        <w:rPr>
          <w:lang w:val="en-GB"/>
        </w:rPr>
        <w:t>Leptonychotes</w:t>
      </w:r>
      <w:proofErr w:type="spellEnd"/>
      <w:r w:rsidR="003134F7" w:rsidRPr="00720A83">
        <w:rPr>
          <w:lang w:val="en-GB"/>
        </w:rPr>
        <w:t xml:space="preserve"> </w:t>
      </w:r>
      <w:proofErr w:type="spellStart"/>
      <w:r w:rsidR="003134F7" w:rsidRPr="00720A83">
        <w:rPr>
          <w:lang w:val="en-GB"/>
        </w:rPr>
        <w:t>weddellii</w:t>
      </w:r>
      <w:proofErr w:type="spellEnd"/>
      <w:r w:rsidR="003134F7" w:rsidRPr="00720A83">
        <w:rPr>
          <w:lang w:val="en-GB"/>
        </w:rPr>
        <w:t xml:space="preserve"> virus</w:t>
      </w:r>
      <w:r w:rsidR="00193952" w:rsidRPr="00720A83">
        <w:rPr>
          <w:lang w:val="en-GB"/>
        </w:rPr>
        <w:t xml:space="preserve"> (</w:t>
      </w:r>
      <w:proofErr w:type="spellStart"/>
      <w:r w:rsidR="00193952" w:rsidRPr="00720A83">
        <w:rPr>
          <w:lang w:val="en-GB"/>
        </w:rPr>
        <w:t>TTLwV</w:t>
      </w:r>
      <w:proofErr w:type="spellEnd"/>
      <w:r w:rsidR="00193952" w:rsidRPr="00720A83">
        <w:rPr>
          <w:lang w:val="en-GB"/>
        </w:rPr>
        <w:t>)</w:t>
      </w:r>
      <w:r w:rsidR="003134F7" w:rsidRPr="00720A83">
        <w:rPr>
          <w:lang w:val="en-GB"/>
        </w:rPr>
        <w:t>-</w:t>
      </w:r>
      <w:r w:rsidR="00193952" w:rsidRPr="00720A83">
        <w:rPr>
          <w:lang w:val="en-GB"/>
        </w:rPr>
        <w:t xml:space="preserve">1 and 26% of TTLwV-2 had at least one and one putative </w:t>
      </w:r>
      <w:r w:rsidR="00193952" w:rsidRPr="00720A83">
        <w:rPr>
          <w:lang w:val="en-GB"/>
        </w:rPr>
        <w:lastRenderedPageBreak/>
        <w:t xml:space="preserve">recombination event, respectively. They also found that </w:t>
      </w:r>
      <w:r w:rsidR="00E57DB9">
        <w:rPr>
          <w:lang w:val="en-GB"/>
        </w:rPr>
        <w:t xml:space="preserve">the </w:t>
      </w:r>
      <w:r w:rsidR="00193952" w:rsidRPr="00720A83">
        <w:rPr>
          <w:lang w:val="en-GB"/>
        </w:rPr>
        <w:t xml:space="preserve">recombination </w:t>
      </w:r>
      <w:r w:rsidR="002D2F5E" w:rsidRPr="00720A83">
        <w:rPr>
          <w:lang w:val="en-GB"/>
        </w:rPr>
        <w:t>breakpoints</w:t>
      </w:r>
      <w:r w:rsidR="00E57DB9">
        <w:rPr>
          <w:lang w:val="en-GB"/>
        </w:rPr>
        <w:t xml:space="preserve"> detected</w:t>
      </w:r>
      <w:r w:rsidR="00193952" w:rsidRPr="00720A83">
        <w:rPr>
          <w:lang w:val="en-GB"/>
        </w:rPr>
        <w:t xml:space="preserve"> in TTLwV-1 tend to fall within the UTR region.</w:t>
      </w:r>
      <w:r w:rsidR="002D2F5E" w:rsidRPr="00720A83">
        <w:rPr>
          <w:lang w:val="en-GB"/>
        </w:rPr>
        <w:t xml:space="preserve"> This </w:t>
      </w:r>
      <w:r w:rsidR="00E0230E" w:rsidRPr="00720A83">
        <w:rPr>
          <w:lang w:val="en-GB"/>
        </w:rPr>
        <w:t>agrees</w:t>
      </w:r>
      <w:r w:rsidR="002D2F5E" w:rsidRPr="00720A83">
        <w:rPr>
          <w:lang w:val="en-GB"/>
        </w:rPr>
        <w:t xml:space="preserve"> with </w:t>
      </w:r>
      <w:r w:rsidR="00E0230E" w:rsidRPr="00720A83">
        <w:rPr>
          <w:lang w:val="en-GB"/>
        </w:rPr>
        <w:t xml:space="preserve">a previous study </w:t>
      </w:r>
      <w:r w:rsidR="00E0230E" w:rsidRPr="00720A83">
        <w:rPr>
          <w:lang w:val="en-GB"/>
        </w:rPr>
        <w:fldChar w:fldCharType="begin" w:fldLock="1"/>
      </w:r>
      <w:r w:rsidR="001320A5">
        <w:rPr>
          <w:lang w:val="en-GB"/>
        </w:rPr>
        <w:instrText>ADDIN CSL_CITATION {"citationItems":[{"id":"ITEM-1","itemData":{"ISSN":"0022-538X","author":[{"dropping-particle":"","family":"Lefeuvre","given":"Pierre","non-dropping-particle":"","parse-names":false,"suffix":""},{"dropping-particle":"","family":"Lett","given":"J-M","non-dropping-particle":"","parse-names":false,"suffix":""},{"dropping-particle":"","family":"Varsani","given":"Arvind","non-dropping-particle":"","parse-names":false,"suffix":""},{"dropping-particle":"","family":"Martin","given":"Darren Patrick","non-dropping-particle":"","parse-names":false,"suffix":""}],"container-title":"Journal of virology","id":"ITEM-1","issue":"6","issued":{"date-parts":[["2009"]]},"page":"2697-2707","publisher":"Am Soc Microbiol","title":"Widely conserved recombination patterns among single-stranded DNA viruses","type":"article-journal","volume":"83"},"uris":["http://www.mendeley.com/documents/?uuid=924d8133-01eb-42d1-b4cb-bf2c8f591115"]}],"mendeley":{"formattedCitation":"[78]","plainTextFormattedCitation":"[78]","previouslyFormattedCitation":"[78]"},"properties":{"noteIndex":0},"schema":"https://github.com/citation-style-language/schema/raw/master/csl-citation.json"}</w:instrText>
      </w:r>
      <w:r w:rsidR="00E0230E" w:rsidRPr="00720A83">
        <w:rPr>
          <w:lang w:val="en-GB"/>
        </w:rPr>
        <w:fldChar w:fldCharType="separate"/>
      </w:r>
      <w:r w:rsidR="001B28C6" w:rsidRPr="001B28C6">
        <w:rPr>
          <w:noProof/>
          <w:lang w:val="en-GB"/>
        </w:rPr>
        <w:t>[78]</w:t>
      </w:r>
      <w:r w:rsidR="00E0230E" w:rsidRPr="00720A83">
        <w:rPr>
          <w:lang w:val="en-GB"/>
        </w:rPr>
        <w:fldChar w:fldCharType="end"/>
      </w:r>
      <w:r w:rsidR="00E0230E" w:rsidRPr="00720A83">
        <w:rPr>
          <w:lang w:val="en-GB"/>
        </w:rPr>
        <w:t xml:space="preserve">, which found a significantly higher density of </w:t>
      </w:r>
      <w:r w:rsidR="002D2F5E" w:rsidRPr="00720A83">
        <w:rPr>
          <w:lang w:val="en-GB"/>
        </w:rPr>
        <w:t>recombination breakpoints</w:t>
      </w:r>
      <w:r w:rsidR="00E0230E" w:rsidRPr="00720A83">
        <w:rPr>
          <w:lang w:val="en-GB"/>
        </w:rPr>
        <w:t xml:space="preserve"> outside coding regions and at the edges of genes for almost all of 14 ssDNA viruses spanning 6 families (including TTV and TTMV)</w:t>
      </w:r>
      <w:r w:rsidR="00E337EE" w:rsidRPr="00720A83">
        <w:rPr>
          <w:lang w:val="en-GB"/>
        </w:rPr>
        <w:t xml:space="preserve">. </w:t>
      </w:r>
      <w:r w:rsidR="001F57FF" w:rsidRPr="00720A83">
        <w:rPr>
          <w:lang w:val="en-GB"/>
        </w:rPr>
        <w:t xml:space="preserve">Other studies have similarly detected recombination </w:t>
      </w:r>
      <w:r w:rsidR="007A63FA" w:rsidRPr="00720A83">
        <w:rPr>
          <w:lang w:val="en-GB"/>
        </w:rPr>
        <w:t>within</w:t>
      </w:r>
      <w:r w:rsidR="001F57FF" w:rsidRPr="00720A83">
        <w:rPr>
          <w:lang w:val="en-GB"/>
        </w:rPr>
        <w:t xml:space="preserve"> </w:t>
      </w:r>
      <w:r w:rsidR="00FF3D02" w:rsidRPr="00720A83">
        <w:rPr>
          <w:lang w:val="en-GB"/>
        </w:rPr>
        <w:t xml:space="preserve">the different </w:t>
      </w:r>
      <w:r w:rsidR="001F57FF" w:rsidRPr="00720A83">
        <w:rPr>
          <w:lang w:val="en-GB"/>
        </w:rPr>
        <w:t>human TTV</w:t>
      </w:r>
      <w:r w:rsidR="00FF3D02" w:rsidRPr="00720A83">
        <w:rPr>
          <w:lang w:val="en-GB"/>
        </w:rPr>
        <w:t xml:space="preserve"> species</w:t>
      </w:r>
      <w:r w:rsidR="005912EA" w:rsidRPr="00720A83">
        <w:rPr>
          <w:lang w:val="en-GB"/>
        </w:rPr>
        <w:t xml:space="preserve"> </w:t>
      </w:r>
      <w:r w:rsidR="005912EA" w:rsidRPr="00720A83">
        <w:rPr>
          <w:lang w:val="en-GB"/>
        </w:rPr>
        <w:fldChar w:fldCharType="begin" w:fldLock="1"/>
      </w:r>
      <w:r w:rsidR="001320A5">
        <w:rPr>
          <w:lang w:val="en-GB"/>
        </w:rPr>
        <w:instrText>ADDIN CSL_CITATION {"citationItems":[{"id":"ITEM-1","itemData":{"ISSN":"0022-538X","author":[{"dropping-particle":"","family":"Worobey","given":"Michael","non-dropping-particle":"","parse-names":false,"suffix":""}],"container-title":"Journal of virology","id":"ITEM-1","issue":"16","issued":{"date-parts":[["2000"]]},"page":"7666-7670","publisher":"Am Soc Microbiol","title":"Extensive homologous recombination among widely divergent TT viruses","type":"article-journal","volume":"74"},"uris":["http://www.mendeley.com/documents/?uuid=43624547-33e8-4617-a26e-b88a218abfd3"]},{"id":"ITEM-2","itemData":{"DOI":"10.1007/s00239-002-2352-y","ISSN":"1432-1432","abstract":"TT virus (TTV) has a remarkable genetic heterogeneity. To study TTV evolution, phylogenetic analyses were performed on 739 DNA sequences mapping in the N22 region of ORF1. Analysis of neighbor-joining consensus trees shows significant differences between DNA and protein phylogeny. Median joining networks phylogenetic clustering indicates that DNA sequence analysis is biased by homoplasy (i.e., genetic variability not originated by descent), indicative of either hypermutation or recombination. Statistical analysis shows that the significant excess of homoplasy is due to frequent recombination among closely related strains. Recombination events imply that the transmission of TTV is not clonal and provide the necessary basis to explain (i) the high degree of genetic divergence between TTV isolates, (ii) the lack of population structure on a world scale, and (iii) the number of highly divergent strains that seems typical of this virus. We show that recombination phenomena can be detected by phylogenetic analyses in very short sequences when a sufficiently large data set is available.","author":[{"dropping-particle":"","family":"Manni","given":"Franz","non-dropping-particle":"","parse-names":false,"suffix":""},{"dropping-particle":"","family":"Rotola","given":"Antonella","non-dropping-particle":"","parse-names":false,"suffix":""},{"dropping-particle":"","family":"Caselli","given":"Elisabetta","non-dropping-particle":"","parse-names":false,"suffix":""},{"dropping-particle":"","family":"Bertorelle","given":"Giorgio","non-dropping-particle":"","parse-names":false,"suffix":""},{"dropping-particle":"Di","family":"Luca","given":"Dario","non-dropping-particle":"","parse-names":false,"suffix":""}],"container-title":"Journal of Molecular Evolution","id":"ITEM-2","issue":"5","issued":{"date-parts":[["2002"]]},"page":"563-572","title":"Detecting Recombination in TT Virus: A Phylogenetic Approach ","type":"article-journal","volume":"55"},"uris":["http://www.mendeley.com/documents/?uuid=8ad75f32-3c56-4240-bc38-e90d46e128aa"]}],"mendeley":{"formattedCitation":"[83,84]","plainTextFormattedCitation":"[83,84]","previouslyFormattedCitation":"[83,84]"},"properties":{"noteIndex":0},"schema":"https://github.com/citation-style-language/schema/raw/master/csl-citation.json"}</w:instrText>
      </w:r>
      <w:r w:rsidR="005912EA" w:rsidRPr="00720A83">
        <w:rPr>
          <w:lang w:val="en-GB"/>
        </w:rPr>
        <w:fldChar w:fldCharType="separate"/>
      </w:r>
      <w:r w:rsidR="001B28C6" w:rsidRPr="001B28C6">
        <w:rPr>
          <w:noProof/>
          <w:lang w:val="en-GB"/>
        </w:rPr>
        <w:t>[83,84]</w:t>
      </w:r>
      <w:r w:rsidR="005912EA" w:rsidRPr="00720A83">
        <w:rPr>
          <w:lang w:val="en-GB"/>
        </w:rPr>
        <w:fldChar w:fldCharType="end"/>
      </w:r>
      <w:r w:rsidR="00607B2A" w:rsidRPr="00720A83">
        <w:rPr>
          <w:lang w:val="en-GB"/>
        </w:rPr>
        <w:t xml:space="preserve"> </w:t>
      </w:r>
      <w:r w:rsidR="00FF3D02" w:rsidRPr="00720A83">
        <w:rPr>
          <w:lang w:val="en-GB"/>
        </w:rPr>
        <w:t xml:space="preserve">and within </w:t>
      </w:r>
      <w:proofErr w:type="spellStart"/>
      <w:r w:rsidR="009C6C02" w:rsidRPr="00720A83">
        <w:rPr>
          <w:lang w:val="en-GB"/>
        </w:rPr>
        <w:t>TTSuV</w:t>
      </w:r>
      <w:r w:rsidR="005912EA" w:rsidRPr="00720A83">
        <w:rPr>
          <w:lang w:val="en-GB"/>
        </w:rPr>
        <w:t>s</w:t>
      </w:r>
      <w:proofErr w:type="spellEnd"/>
      <w:r w:rsidR="005912EA" w:rsidRPr="00720A83">
        <w:rPr>
          <w:lang w:val="en-GB"/>
        </w:rPr>
        <w:t xml:space="preserve"> isolated from wild boars and domestic pigs</w:t>
      </w:r>
      <w:r w:rsidR="00607B2A" w:rsidRPr="00720A83">
        <w:rPr>
          <w:lang w:val="en-GB"/>
        </w:rPr>
        <w:t xml:space="preserve"> </w:t>
      </w:r>
      <w:r w:rsidR="005912EA" w:rsidRPr="00720A83">
        <w:rPr>
          <w:lang w:val="en-GB"/>
        </w:rPr>
        <w:fldChar w:fldCharType="begin" w:fldLock="1"/>
      </w:r>
      <w:r w:rsidR="001320A5">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61]","plainTextFormattedCitation":"[61]","previouslyFormattedCitation":"[61]"},"properties":{"noteIndex":0},"schema":"https://github.com/citation-style-language/schema/raw/master/csl-citation.json"}</w:instrText>
      </w:r>
      <w:r w:rsidR="005912EA" w:rsidRPr="00720A83">
        <w:rPr>
          <w:lang w:val="en-GB"/>
        </w:rPr>
        <w:fldChar w:fldCharType="separate"/>
      </w:r>
      <w:r w:rsidR="001B28C6" w:rsidRPr="001B28C6">
        <w:rPr>
          <w:noProof/>
          <w:lang w:val="en-GB"/>
        </w:rPr>
        <w:t>[61]</w:t>
      </w:r>
      <w:r w:rsidR="005912EA" w:rsidRPr="00720A83">
        <w:rPr>
          <w:lang w:val="en-GB"/>
        </w:rPr>
        <w:fldChar w:fldCharType="end"/>
      </w:r>
      <w:r w:rsidR="001F57FF" w:rsidRPr="00720A83">
        <w:rPr>
          <w:lang w:val="en-GB"/>
        </w:rPr>
        <w:t>.</w:t>
      </w:r>
      <w:r w:rsidR="007A63FA" w:rsidRPr="00720A83">
        <w:rPr>
          <w:lang w:val="en-GB"/>
        </w:rPr>
        <w:t xml:space="preserve">  </w:t>
      </w:r>
    </w:p>
    <w:p w14:paraId="1A27CC23" w14:textId="69A67974" w:rsidR="008A0EFE" w:rsidRPr="008A0EFE" w:rsidRDefault="000E0DDE" w:rsidP="008A0EFE">
      <w:pPr>
        <w:rPr>
          <w:lang w:val="en-GB"/>
        </w:rPr>
      </w:pPr>
      <w:r w:rsidRPr="00720A83">
        <w:rPr>
          <w:lang w:val="en-GB"/>
        </w:rPr>
        <w:t xml:space="preserve">While no studies to date have formally estimated the rate of recombination in anelloviruses, multiple studies have found a </w:t>
      </w:r>
      <w:r w:rsidR="00B35956" w:rsidRPr="00720A83">
        <w:rPr>
          <w:lang w:val="en-GB"/>
        </w:rPr>
        <w:t>high</w:t>
      </w:r>
      <w:r w:rsidRPr="00720A83">
        <w:rPr>
          <w:lang w:val="en-GB"/>
        </w:rPr>
        <w:t xml:space="preserve"> frequency of co-infections </w:t>
      </w:r>
      <w:r w:rsidR="00B35956" w:rsidRPr="00720A83">
        <w:rPr>
          <w:lang w:val="en-GB"/>
        </w:rPr>
        <w:t>of</w:t>
      </w:r>
      <w:r w:rsidRPr="00720A83">
        <w:rPr>
          <w:lang w:val="en-GB"/>
        </w:rPr>
        <w:t xml:space="preserve"> different anellovirus</w:t>
      </w:r>
      <w:r w:rsidR="009F6CE4" w:rsidRPr="00720A83">
        <w:rPr>
          <w:lang w:val="en-GB"/>
        </w:rPr>
        <w:t xml:space="preserve"> species </w:t>
      </w:r>
      <w:r w:rsidR="009F6CE4" w:rsidRPr="00720A83">
        <w:rPr>
          <w:lang w:val="en-GB"/>
        </w:rPr>
        <w:fldChar w:fldCharType="begin" w:fldLock="1"/>
      </w:r>
      <w:r w:rsidR="001320A5">
        <w:rPr>
          <w:lang w:val="en-GB"/>
        </w:rPr>
        <w:instrText>ADDIN CSL_CITATION {"citationItems":[{"id":"ITEM-1","itemData":{"DOI":"https://doi.org/10.1016/S0166-0934(01)00425-6","ISSN":"0166-0934","abstract":"Recombinant plasmids carrying 199 base pairs (bp) inserts from the non coding region (nucleotides (nt) 6–204) of the TT virus (TTV) genome were used to standardize an heteroduplex mobility assay able to detect mixed infections of a single individual with several TTV isolates. In this simplified heteroduplex mobility assay, polymerase chain reaction (PCR) products were analyzed directly by polyacrylamide gel electrophoresis, without requirement for post-PCR denaturation and annealing steps of the amplicons. The assay was used to test TTV positive serum samples collected from healthy 1–7 years old children, 11–17 years old adolescents, and 24–39 years old blood donors living in Rio de Janeiro, Brazil, as well as TTV positive samples from Amazonian Indians. The results showed a very high frequency of multiple infection in all groups, with 20/30 (67%), 31/33 (94%), 35/38 (92%), and 34/37 (92%) of the samples collected from children, adolescents, blood donors, and Amazonian Indians, respectively, containing more than one TTV genotype.","author":[{"dropping-particle":"","family":"Saback","given":"Felipe L","non-dropping-particle":"","parse-names":false,"suffix":""},{"dropping-particle":"","family":"Gomes","given":"Selma A","non-dropping-particle":"","parse-names":false,"suffix":""},{"dropping-particle":"","family":"Niel","given":"Christian","non-dropping-particle":"","parse-names":false,"suffix":""}],"container-title":"Journal of Virological Methods","id":"ITEM-1","issue":"1","issued":{"date-parts":[["2002"]]},"page":"117-125","title":"High frequency of mixed TT virus infections in healthy adults and children detected by a simplified heteroduplex mobility assay","type":"article-journal","volume":"101"},"uris":["http://www.mendeley.com/documents/?uuid=a5f823a8-8d2c-4d8b-9a6c-162606af0153"]},{"id":"ITEM-2","itemData":{"ISSN":"1743-422X","author":[{"dropping-particle":"","family":"Al-Qahtani","given":"Ahmed A","non-dropping-particle":"","parse-names":false,"suffix":""},{"dropping-particle":"","family":"Alabsi","given":"Enas S","non-dropping-particle":"","parse-names":false,"suffix":""},{"dropping-particle":"","family":"AbuOdeh","given":"Raed","non-dropping-particle":"","parse-names":false,"suffix":""},{"dropping-particle":"","family":"Thalib","given":"Lukman","non-dropping-particle":"","parse-names":false,"suffix":""},{"dropping-particle":"","family":"Zowalaty","given":"Mohamed E","non-dropping-particle":"El","parse-names":false,"suffix":""},{"dropping-particle":"","family":"Nasrallah","given":"Gheyath K","non-dropping-particle":"","parse-names":false,"suffix":""}],"container-title":"Virology journal","id":"ITEM-2","issue":"1","issued":{"date-parts":[["2016"]]},"page":"208","publisher":"Springer","title":"Prevalence of anelloviruses (TTV, TTMDV, and TTMV) in healthy blood donors and in patients infected with HBV or HCV in Qatar","type":"article-journal","volume":"13"},"uris":["http://www.mendeley.com/documents/?uuid=384ecc37-87c2-4e2c-9fdb-849c62420a10"]},{"id":"ITEM-3","itemData":{"ISSN":"0015-5632","author":[{"dropping-particle":"","family":"Jarosova","given":"V","non-dropping-particle":"","parse-names":false,"suffix":""},{"dropping-particle":"","family":"Pogranichniy","given":"R","non-dropping-particle":"","parse-names":false,"suffix":""},{"dropping-particle":"","family":"Celer","given":"V","non-dropping-particle":"","parse-names":false,"suffix":""}],"container-title":"Folia microbiologica","id":"ITEM-3","issue":"2","issued":{"date-parts":[["2011"]]},"page":"90-94","publisher":"Springer","title":"Prevalence and age distribution of porcine torque teno sus virus (TTSuV) in the Czech Republic","type":"article-journal","volume":"56"},"uris":["http://www.mendeley.com/documents/?uuid=2154ad03-08c4-47d2-bd35-db9e14abb1f2"]},{"id":"ITEM-4","itemData":{"ISSN":"0022-1317","author":[{"dropping-particle":"","family":"Ball","given":"Jonathan K","non-dropping-particle":"","parse-names":false,"suffix":""},{"dropping-particle":"","family":"Curran","given":"Rebecca","non-dropping-particle":"","parse-names":false,"suffix":""},{"dropping-particle":"","family":"Berridge","given":"Selina","non-dropping-particle":"","parse-names":false,"suffix":""},{"dropping-particle":"","family":"Grabowska","given":"Anna M","non-dropping-particle":"","parse-names":false,"suffix":""},{"dropping-particle":"","family":"Jameson","given":"Claire L","non-dropping-particle":"","parse-names":false,"suffix":""},{"dropping-particle":"","family":"Thomson","given":"Brian J","non-dropping-particle":"","parse-names":false,"suffix":""},{"dropping-particle":"","family":"Irving","given":"William L","non-dropping-particle":"","parse-names":false,"suffix":""},{"dropping-particle":"","family":"Sharp","given":"Paul M","non-dropping-particle":"","parse-names":false,"suffix":""}],"container-title":"Journal of General Virology","id":"ITEM-4","issue":"7","issued":{"date-parts":[["1999"]]},"page":"1759-1768","publisher":"Microbiology Society","title":"TT virus sequence heterogeneity in vivo: evidence for co-infection with multiple genetic types.","type":"article-journal","volume":"80"},"uris":["http://www.mendeley.com/documents/?uuid=42de8ceb-e938-4e90-8c47-0f4e1f231388"]},{"id":"ITEM-5","itemData":{"ISSN":"1743-422X","author":[{"dropping-particle":"","family":"Hussain","given":"Tabinda","non-dropping-particle":"","parse-names":false,"suffix":""},{"dropping-particle":"","family":"Manzoor","given":"Sobia","non-dropping-particle":"","parse-names":false,"suffix":""},{"dropping-particle":"","family":"Waheed","given":"Yasir","non-dropping-particle":"","parse-names":false,"suffix":""},{"dropping-particle":"","family":"Tariq","given":"Huma","non-dropping-particle":"","parse-names":false,"suffix":""},{"dropping-particle":"","family":"Hanif","given":"Khushbakht","non-dropping-particle":"","parse-names":false,"suffix":""}],"container-title":"Virology journal","id":"ITEM-5","issue":"1","issued":{"date-parts":[["2012"]]},"page":"320","publisher":"Springer","title":"Phylogenetic analysis of torque teno virus genome from Pakistani isolate and incidence of co-infection among HBV/HCV infected patients","type":"article-journal","volume":"9"},"uris":["http://www.mendeley.com/documents/?uuid=88ebb857-e67b-487c-8b6f-a4cdb74287c9"]}],"mendeley":{"formattedCitation":"[85–89]","plainTextFormattedCitation":"[85–89]","previouslyFormattedCitation":"[85–89]"},"properties":{"noteIndex":0},"schema":"https://github.com/citation-style-language/schema/raw/master/csl-citation.json"}</w:instrText>
      </w:r>
      <w:r w:rsidR="009F6CE4" w:rsidRPr="00720A83">
        <w:rPr>
          <w:lang w:val="en-GB"/>
        </w:rPr>
        <w:fldChar w:fldCharType="separate"/>
      </w:r>
      <w:r w:rsidR="001B28C6" w:rsidRPr="001B28C6">
        <w:rPr>
          <w:noProof/>
          <w:lang w:val="en-GB"/>
        </w:rPr>
        <w:t>[85–89]</w:t>
      </w:r>
      <w:r w:rsidR="009F6CE4" w:rsidRPr="00720A83">
        <w:rPr>
          <w:lang w:val="en-GB"/>
        </w:rPr>
        <w:fldChar w:fldCharType="end"/>
      </w:r>
      <w:r w:rsidR="009F6CE4" w:rsidRPr="00720A83">
        <w:rPr>
          <w:lang w:val="en-GB"/>
        </w:rPr>
        <w:t>, one even reporting a 48% frequency of dual or triple infection of TTV, TTMV and TTMDV in infants.</w:t>
      </w:r>
      <w:r w:rsidRPr="00720A83">
        <w:rPr>
          <w:lang w:val="en-GB"/>
        </w:rPr>
        <w:t xml:space="preserve"> </w:t>
      </w:r>
      <w:r w:rsidR="00B35956" w:rsidRPr="00720A83">
        <w:rPr>
          <w:lang w:val="en-GB"/>
        </w:rPr>
        <w:t xml:space="preserve">This high frequency of co-infection, together with the strong recombination signals detected by the abovementioned studies, suggest that anelloviruses recombine frequently and that recombination may be a major contributor to the accumulation of genomic diversity. </w:t>
      </w:r>
      <w:r w:rsidR="008A0EFE" w:rsidRPr="008A0EFE">
        <w:rPr>
          <w:rFonts w:cs="Arial"/>
          <w:szCs w:val="24"/>
          <w:highlight w:val="yellow"/>
          <w:lang w:val="en-GB"/>
        </w:rPr>
        <w:t>Potential for emergence of recombinant strains (cf. human adenovirus from recombinant Chimp and Bonobo viruses)</w:t>
      </w:r>
    </w:p>
    <w:p w14:paraId="2DC17747" w14:textId="309F003C" w:rsidR="00CE02B2" w:rsidRPr="00720A83" w:rsidRDefault="00CE02B2" w:rsidP="004874EF">
      <w:pPr>
        <w:pStyle w:val="Heading1"/>
        <w:rPr>
          <w:lang w:val="en-GB"/>
        </w:rPr>
      </w:pPr>
      <w:bookmarkStart w:id="19" w:name="_Toc63343239"/>
      <w:commentRangeStart w:id="20"/>
      <w:r w:rsidRPr="00720A83">
        <w:rPr>
          <w:lang w:val="en-GB"/>
        </w:rPr>
        <w:t>Transmission routes</w:t>
      </w:r>
      <w:r w:rsidR="00F30EB3" w:rsidRPr="00720A83">
        <w:rPr>
          <w:lang w:val="en-GB"/>
        </w:rPr>
        <w:t xml:space="preserve">: anelloviruses </w:t>
      </w:r>
      <w:r w:rsidR="007501F4" w:rsidRPr="00720A83">
        <w:rPr>
          <w:lang w:val="en-GB"/>
        </w:rPr>
        <w:t>can go</w:t>
      </w:r>
      <w:r w:rsidR="00F30EB3" w:rsidRPr="00720A83">
        <w:rPr>
          <w:lang w:val="en-GB"/>
        </w:rPr>
        <w:t xml:space="preserve"> </w:t>
      </w:r>
      <w:r w:rsidR="004874EF" w:rsidRPr="00720A83">
        <w:rPr>
          <w:lang w:val="en-GB"/>
        </w:rPr>
        <w:t xml:space="preserve">anywhere </w:t>
      </w:r>
      <w:r w:rsidR="008B1F39" w:rsidRPr="00720A83">
        <w:rPr>
          <w:lang w:val="en-GB"/>
        </w:rPr>
        <w:t>(</w:t>
      </w:r>
      <w:r w:rsidR="005646EE" w:rsidRPr="00720A83">
        <w:rPr>
          <w:lang w:val="en-GB"/>
        </w:rPr>
        <w:t>761</w:t>
      </w:r>
      <w:r w:rsidR="008B1F39" w:rsidRPr="00720A83">
        <w:rPr>
          <w:lang w:val="en-GB"/>
        </w:rPr>
        <w:t>)</w:t>
      </w:r>
      <w:commentRangeEnd w:id="20"/>
      <w:r w:rsidR="00E57DB9">
        <w:rPr>
          <w:rStyle w:val="CommentReference"/>
          <w:rFonts w:eastAsiaTheme="minorHAnsi" w:cstheme="minorBidi"/>
          <w:b w:val="0"/>
        </w:rPr>
        <w:commentReference w:id="20"/>
      </w:r>
      <w:bookmarkEnd w:id="19"/>
    </w:p>
    <w:p w14:paraId="0D5DC905" w14:textId="5ABC16F2" w:rsidR="004874EF" w:rsidRPr="00720A83" w:rsidRDefault="004874EF" w:rsidP="004874EF">
      <w:pPr>
        <w:pStyle w:val="Heading2"/>
        <w:rPr>
          <w:lang w:val="en-GB"/>
        </w:rPr>
      </w:pPr>
      <w:bookmarkStart w:id="21" w:name="_Toc63343240"/>
      <w:r w:rsidRPr="00720A83">
        <w:rPr>
          <w:lang w:val="en-GB"/>
        </w:rPr>
        <w:t>Horizontal transmission</w:t>
      </w:r>
      <w:bookmarkEnd w:id="21"/>
    </w:p>
    <w:p w14:paraId="1B2FE1BD" w14:textId="44394E4E" w:rsidR="00B771B7" w:rsidRDefault="000762D9" w:rsidP="00CE02B2">
      <w:pPr>
        <w:rPr>
          <w:rFonts w:cs="Arial"/>
          <w:lang w:val="en-GB"/>
        </w:rPr>
      </w:pPr>
      <w:r w:rsidRPr="00720A83">
        <w:rPr>
          <w:rFonts w:cs="Arial"/>
          <w:lang w:val="en-GB"/>
        </w:rPr>
        <w:t xml:space="preserve">In line with its high prevalence, anelloviruses </w:t>
      </w:r>
      <w:r w:rsidR="00E44053" w:rsidRPr="00720A83">
        <w:rPr>
          <w:rFonts w:cs="Arial"/>
          <w:lang w:val="en-GB"/>
        </w:rPr>
        <w:t>may</w:t>
      </w:r>
      <w:r w:rsidR="002D0F30">
        <w:rPr>
          <w:rFonts w:cs="Arial"/>
          <w:lang w:val="en-GB"/>
        </w:rPr>
        <w:t xml:space="preserve"> potentially</w:t>
      </w:r>
      <w:r w:rsidRPr="00720A83">
        <w:rPr>
          <w:rFonts w:cs="Arial"/>
          <w:lang w:val="en-GB"/>
        </w:rPr>
        <w:t xml:space="preserve"> be transmitted</w:t>
      </w:r>
      <w:r w:rsidR="006A6C89" w:rsidRPr="00720A83">
        <w:rPr>
          <w:rFonts w:cs="Arial"/>
          <w:lang w:val="en-GB"/>
        </w:rPr>
        <w:t xml:space="preserve"> </w:t>
      </w:r>
      <w:r w:rsidRPr="00720A83">
        <w:rPr>
          <w:rFonts w:cs="Arial"/>
          <w:lang w:val="en-GB"/>
        </w:rPr>
        <w:t>via multiple routes</w:t>
      </w:r>
      <w:r w:rsidR="00D12668" w:rsidRPr="00720A83">
        <w:rPr>
          <w:rFonts w:cs="Arial"/>
          <w:lang w:val="en-GB"/>
        </w:rPr>
        <w:t xml:space="preserve">, </w:t>
      </w:r>
      <w:r w:rsidR="006A6C89" w:rsidRPr="00720A83">
        <w:rPr>
          <w:rFonts w:cs="Arial"/>
          <w:lang w:val="en-GB"/>
        </w:rPr>
        <w:t>both</w:t>
      </w:r>
      <w:r w:rsidR="00D12668" w:rsidRPr="00720A83">
        <w:rPr>
          <w:rFonts w:cs="Arial"/>
          <w:lang w:val="en-GB"/>
        </w:rPr>
        <w:t xml:space="preserve"> vertically (</w:t>
      </w:r>
      <w:r w:rsidR="00D12668" w:rsidRPr="00720A83">
        <w:rPr>
          <w:rFonts w:cs="Arial"/>
          <w:i/>
          <w:iCs/>
          <w:lang w:val="en-GB"/>
        </w:rPr>
        <w:t>i.e.</w:t>
      </w:r>
      <w:r w:rsidR="00D12668" w:rsidRPr="00720A83">
        <w:rPr>
          <w:rFonts w:cs="Arial"/>
          <w:lang w:val="en-GB"/>
        </w:rPr>
        <w:t xml:space="preserve"> from mother to offspring) </w:t>
      </w:r>
      <w:r w:rsidR="006A6C89" w:rsidRPr="00720A83">
        <w:rPr>
          <w:rFonts w:cs="Arial"/>
          <w:lang w:val="en-GB"/>
        </w:rPr>
        <w:t>and</w:t>
      </w:r>
      <w:r w:rsidR="00D12668" w:rsidRPr="00720A83">
        <w:rPr>
          <w:rFonts w:cs="Arial"/>
          <w:lang w:val="en-GB"/>
        </w:rPr>
        <w:t xml:space="preserve"> horizontally (</w:t>
      </w:r>
      <w:r w:rsidR="00D12668" w:rsidRPr="00720A83">
        <w:rPr>
          <w:rFonts w:cs="Arial"/>
          <w:i/>
          <w:iCs/>
          <w:lang w:val="en-GB"/>
        </w:rPr>
        <w:t>i.e.</w:t>
      </w:r>
      <w:r w:rsidR="00D12668" w:rsidRPr="00720A83">
        <w:rPr>
          <w:rFonts w:cs="Arial"/>
          <w:lang w:val="en-GB"/>
        </w:rPr>
        <w:t xml:space="preserve"> between organisms not in a mother-offspring relationship)</w:t>
      </w:r>
      <w:r w:rsidR="00E44053" w:rsidRPr="00720A83">
        <w:rPr>
          <w:rFonts w:cs="Arial"/>
          <w:lang w:val="en-GB"/>
        </w:rPr>
        <w:t xml:space="preserve"> (</w:t>
      </w:r>
      <w:r w:rsidR="00E44053" w:rsidRPr="00720A83">
        <w:rPr>
          <w:rFonts w:cs="Arial"/>
          <w:b/>
          <w:bCs/>
          <w:lang w:val="en-GB"/>
        </w:rPr>
        <w:t xml:space="preserve">Figure </w:t>
      </w:r>
      <w:r w:rsidR="00C575EC">
        <w:rPr>
          <w:rFonts w:cs="Arial"/>
          <w:b/>
          <w:bCs/>
          <w:lang w:val="en-GB"/>
        </w:rPr>
        <w:t>7</w:t>
      </w:r>
      <w:r w:rsidR="00E44053" w:rsidRPr="00720A83">
        <w:rPr>
          <w:rFonts w:cs="Arial"/>
          <w:lang w:val="en-GB"/>
        </w:rPr>
        <w:t>)</w:t>
      </w:r>
      <w:r w:rsidR="00D12668" w:rsidRPr="00720A83">
        <w:rPr>
          <w:rFonts w:cs="Arial"/>
          <w:lang w:val="en-GB"/>
        </w:rPr>
        <w:t>.</w:t>
      </w:r>
      <w:r w:rsidR="00743B79" w:rsidRPr="00720A83">
        <w:rPr>
          <w:rFonts w:cs="Arial"/>
          <w:lang w:val="en-GB"/>
        </w:rPr>
        <w:t xml:space="preserve"> </w:t>
      </w:r>
      <w:r w:rsidR="00B771B7">
        <w:rPr>
          <w:rFonts w:cs="Arial"/>
          <w:lang w:val="en-GB"/>
        </w:rPr>
        <w:t>In general, m</w:t>
      </w:r>
      <w:r w:rsidR="00743B79" w:rsidRPr="00720A83">
        <w:rPr>
          <w:rFonts w:cs="Arial"/>
          <w:lang w:val="en-GB"/>
        </w:rPr>
        <w:t xml:space="preserve">ost studies </w:t>
      </w:r>
      <w:r w:rsidR="00B771B7">
        <w:rPr>
          <w:rFonts w:cs="Arial"/>
          <w:lang w:val="en-GB"/>
        </w:rPr>
        <w:t xml:space="preserve">of transmission thus far have employed </w:t>
      </w:r>
      <w:r w:rsidR="00E44053" w:rsidRPr="00720A83">
        <w:rPr>
          <w:rFonts w:cs="Arial"/>
          <w:lang w:val="en-GB"/>
        </w:rPr>
        <w:t>PCR-based</w:t>
      </w:r>
      <w:r w:rsidR="00B771B7">
        <w:rPr>
          <w:rFonts w:cs="Arial"/>
          <w:lang w:val="en-GB"/>
        </w:rPr>
        <w:t xml:space="preserve"> methods </w:t>
      </w:r>
      <w:r w:rsidR="00743B79" w:rsidRPr="00720A83">
        <w:rPr>
          <w:rFonts w:cs="Arial"/>
          <w:lang w:val="en-GB"/>
        </w:rPr>
        <w:t>of</w:t>
      </w:r>
      <w:r w:rsidR="00B771B7">
        <w:rPr>
          <w:rFonts w:cs="Arial"/>
          <w:lang w:val="en-GB"/>
        </w:rPr>
        <w:t xml:space="preserve"> detecting </w:t>
      </w:r>
      <w:proofErr w:type="spellStart"/>
      <w:r w:rsidR="00B771B7">
        <w:rPr>
          <w:rFonts w:cs="Arial"/>
          <w:lang w:val="en-GB"/>
        </w:rPr>
        <w:t>anello</w:t>
      </w:r>
      <w:r w:rsidR="00743B79" w:rsidRPr="00720A83">
        <w:rPr>
          <w:rFonts w:cs="Arial"/>
          <w:lang w:val="en-GB"/>
        </w:rPr>
        <w:t>viral</w:t>
      </w:r>
      <w:proofErr w:type="spellEnd"/>
      <w:r w:rsidR="00743B79" w:rsidRPr="00720A83">
        <w:rPr>
          <w:rFonts w:cs="Arial"/>
          <w:lang w:val="en-GB"/>
        </w:rPr>
        <w:t xml:space="preserve"> DN</w:t>
      </w:r>
      <w:r w:rsidR="00E44053" w:rsidRPr="00720A83">
        <w:rPr>
          <w:rFonts w:cs="Arial"/>
          <w:lang w:val="en-GB"/>
        </w:rPr>
        <w:t>A</w:t>
      </w:r>
      <w:r w:rsidR="00743B79" w:rsidRPr="00720A83">
        <w:rPr>
          <w:rFonts w:cs="Arial"/>
          <w:lang w:val="en-GB"/>
        </w:rPr>
        <w:t>.</w:t>
      </w:r>
      <w:r w:rsidR="008A21DF">
        <w:rPr>
          <w:rFonts w:cs="Arial"/>
          <w:lang w:val="en-GB"/>
        </w:rPr>
        <w:t xml:space="preserve"> </w:t>
      </w:r>
      <w:r w:rsidR="00B771B7">
        <w:rPr>
          <w:rFonts w:cs="Arial"/>
          <w:lang w:val="en-GB"/>
        </w:rPr>
        <w:t>In such methods, PCR with a</w:t>
      </w:r>
      <w:r w:rsidR="008A21DF">
        <w:rPr>
          <w:rFonts w:cs="Arial"/>
          <w:lang w:val="en-GB"/>
        </w:rPr>
        <w:t xml:space="preserve">nellovirus-specific primers </w:t>
      </w:r>
      <w:r w:rsidR="00B771B7">
        <w:rPr>
          <w:rFonts w:cs="Arial"/>
          <w:lang w:val="en-GB"/>
        </w:rPr>
        <w:t>is used</w:t>
      </w:r>
      <w:r w:rsidR="008A21DF">
        <w:rPr>
          <w:rFonts w:cs="Arial"/>
          <w:lang w:val="en-GB"/>
        </w:rPr>
        <w:t xml:space="preserve"> amplify viral genomic fragments</w:t>
      </w:r>
      <w:r w:rsidR="00B771B7">
        <w:rPr>
          <w:rFonts w:cs="Arial"/>
          <w:lang w:val="en-GB"/>
        </w:rPr>
        <w:t xml:space="preserve">, which </w:t>
      </w:r>
      <w:r w:rsidR="008A21DF">
        <w:rPr>
          <w:rFonts w:cs="Arial"/>
          <w:lang w:val="en-GB"/>
        </w:rPr>
        <w:t xml:space="preserve">are </w:t>
      </w:r>
      <w:r w:rsidR="00B84392">
        <w:rPr>
          <w:rFonts w:cs="Arial"/>
          <w:lang w:val="en-GB"/>
        </w:rPr>
        <w:t>then visualised via</w:t>
      </w:r>
      <w:r w:rsidR="008A21DF">
        <w:rPr>
          <w:rFonts w:cs="Arial"/>
          <w:lang w:val="en-GB"/>
        </w:rPr>
        <w:t xml:space="preserve"> agarose gel</w:t>
      </w:r>
      <w:r w:rsidR="00B84392">
        <w:rPr>
          <w:rFonts w:cs="Arial"/>
          <w:lang w:val="en-GB"/>
        </w:rPr>
        <w:t xml:space="preserve"> electrophoresis</w:t>
      </w:r>
      <w:r w:rsidR="00B771B7">
        <w:rPr>
          <w:rFonts w:cs="Arial"/>
          <w:lang w:val="en-GB"/>
        </w:rPr>
        <w:t>. Suitably sized</w:t>
      </w:r>
      <w:r w:rsidR="00B84392">
        <w:rPr>
          <w:rFonts w:cs="Arial"/>
          <w:lang w:val="en-GB"/>
        </w:rPr>
        <w:t xml:space="preserve"> gel bands</w:t>
      </w:r>
      <w:r w:rsidR="00B771B7">
        <w:rPr>
          <w:rFonts w:cs="Arial"/>
          <w:lang w:val="en-GB"/>
        </w:rPr>
        <w:t xml:space="preserve"> corresponding to the length of the PCR target</w:t>
      </w:r>
      <w:r w:rsidR="00B84392">
        <w:rPr>
          <w:rFonts w:cs="Arial"/>
          <w:lang w:val="en-GB"/>
        </w:rPr>
        <w:t xml:space="preserve"> are extracted and</w:t>
      </w:r>
      <w:r w:rsidR="00B771B7">
        <w:rPr>
          <w:rFonts w:cs="Arial"/>
          <w:lang w:val="en-GB"/>
        </w:rPr>
        <w:t xml:space="preserve"> subsequently</w:t>
      </w:r>
      <w:r w:rsidR="00B84392">
        <w:rPr>
          <w:rFonts w:cs="Arial"/>
          <w:lang w:val="en-GB"/>
        </w:rPr>
        <w:t xml:space="preserve"> sequenced to confirm </w:t>
      </w:r>
      <w:r w:rsidR="00DD308F">
        <w:rPr>
          <w:rFonts w:cs="Arial"/>
          <w:lang w:val="en-GB"/>
        </w:rPr>
        <w:t>that the correct genomic sequences were amplified.</w:t>
      </w:r>
      <w:r w:rsidR="00B771B7">
        <w:rPr>
          <w:rFonts w:cs="Arial"/>
          <w:lang w:val="en-GB"/>
        </w:rPr>
        <w:t xml:space="preserve"> Successful amplification of the PCR target is</w:t>
      </w:r>
      <w:r w:rsidR="00D307C2">
        <w:rPr>
          <w:rFonts w:cs="Arial"/>
          <w:lang w:val="en-GB"/>
        </w:rPr>
        <w:t xml:space="preserve"> generally</w:t>
      </w:r>
      <w:r w:rsidR="00B771B7">
        <w:rPr>
          <w:rFonts w:cs="Arial"/>
          <w:lang w:val="en-GB"/>
        </w:rPr>
        <w:t xml:space="preserve"> regarded as a positive result. </w:t>
      </w:r>
      <w:r w:rsidR="00D307C2">
        <w:rPr>
          <w:rFonts w:cs="Arial"/>
          <w:lang w:val="en-GB"/>
        </w:rPr>
        <w:t xml:space="preserve">However, </w:t>
      </w:r>
      <w:r w:rsidR="00062B22">
        <w:rPr>
          <w:rFonts w:cs="Arial"/>
          <w:lang w:val="en-GB"/>
        </w:rPr>
        <w:t xml:space="preserve">even if </w:t>
      </w:r>
      <w:proofErr w:type="spellStart"/>
      <w:r w:rsidR="00D307C2">
        <w:rPr>
          <w:rFonts w:cs="Arial"/>
          <w:lang w:val="en-GB"/>
        </w:rPr>
        <w:t>anelloviral</w:t>
      </w:r>
      <w:proofErr w:type="spellEnd"/>
      <w:r w:rsidR="00D307C2">
        <w:rPr>
          <w:rFonts w:cs="Arial"/>
          <w:lang w:val="en-GB"/>
        </w:rPr>
        <w:t xml:space="preserve"> DNA</w:t>
      </w:r>
      <w:r w:rsidR="00062B22">
        <w:rPr>
          <w:rFonts w:cs="Arial"/>
          <w:lang w:val="en-GB"/>
        </w:rPr>
        <w:t xml:space="preserve"> is detected</w:t>
      </w:r>
      <w:r w:rsidR="00B872D3">
        <w:rPr>
          <w:rFonts w:cs="Arial"/>
          <w:lang w:val="en-GB"/>
        </w:rPr>
        <w:t>, this</w:t>
      </w:r>
      <w:r w:rsidR="00062B22">
        <w:rPr>
          <w:rFonts w:cs="Arial"/>
          <w:lang w:val="en-GB"/>
        </w:rPr>
        <w:t xml:space="preserve"> does not </w:t>
      </w:r>
      <w:r w:rsidR="00B872D3">
        <w:rPr>
          <w:rFonts w:cs="Arial"/>
          <w:lang w:val="en-GB"/>
        </w:rPr>
        <w:t>entail</w:t>
      </w:r>
      <w:r w:rsidR="00062B22">
        <w:rPr>
          <w:rFonts w:cs="Arial"/>
          <w:lang w:val="en-GB"/>
        </w:rPr>
        <w:t xml:space="preserve"> that infectious virions are present</w:t>
      </w:r>
      <w:r w:rsidR="00D307C2">
        <w:rPr>
          <w:rFonts w:cs="Arial"/>
          <w:lang w:val="en-GB"/>
        </w:rPr>
        <w:t xml:space="preserve">. Since most studies did not </w:t>
      </w:r>
      <w:r w:rsidR="00D307C2" w:rsidRPr="00720A83">
        <w:rPr>
          <w:rFonts w:cs="Arial"/>
          <w:lang w:val="en-GB"/>
        </w:rPr>
        <w:t xml:space="preserve">demonstrate the viability of detected </w:t>
      </w:r>
      <w:proofErr w:type="spellStart"/>
      <w:r w:rsidR="00D307C2" w:rsidRPr="00720A83">
        <w:rPr>
          <w:rFonts w:cs="Arial"/>
          <w:lang w:val="en-GB"/>
        </w:rPr>
        <w:t>anello</w:t>
      </w:r>
      <w:r w:rsidR="00D307C2">
        <w:rPr>
          <w:rFonts w:cs="Arial"/>
          <w:lang w:val="en-GB"/>
        </w:rPr>
        <w:t>viral</w:t>
      </w:r>
      <w:proofErr w:type="spellEnd"/>
      <w:r w:rsidR="00D307C2">
        <w:rPr>
          <w:rFonts w:cs="Arial"/>
          <w:lang w:val="en-GB"/>
        </w:rPr>
        <w:t xml:space="preserve"> DNA and its ability to infect naïve hosts, only a few transmission routes have been confirmed</w:t>
      </w:r>
      <w:r w:rsidR="003C00B5">
        <w:rPr>
          <w:rFonts w:cs="Arial"/>
          <w:lang w:val="en-GB"/>
        </w:rPr>
        <w:t xml:space="preserve"> (highlighted in </w:t>
      </w:r>
      <w:r w:rsidR="003C00B5">
        <w:rPr>
          <w:rFonts w:cs="Arial"/>
          <w:lang w:val="en-GB"/>
        </w:rPr>
        <w:lastRenderedPageBreak/>
        <w:t xml:space="preserve">green; </w:t>
      </w:r>
      <w:r w:rsidR="003C00B5" w:rsidRPr="003C00B5">
        <w:rPr>
          <w:rFonts w:cs="Arial"/>
          <w:b/>
          <w:bCs/>
          <w:lang w:val="en-GB"/>
        </w:rPr>
        <w:t xml:space="preserve">Figure </w:t>
      </w:r>
      <w:r w:rsidR="00C575EC">
        <w:rPr>
          <w:rFonts w:cs="Arial"/>
          <w:b/>
          <w:bCs/>
          <w:lang w:val="en-GB"/>
        </w:rPr>
        <w:t>7</w:t>
      </w:r>
      <w:r w:rsidR="003C00B5">
        <w:rPr>
          <w:rFonts w:cs="Arial"/>
          <w:lang w:val="en-GB"/>
        </w:rPr>
        <w:t>)</w:t>
      </w:r>
      <w:r w:rsidR="00D307C2">
        <w:rPr>
          <w:rFonts w:cs="Arial"/>
          <w:lang w:val="en-GB"/>
        </w:rPr>
        <w:t xml:space="preserve">. </w:t>
      </w:r>
      <w:r w:rsidR="00062B22">
        <w:rPr>
          <w:rFonts w:cs="Arial"/>
          <w:lang w:val="en-GB"/>
        </w:rPr>
        <w:t>T</w:t>
      </w:r>
      <w:r w:rsidR="00D307C2">
        <w:rPr>
          <w:rFonts w:cs="Arial"/>
          <w:lang w:val="en-GB"/>
        </w:rPr>
        <w:t>he strength of evidence provided</w:t>
      </w:r>
      <w:r w:rsidR="00062B22">
        <w:rPr>
          <w:rFonts w:cs="Arial"/>
          <w:lang w:val="en-GB"/>
        </w:rPr>
        <w:t xml:space="preserve"> for the different transmission routes</w:t>
      </w:r>
      <w:r w:rsidR="002D0F30">
        <w:rPr>
          <w:rFonts w:cs="Arial"/>
          <w:lang w:val="en-GB"/>
        </w:rPr>
        <w:t xml:space="preserve"> will be discussed in this section.</w:t>
      </w:r>
    </w:p>
    <w:p w14:paraId="19A4E39C" w14:textId="22BA7D0A" w:rsidR="00742167" w:rsidRDefault="00F03387" w:rsidP="005A2CE1">
      <w:pPr>
        <w:rPr>
          <w:rFonts w:cs="Arial"/>
          <w:lang w:val="en-GB"/>
        </w:rPr>
      </w:pPr>
      <w:proofErr w:type="spellStart"/>
      <w:r w:rsidRPr="00720A83">
        <w:rPr>
          <w:rFonts w:cs="Arial"/>
          <w:lang w:val="en-GB"/>
        </w:rPr>
        <w:t>Anellovir</w:t>
      </w:r>
      <w:r w:rsidR="002D0F30">
        <w:rPr>
          <w:rFonts w:cs="Arial"/>
          <w:lang w:val="en-GB"/>
        </w:rPr>
        <w:t>al</w:t>
      </w:r>
      <w:proofErr w:type="spellEnd"/>
      <w:r w:rsidR="002D0F30">
        <w:rPr>
          <w:rFonts w:cs="Arial"/>
          <w:lang w:val="en-GB"/>
        </w:rPr>
        <w:t xml:space="preserve"> DNA</w:t>
      </w:r>
      <w:r w:rsidRPr="00720A83">
        <w:rPr>
          <w:rFonts w:cs="Arial"/>
          <w:lang w:val="en-GB"/>
        </w:rPr>
        <w:t xml:space="preserve"> </w:t>
      </w:r>
      <w:r w:rsidR="005162E2" w:rsidRPr="00720A83">
        <w:rPr>
          <w:rFonts w:cs="Arial"/>
          <w:lang w:val="en-GB"/>
        </w:rPr>
        <w:t>ha</w:t>
      </w:r>
      <w:r w:rsidR="002D0F30">
        <w:rPr>
          <w:rFonts w:cs="Arial"/>
          <w:lang w:val="en-GB"/>
        </w:rPr>
        <w:t>s</w:t>
      </w:r>
      <w:r w:rsidR="005162E2" w:rsidRPr="00720A83">
        <w:rPr>
          <w:rFonts w:cs="Arial"/>
          <w:lang w:val="en-GB"/>
        </w:rPr>
        <w:t xml:space="preserve"> been detected in </w:t>
      </w:r>
      <w:r w:rsidR="00942EB6" w:rsidRPr="00720A83">
        <w:rPr>
          <w:rFonts w:cs="Arial"/>
          <w:lang w:val="en-GB"/>
        </w:rPr>
        <w:t xml:space="preserve">bodily fluids like </w:t>
      </w:r>
      <w:r w:rsidR="00A35818" w:rsidRPr="00720A83">
        <w:rPr>
          <w:rFonts w:cs="Arial"/>
          <w:lang w:val="en-GB"/>
        </w:rPr>
        <w:t>blood, bile</w:t>
      </w:r>
      <w:r w:rsidR="00942EB6" w:rsidRPr="00720A83">
        <w:rPr>
          <w:rFonts w:cs="Arial"/>
          <w:lang w:val="en-GB"/>
        </w:rPr>
        <w:t>,</w:t>
      </w:r>
      <w:r w:rsidR="00A35818" w:rsidRPr="00720A83">
        <w:rPr>
          <w:rFonts w:cs="Arial"/>
          <w:lang w:val="en-GB"/>
        </w:rPr>
        <w:t xml:space="preserve"> saliva, mucus, semen and faeces </w:t>
      </w:r>
      <w:r w:rsidR="00A35818" w:rsidRPr="00720A83">
        <w:rPr>
          <w:rFonts w:cs="Arial"/>
          <w:lang w:val="en-GB"/>
        </w:rPr>
        <w:fldChar w:fldCharType="begin" w:fldLock="1"/>
      </w:r>
      <w:r w:rsidR="001320A5">
        <w:rPr>
          <w:rFonts w:cs="Arial"/>
          <w:lang w:val="en-GB"/>
        </w:rPr>
        <w:instrText>ADDIN CSL_CITATION {"citationItems":[{"id":"ITEM-1","itemData":{"ISSN":"0095-1137","author":[{"dropping-particle":"","family":"Fornai","given":"Claudia","non-dropping-particle":"","parse-names":false,"suffix":""},{"dropping-particle":"","family":"Maggi","given":"Fabrizio","non-dropping-particle":"","parse-names":false,"suffix":""},{"dropping-particle":"","family":"Vatteroni","given":"Maria Linda","non-dropping-particle":"","parse-names":false,"suffix":""},{"dropping-particle":"","family":"Pistello","given":"Mauro","non-dropping-particle":"","parse-names":false,"suffix":""},{"dropping-particle":"","family":"Bendinelli","given":"Mauro","non-dropping-particle":"","parse-names":false,"suffix":""}],"container-title":"Journal of clinical microbiology","id":"ITEM-1","issue":"5","issued":{"date-parts":[["2001"]]},"page":"2022-2024","publisher":"Am Soc Microbiol","title":"High prevalence of TT virus (TTV) and TTV-like minivirus in cervical swabs","type":"article-journal","volume":"39"},"uris":["http://www.mendeley.com/documents/?uuid=28418b28-e303-4c0a-8f4c-3ad02cc75dce"]},{"id":"ITEM-2","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2","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3","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3","issue":"2","issued":{"date-parts":[["2000"]]},"page":"718-724","publisher":"Elsevier","title":"Visualization of TT virus particles recovered from the sera and feces of infected humans","type":"article-journal","volume":"279"},"uris":["http://www.mendeley.com/documents/?uuid=3d0ed518-ea0b-4de3-a6b9-9bfcaca2bf64"]},{"id":"ITEM-4","itemData":{"ISSN":"0163-2116","author":[{"dropping-particle":"","family":"Itoh","given":"Mamoru","non-dropping-particle":"","parse-names":false,"suffix":""},{"dropping-particle":"","family":"Shimomura","given":"Hiroyuki","non-dropping-particle":"","parse-names":false,"suffix":""},{"dropping-particle":"","family":"Fujioka","given":"Shin-Ichi","non-dropping-particle":"","parse-names":false,"suffix":""},{"dropping-particle":"","family":"Miyake","given":"Masanobu","non-dropping-particle":"","parse-names":false,"suffix":""},{"dropping-particle":"","family":"Tsuji","given":"Hideyuki","non-dropping-particle":"","parse-names":false,"suffix":""},{"dropping-particle":"","family":"Ikeda","given":"Fusao","non-dropping-particle":"","parse-names":false,"suffix":""},{"dropping-particle":"","family":"Tsuji","given":"Takao","non-dropping-particle":"","parse-names":false,"suffix":""}],"container-title":"Digestive diseases and sciences","id":"ITEM-4","issue":"3","issued":{"date-parts":[["2001"]]},"page":"457-462","publisher":"Springer","title":"High Prevalence of TT Virus in Human Bile Juice Samples","type":"article-journal","volume":"46"},"uris":["http://www.mendeley.com/documents/?uuid=dcf37454-1cb9-4720-8587-0a228d5ddc15"]},{"id":"ITEM-5","itemData":{"ISSN":"0093-691X","author":[{"dropping-particle":"","family":"Kekarainen","given":"T","non-dropping-particle":"","parse-names":false,"suffix":""},{"dropping-particle":"","family":"Lopez-Soria","given":"S","non-dropping-particle":"","parse-names":false,"suffix":""},{"dropping-particle":"","family":"Segales","given":"J","non-dropping-particle":"","parse-names":false,"suffix":""}],"container-title":"Theriogenology","id":"ITEM-5","issue":"7","issued":{"date-parts":[["2007"]]},"page":"966-971","publisher":"Elsevier","title":"Detection of swine Torque teno virus genogroups 1 and 2 in boar sera and semen","type":"article-journal","volume":"68"},"uris":["http://www.mendeley.com/documents/?uuid=41b519fc-a551-4aa1-bd2d-650f7f30d0bd"]},{"id":"ITEM-6","itemData":{"ISSN":"0040-8727","author":[{"dropping-particle":"","family":"Goto","given":"Kenji","non-dropping-particle":"","parse-names":false,"suffix":""},{"dropping-particle":"","family":"Sugiyama","given":"Kohachiro","non-dropping-particle":"","parse-names":false,"suffix":""},{"dropping-particle":"","family":"Ando","given":"Toshihiro","non-dropping-particle":"","parse-names":false,"suffix":""},{"dropping-particle":"","family":"Mizutani","given":"Fumihiko","non-dropping-particle":"","parse-names":false,"suffix":""},{"dropping-particle":"","family":"Terabe","given":"Koji","non-dropping-particle":"","parse-names":false,"suffix":""},{"dropping-particle":"","family":"Tanaka","given":"Keisuke","non-dropping-particle":"","parse-names":false,"suffix":""},{"dropping-particle":"","family":"Nishiyama","given":"Masato","non-dropping-particle":"","parse-names":false,"suffix":""},{"dropping-particle":"","family":"Wada","given":"Yoshiro","non-dropping-particle":"","parse-names":false,"suffix":""}],"container-title":"The Tohoku journal of experimental medicine","id":"ITEM-6","issue":"4","issued":{"date-parts":[["2000"]]},"page":"203-207","publisher":"Tohoku University Medical Press","title":"Detection rates of TT virus DNA in serum of umbilical cord blood, breast milk and saliva","type":"article-journal","volume":"191"},"uris":["http://www.mendeley.com/documents/?uuid=4bd972de-551f-4515-85e6-823d9cb5a0b6"]},{"id":"ITEM-7","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7","issue":"1","issued":{"date-parts":[["2002"]]},"page":"121-129","publisher":"Elsevier","title":"TT virus replicates in stimulated but not in nonstimulated peripheral blood mononuclear cells","type":"article-journal","volume":"301"},"uris":["http://www.mendeley.com/documents/?uuid=c282105d-cbe6-4e01-a793-e48fb8766299"]}],"mendeley":{"formattedCitation":"[90–96]","plainTextFormattedCitation":"[90–96]","previouslyFormattedCitation":"[90–96]"},"properties":{"noteIndex":0},"schema":"https://github.com/citation-style-language/schema/raw/master/csl-citation.json"}</w:instrText>
      </w:r>
      <w:r w:rsidR="00A35818" w:rsidRPr="00720A83">
        <w:rPr>
          <w:rFonts w:cs="Arial"/>
          <w:lang w:val="en-GB"/>
        </w:rPr>
        <w:fldChar w:fldCharType="separate"/>
      </w:r>
      <w:r w:rsidR="001B28C6" w:rsidRPr="001B28C6">
        <w:rPr>
          <w:rFonts w:cs="Arial"/>
          <w:noProof/>
          <w:lang w:val="en-GB"/>
        </w:rPr>
        <w:t>[90–96]</w:t>
      </w:r>
      <w:r w:rsidR="00A35818" w:rsidRPr="00720A83">
        <w:rPr>
          <w:rFonts w:cs="Arial"/>
          <w:lang w:val="en-GB"/>
        </w:rPr>
        <w:fldChar w:fldCharType="end"/>
      </w:r>
      <w:r w:rsidR="005162E2" w:rsidRPr="00720A83">
        <w:rPr>
          <w:rFonts w:cs="Arial"/>
          <w:lang w:val="en-GB"/>
        </w:rPr>
        <w:t>. This suggests that anelloviruses</w:t>
      </w:r>
      <w:r w:rsidR="00DF4222">
        <w:rPr>
          <w:rFonts w:cs="Arial"/>
          <w:lang w:val="en-GB"/>
        </w:rPr>
        <w:t xml:space="preserve"> may potentially</w:t>
      </w:r>
      <w:r w:rsidR="005162E2" w:rsidRPr="00720A83">
        <w:rPr>
          <w:rFonts w:cs="Arial"/>
          <w:lang w:val="en-GB"/>
        </w:rPr>
        <w:t xml:space="preserve"> be transmitted</w:t>
      </w:r>
      <w:r w:rsidR="008D4B23">
        <w:rPr>
          <w:rFonts w:cs="Arial"/>
          <w:lang w:val="en-GB"/>
        </w:rPr>
        <w:t xml:space="preserve"> horizontally</w:t>
      </w:r>
      <w:r w:rsidR="005162E2" w:rsidRPr="00720A83">
        <w:rPr>
          <w:rFonts w:cs="Arial"/>
          <w:lang w:val="en-GB"/>
        </w:rPr>
        <w:t xml:space="preserve"> via sexual, f</w:t>
      </w:r>
      <w:r w:rsidR="0050266D" w:rsidRPr="00720A83">
        <w:rPr>
          <w:rFonts w:cs="Arial"/>
          <w:lang w:val="en-GB"/>
        </w:rPr>
        <w:t>a</w:t>
      </w:r>
      <w:r w:rsidR="005162E2" w:rsidRPr="00720A83">
        <w:rPr>
          <w:rFonts w:cs="Arial"/>
          <w:lang w:val="en-GB"/>
        </w:rPr>
        <w:t>ecal-oral</w:t>
      </w:r>
      <w:r w:rsidR="008D4B23">
        <w:rPr>
          <w:rFonts w:cs="Arial"/>
          <w:lang w:val="en-GB"/>
        </w:rPr>
        <w:t xml:space="preserve"> and</w:t>
      </w:r>
      <w:r w:rsidR="005162E2" w:rsidRPr="00720A83">
        <w:rPr>
          <w:rFonts w:cs="Arial"/>
          <w:lang w:val="en-GB"/>
        </w:rPr>
        <w:t xml:space="preserve"> airborne routes</w:t>
      </w:r>
      <w:r w:rsidR="00AB44BF">
        <w:rPr>
          <w:rFonts w:cs="Arial"/>
          <w:lang w:val="en-GB"/>
        </w:rPr>
        <w:t>, or via direct contact with bodily fluids</w:t>
      </w:r>
      <w:r w:rsidR="005162E2" w:rsidRPr="00720A83">
        <w:rPr>
          <w:rFonts w:cs="Arial"/>
          <w:lang w:val="en-GB"/>
        </w:rPr>
        <w:t>.</w:t>
      </w:r>
      <w:r w:rsidR="002B6423">
        <w:rPr>
          <w:rFonts w:cs="Arial"/>
          <w:lang w:val="en-GB"/>
        </w:rPr>
        <w:t xml:space="preserve"> </w:t>
      </w:r>
      <w:r w:rsidR="002B6423" w:rsidRPr="00720A83">
        <w:rPr>
          <w:rFonts w:cs="Arial"/>
          <w:lang w:val="en-GB"/>
        </w:rPr>
        <w:t xml:space="preserve">However, </w:t>
      </w:r>
      <w:r w:rsidR="00AB44BF">
        <w:rPr>
          <w:rFonts w:cs="Arial"/>
          <w:lang w:val="en-GB"/>
        </w:rPr>
        <w:t>since most studies did not confirm</w:t>
      </w:r>
      <w:r w:rsidR="002B6423" w:rsidRPr="00720A83">
        <w:rPr>
          <w:rFonts w:cs="Arial"/>
          <w:lang w:val="en-GB"/>
        </w:rPr>
        <w:t xml:space="preserve"> the viability of virions in the samples, the presence of viral DNA in samples could have been due to transient shedding of inactivated virus from a distal source</w:t>
      </w:r>
      <w:r w:rsidR="00AB44BF">
        <w:rPr>
          <w:rFonts w:cs="Arial"/>
          <w:lang w:val="en-GB"/>
        </w:rPr>
        <w:t xml:space="preserve"> that cannot infect a new host</w:t>
      </w:r>
      <w:r w:rsidR="002B6423" w:rsidRPr="00720A83">
        <w:rPr>
          <w:rFonts w:cs="Arial"/>
          <w:lang w:val="en-GB"/>
        </w:rPr>
        <w:t>.</w:t>
      </w:r>
      <w:r w:rsidR="002B6423">
        <w:rPr>
          <w:rFonts w:cs="Arial"/>
          <w:lang w:val="en-GB"/>
        </w:rPr>
        <w:t xml:space="preserve"> </w:t>
      </w:r>
      <w:r w:rsidR="00AB44BF">
        <w:rPr>
          <w:rFonts w:cs="Arial"/>
          <w:lang w:val="en-GB"/>
        </w:rPr>
        <w:t>Exceptionally</w:t>
      </w:r>
      <w:r w:rsidR="002B6423">
        <w:rPr>
          <w:rFonts w:cs="Arial"/>
          <w:lang w:val="en-GB"/>
        </w:rPr>
        <w:t>,</w:t>
      </w:r>
      <w:r w:rsidR="002B6423" w:rsidRPr="00720A83">
        <w:rPr>
          <w:rFonts w:cs="Arial"/>
          <w:lang w:val="en-GB"/>
        </w:rPr>
        <w:t xml:space="preserve"> </w:t>
      </w:r>
      <w:r w:rsidR="002B6423">
        <w:rPr>
          <w:rFonts w:cs="Arial"/>
          <w:lang w:val="en-GB"/>
        </w:rPr>
        <w:t xml:space="preserve">Itoh et al. showed that mature virions could be extracted from faeces and visualised using </w:t>
      </w:r>
      <w:r w:rsidR="002B6423" w:rsidRPr="00720A83">
        <w:rPr>
          <w:rFonts w:cs="Arial"/>
          <w:lang w:val="en-GB"/>
        </w:rPr>
        <w:t>electron microscopy</w:t>
      </w:r>
      <w:r w:rsidR="002B6423">
        <w:rPr>
          <w:rFonts w:cs="Arial"/>
          <w:lang w:val="en-GB"/>
        </w:rPr>
        <w:t>, providing stronger evidence for faecal-oral transmission</w:t>
      </w:r>
      <w:r w:rsidR="002B6423" w:rsidRPr="00720A83">
        <w:rPr>
          <w:rFonts w:cs="Arial"/>
          <w:lang w:val="en-GB"/>
        </w:rPr>
        <w:t xml:space="preserve"> </w:t>
      </w:r>
      <w:r w:rsidR="002B6423" w:rsidRPr="00720A83">
        <w:rPr>
          <w:rFonts w:cs="Arial"/>
          <w:lang w:val="en-GB"/>
        </w:rPr>
        <w:fldChar w:fldCharType="begin" w:fldLock="1"/>
      </w:r>
      <w:r w:rsidR="001320A5">
        <w:rPr>
          <w:rFonts w:cs="Arial"/>
          <w:lang w:val="en-GB"/>
        </w:rPr>
        <w:instrText>ADDIN CSL_CITATION {"citationItems":[{"id":"ITEM-1","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1","issue":"2","issued":{"date-parts":[["2000"]]},"page":"718-724","publisher":"Elsevier","title":"Visualization of TT virus particles recovered from the sera and feces of infected humans","type":"article-journal","volume":"279"},"uris":["http://www.mendeley.com/documents/?uuid=3d0ed518-ea0b-4de3-a6b9-9bfcaca2bf64"]}],"mendeley":{"formattedCitation":"[92]","plainTextFormattedCitation":"[92]","previouslyFormattedCitation":"[92]"},"properties":{"noteIndex":0},"schema":"https://github.com/citation-style-language/schema/raw/master/csl-citation.json"}</w:instrText>
      </w:r>
      <w:r w:rsidR="002B6423" w:rsidRPr="00720A83">
        <w:rPr>
          <w:rFonts w:cs="Arial"/>
          <w:lang w:val="en-GB"/>
        </w:rPr>
        <w:fldChar w:fldCharType="separate"/>
      </w:r>
      <w:r w:rsidR="001B28C6" w:rsidRPr="001B28C6">
        <w:rPr>
          <w:rFonts w:cs="Arial"/>
          <w:noProof/>
          <w:lang w:val="en-GB"/>
        </w:rPr>
        <w:t>[92]</w:t>
      </w:r>
      <w:r w:rsidR="002B6423" w:rsidRPr="00720A83">
        <w:rPr>
          <w:rFonts w:cs="Arial"/>
          <w:lang w:val="en-GB"/>
        </w:rPr>
        <w:fldChar w:fldCharType="end"/>
      </w:r>
      <w:r w:rsidR="002B6423" w:rsidRPr="00720A83">
        <w:rPr>
          <w:rFonts w:cs="Arial"/>
          <w:lang w:val="en-GB"/>
        </w:rPr>
        <w:t xml:space="preserve">. Additionally, anellovirus-positive blood </w:t>
      </w:r>
      <w:r w:rsidR="002B6423">
        <w:rPr>
          <w:rFonts w:cs="Arial"/>
          <w:lang w:val="en-GB"/>
        </w:rPr>
        <w:t>was</w:t>
      </w:r>
      <w:r w:rsidR="002B6423" w:rsidRPr="00720A83">
        <w:rPr>
          <w:rFonts w:cs="Arial"/>
          <w:lang w:val="en-GB"/>
        </w:rPr>
        <w:t xml:space="preserve"> shown to</w:t>
      </w:r>
      <w:r w:rsidR="002B6423">
        <w:rPr>
          <w:rFonts w:cs="Arial"/>
          <w:lang w:val="en-GB"/>
        </w:rPr>
        <w:t xml:space="preserve"> be able</w:t>
      </w:r>
      <w:r w:rsidR="002B6423" w:rsidRPr="00720A83">
        <w:rPr>
          <w:rFonts w:cs="Arial"/>
          <w:lang w:val="en-GB"/>
        </w:rPr>
        <w:t xml:space="preserve"> infect cells and proliferate </w:t>
      </w:r>
      <w:r w:rsidR="002B6423" w:rsidRPr="00720A83">
        <w:rPr>
          <w:rFonts w:cs="Arial"/>
          <w:lang w:val="en-GB"/>
        </w:rPr>
        <w:fldChar w:fldCharType="begin" w:fldLock="1"/>
      </w:r>
      <w:r w:rsidR="001320A5">
        <w:rPr>
          <w:rFonts w:cs="Arial"/>
          <w:lang w:val="en-GB"/>
        </w:rPr>
        <w:instrText>ADDIN CSL_CITATION {"citationItems":[{"id":"ITEM-1","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1","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2","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2","issue":"1","issued":{"date-parts":[["2002"]]},"page":"121-129","publisher":"Elsevier","title":"TT virus replicates in stimulated but not in nonstimulated peripheral blood mononuclear cells","type":"article-journal","volume":"301"},"uris":["http://www.mendeley.com/documents/?uuid=c282105d-cbe6-4e01-a793-e48fb8766299"]}],"mendeley":{"formattedCitation":"[91,96]","plainTextFormattedCitation":"[91,96]","previouslyFormattedCitation":"[91,96]"},"properties":{"noteIndex":0},"schema":"https://github.com/citation-style-language/schema/raw/master/csl-citation.json"}</w:instrText>
      </w:r>
      <w:r w:rsidR="002B6423" w:rsidRPr="00720A83">
        <w:rPr>
          <w:rFonts w:cs="Arial"/>
          <w:lang w:val="en-GB"/>
        </w:rPr>
        <w:fldChar w:fldCharType="separate"/>
      </w:r>
      <w:r w:rsidR="001B28C6" w:rsidRPr="001B28C6">
        <w:rPr>
          <w:rFonts w:cs="Arial"/>
          <w:noProof/>
          <w:lang w:val="en-GB"/>
        </w:rPr>
        <w:t>[91,96]</w:t>
      </w:r>
      <w:r w:rsidR="002B6423" w:rsidRPr="00720A83">
        <w:rPr>
          <w:rFonts w:cs="Arial"/>
          <w:lang w:val="en-GB"/>
        </w:rPr>
        <w:fldChar w:fldCharType="end"/>
      </w:r>
      <w:r w:rsidR="00C10E25">
        <w:rPr>
          <w:rFonts w:cs="Arial"/>
          <w:lang w:val="en-GB"/>
        </w:rPr>
        <w:t>.</w:t>
      </w:r>
      <w:commentRangeStart w:id="22"/>
      <w:r w:rsidR="00C10E25">
        <w:rPr>
          <w:rFonts w:cs="Arial"/>
          <w:lang w:val="en-GB"/>
        </w:rPr>
        <w:t xml:space="preserve"> Moreover, </w:t>
      </w:r>
      <w:r w:rsidR="0071483A">
        <w:rPr>
          <w:rFonts w:cs="Arial"/>
          <w:lang w:val="en-GB"/>
        </w:rPr>
        <w:t xml:space="preserve">persistent viremia of </w:t>
      </w:r>
      <w:r w:rsidR="00C10E25">
        <w:rPr>
          <w:rFonts w:cs="Arial"/>
          <w:lang w:val="en-GB"/>
        </w:rPr>
        <w:t xml:space="preserve">TTV and TTMDV from blood donors </w:t>
      </w:r>
      <w:r w:rsidR="0071483A">
        <w:rPr>
          <w:rFonts w:cs="Arial"/>
          <w:lang w:val="en-GB"/>
        </w:rPr>
        <w:t>was found</w:t>
      </w:r>
      <w:r w:rsidR="00C10E25">
        <w:rPr>
          <w:rFonts w:cs="Arial"/>
          <w:lang w:val="en-GB"/>
        </w:rPr>
        <w:t xml:space="preserve"> in blood transfusion recipients</w:t>
      </w:r>
      <w:r w:rsidR="0071483A">
        <w:rPr>
          <w:rFonts w:cs="Arial"/>
          <w:lang w:val="en-GB"/>
        </w:rPr>
        <w:t xml:space="preserve"> </w:t>
      </w:r>
      <w:r w:rsidR="0071483A">
        <w:rPr>
          <w:rFonts w:cs="Arial"/>
          <w:lang w:val="en-GB"/>
        </w:rPr>
        <w:fldChar w:fldCharType="begin" w:fldLock="1"/>
      </w:r>
      <w:r w:rsidR="001320A5">
        <w:rPr>
          <w:rFonts w:cs="Arial"/>
          <w:lang w:val="en-GB"/>
        </w:rPr>
        <w:instrText>ADDIN CSL_CITATION {"citationItems":[{"id":"ITEM-1","itemData":{"ISSN":"0041-1132","author":[{"dropping-particle":"","family":"Bernardin","given":"Flavien","non-dropping-particle":"","parse-names":false,"suffix":""},{"dropping-particle":"","family":"Operskalski","given":"Eva","non-dropping-particle":"","parse-names":false,"suffix":""},{"dropping-particle":"","family":"Busch","given":"Mike","non-dropping-particle":"","parse-names":false,"suffix":""},{"dropping-particle":"","family":"Delwart","given":"Eric","non-dropping-particle":"","parse-names":false,"suffix":""}],"container-title":"Transfusion","id":"ITEM-1","issue":"11","issued":{"date-parts":[["2010"]]},"page":"2474-2483","publisher":"Wiley Online Library","title":"Transfusion transmission of highly prevalent commensal human viruses","type":"article-journal","volume":"50"},"uris":["http://www.mendeley.com/documents/?uuid=941e03f4-d983-48c7-b208-92b123e6bc19"]}],"mendeley":{"formattedCitation":"[97]","plainTextFormattedCitation":"[97]","previouslyFormattedCitation":"[97]"},"properties":{"noteIndex":0},"schema":"https://github.com/citation-style-language/schema/raw/master/csl-citation.json"}</w:instrText>
      </w:r>
      <w:r w:rsidR="0071483A">
        <w:rPr>
          <w:rFonts w:cs="Arial"/>
          <w:lang w:val="en-GB"/>
        </w:rPr>
        <w:fldChar w:fldCharType="separate"/>
      </w:r>
      <w:r w:rsidR="001B28C6" w:rsidRPr="001B28C6">
        <w:rPr>
          <w:rFonts w:cs="Arial"/>
          <w:noProof/>
          <w:lang w:val="en-GB"/>
        </w:rPr>
        <w:t>[97]</w:t>
      </w:r>
      <w:r w:rsidR="0071483A">
        <w:rPr>
          <w:rFonts w:cs="Arial"/>
          <w:lang w:val="en-GB"/>
        </w:rPr>
        <w:fldChar w:fldCharType="end"/>
      </w:r>
      <w:r w:rsidR="00C10E25">
        <w:rPr>
          <w:rFonts w:cs="Arial"/>
          <w:lang w:val="en-GB"/>
        </w:rPr>
        <w:t xml:space="preserve">, providing </w:t>
      </w:r>
      <w:r w:rsidR="0071483A">
        <w:rPr>
          <w:rFonts w:cs="Arial"/>
          <w:lang w:val="en-GB"/>
        </w:rPr>
        <w:t>confirmatory</w:t>
      </w:r>
      <w:r w:rsidR="00C10E25">
        <w:rPr>
          <w:rFonts w:cs="Arial"/>
          <w:lang w:val="en-GB"/>
        </w:rPr>
        <w:t xml:space="preserve"> evidence for blood as a vehicle of transmission.</w:t>
      </w:r>
      <w:r w:rsidR="008D4B23">
        <w:rPr>
          <w:rFonts w:cs="Arial"/>
          <w:lang w:val="en-GB"/>
        </w:rPr>
        <w:t xml:space="preserve"> </w:t>
      </w:r>
      <w:commentRangeEnd w:id="22"/>
      <w:r w:rsidR="00E57DB9">
        <w:rPr>
          <w:rStyle w:val="CommentReference"/>
        </w:rPr>
        <w:commentReference w:id="22"/>
      </w:r>
      <w:r w:rsidR="0086242B" w:rsidRPr="0086242B">
        <w:rPr>
          <w:rFonts w:cs="Arial"/>
          <w:lang w:val="en-GB"/>
        </w:rPr>
        <w:t xml:space="preserve"> </w:t>
      </w:r>
      <w:r w:rsidR="0086242B">
        <w:rPr>
          <w:rFonts w:cs="Arial"/>
          <w:lang w:val="en-GB"/>
        </w:rPr>
        <w:t xml:space="preserve"> </w:t>
      </w:r>
    </w:p>
    <w:p w14:paraId="676FCD30" w14:textId="199902BA" w:rsidR="00E5781D" w:rsidRDefault="008D4B23" w:rsidP="005A2CE1">
      <w:pPr>
        <w:rPr>
          <w:rFonts w:cs="Arial"/>
          <w:lang w:val="en-GB"/>
        </w:rPr>
      </w:pPr>
      <w:r>
        <w:rPr>
          <w:rFonts w:cs="Arial"/>
          <w:lang w:val="en-GB"/>
        </w:rPr>
        <w:t>A</w:t>
      </w:r>
      <w:r w:rsidR="00742167">
        <w:rPr>
          <w:rFonts w:cs="Arial"/>
          <w:lang w:val="en-GB"/>
        </w:rPr>
        <w:t xml:space="preserve">nelloviruses </w:t>
      </w:r>
      <w:r>
        <w:rPr>
          <w:rFonts w:cs="Arial"/>
          <w:lang w:val="en-GB"/>
        </w:rPr>
        <w:t>may potentially</w:t>
      </w:r>
      <w:r w:rsidR="00742167">
        <w:rPr>
          <w:rFonts w:cs="Arial"/>
          <w:lang w:val="en-GB"/>
        </w:rPr>
        <w:t xml:space="preserve"> be transmitted via water or</w:t>
      </w:r>
      <w:r w:rsidR="00742167" w:rsidRPr="00720A83">
        <w:rPr>
          <w:rFonts w:cs="Arial"/>
          <w:lang w:val="en-GB"/>
        </w:rPr>
        <w:t xml:space="preserve"> fomites, which are inanimate objects or surfaces that can become contaminated with pathogens </w:t>
      </w:r>
      <w:r w:rsidR="00742167" w:rsidRPr="00720A83">
        <w:rPr>
          <w:rFonts w:cs="Arial"/>
          <w:lang w:val="en-GB"/>
        </w:rPr>
        <w:fldChar w:fldCharType="begin" w:fldLock="1"/>
      </w:r>
      <w:r w:rsidR="001320A5">
        <w:rPr>
          <w:rFonts w:cs="Arial"/>
          <w:lang w:val="en-GB"/>
        </w:rPr>
        <w:instrText>ADDIN CSL_CITATION {"citationItems":[{"id":"ITEM-1","itemData":{"ISSN":"0099-2240","author":[{"dropping-particle":"","family":"Boone","given":"Stephanie A","non-dropping-particle":"","parse-names":false,"suffix":""},{"dropping-particle":"","family":"Gerba","given":"Charles P","non-dropping-particle":"","parse-names":false,"suffix":""}],"container-title":"Applied and environmental microbiology","id":"ITEM-1","issue":"6","issued":{"date-parts":[["2007"]]},"page":"1687-1696","publisher":"Am Soc Microbiol","title":"Significance of fomites in the spread of respiratory and enteric viral disease","type":"article-journal","volume":"73"},"uris":["http://www.mendeley.com/documents/?uuid=d64a6f81-b838-4df9-b9d3-df4a5e785eef"]}],"mendeley":{"formattedCitation":"[98]","plainTextFormattedCitation":"[98]","previouslyFormattedCitation":"[98]"},"properties":{"noteIndex":0},"schema":"https://github.com/citation-style-language/schema/raw/master/csl-citation.json"}</w:instrText>
      </w:r>
      <w:r w:rsidR="00742167" w:rsidRPr="00720A83">
        <w:rPr>
          <w:rFonts w:cs="Arial"/>
          <w:lang w:val="en-GB"/>
        </w:rPr>
        <w:fldChar w:fldCharType="separate"/>
      </w:r>
      <w:r w:rsidR="001B28C6" w:rsidRPr="001B28C6">
        <w:rPr>
          <w:rFonts w:cs="Arial"/>
          <w:noProof/>
          <w:lang w:val="en-GB"/>
        </w:rPr>
        <w:t>[98]</w:t>
      </w:r>
      <w:r w:rsidR="00742167" w:rsidRPr="00720A83">
        <w:rPr>
          <w:rFonts w:cs="Arial"/>
          <w:lang w:val="en-GB"/>
        </w:rPr>
        <w:fldChar w:fldCharType="end"/>
      </w:r>
      <w:r w:rsidR="00742167">
        <w:rPr>
          <w:rFonts w:cs="Arial"/>
          <w:lang w:val="en-GB"/>
        </w:rPr>
        <w:t xml:space="preserve">. </w:t>
      </w:r>
      <w:proofErr w:type="spellStart"/>
      <w:r w:rsidR="005A2CE1" w:rsidRPr="00720A83">
        <w:rPr>
          <w:rFonts w:cs="Arial"/>
          <w:lang w:val="en-GB"/>
        </w:rPr>
        <w:t>Anellovi</w:t>
      </w:r>
      <w:r w:rsidR="005A2CE1">
        <w:rPr>
          <w:rFonts w:cs="Arial"/>
          <w:lang w:val="en-GB"/>
        </w:rPr>
        <w:t>ral</w:t>
      </w:r>
      <w:proofErr w:type="spellEnd"/>
      <w:r w:rsidR="005A2CE1">
        <w:rPr>
          <w:rFonts w:cs="Arial"/>
          <w:lang w:val="en-GB"/>
        </w:rPr>
        <w:t xml:space="preserve"> DNA has </w:t>
      </w:r>
      <w:r w:rsidR="00742167">
        <w:rPr>
          <w:rFonts w:cs="Arial"/>
          <w:lang w:val="en-GB"/>
        </w:rPr>
        <w:t xml:space="preserve">been </w:t>
      </w:r>
      <w:r w:rsidR="005A2CE1">
        <w:rPr>
          <w:rFonts w:cs="Arial"/>
          <w:lang w:val="en-GB"/>
        </w:rPr>
        <w:t>detected in</w:t>
      </w:r>
      <w:r w:rsidR="005A2CE1" w:rsidRPr="00720A83">
        <w:rPr>
          <w:rFonts w:cs="Arial"/>
          <w:lang w:val="en-GB"/>
        </w:rPr>
        <w:t xml:space="preserve"> </w:t>
      </w:r>
      <w:r w:rsidR="00742167">
        <w:rPr>
          <w:rFonts w:cs="Arial"/>
          <w:lang w:val="en-GB"/>
        </w:rPr>
        <w:t xml:space="preserve">multiple </w:t>
      </w:r>
      <w:r w:rsidR="005A2CE1" w:rsidRPr="00720A83">
        <w:rPr>
          <w:rFonts w:cs="Arial"/>
          <w:lang w:val="en-GB"/>
        </w:rPr>
        <w:t xml:space="preserve">environmental sources. Studies have demonstrated their persistence in rivers </w:t>
      </w:r>
      <w:r w:rsidR="005A2CE1" w:rsidRPr="00720A83">
        <w:rPr>
          <w:rFonts w:cs="Arial"/>
          <w:lang w:val="en-GB"/>
        </w:rPr>
        <w:fldChar w:fldCharType="begin" w:fldLock="1"/>
      </w:r>
      <w:r w:rsidR="001320A5">
        <w:rPr>
          <w:rFonts w:cs="Arial"/>
          <w:lang w:val="en-GB"/>
        </w:rPr>
        <w:instrText>ADDIN CSL_CITATION {"citationItems":[{"id":"ITEM-1","itemData":{"ISSN":"0273-1223","author":[{"dropping-particle":"","family":"Verani","given":"Marco","non-dropping-particle":"","parse-names":false,"suffix":""},{"dropping-particle":"","family":"Casini","given":"Beatrice","non-dropping-particle":"","parse-names":false,"suffix":""},{"dropping-particle":"","family":"Battistini","given":"R","non-dropping-particle":"","parse-names":false,"suffix":""},{"dropping-particle":"","family":"Pizzi","given":"F","non-dropping-particle":"","parse-names":false,"suffix":""},{"dropping-particle":"","family":"Rovini","given":"E","non-dropping-particle":"","parse-names":false,"suffix":""},{"dropping-particle":"","family":"Carducci","given":"Annalaura","non-dropping-particle":"","parse-names":false,"suffix":""}],"container-title":"Water Science and Technology","id":"ITEM-1","issue":"3","issued":{"date-parts":[["2006"]]},"page":"191-195","publisher":"IWA Publishing","title":"One-year monthly monitoring of Torque teno virus (TTV) in river water in Italy","type":"article-journal","volume":"54"},"uris":["http://www.mendeley.com/documents/?uuid=d9f50953-3188-4706-86f6-a7bfdaa11cae"]},{"id":"ITEM-2","itemData":{"ISSN":"1364-5072","author":[{"dropping-particle":"","family":"Diniz</w:instrText>
      </w:r>
      <w:r w:rsidR="001320A5">
        <w:rPr>
          <w:rFonts w:ascii="Cambria Math" w:hAnsi="Cambria Math" w:cs="Cambria Math"/>
          <w:lang w:val="en-GB"/>
        </w:rPr>
        <w:instrText>‐</w:instrText>
      </w:r>
      <w:r w:rsidR="001320A5">
        <w:rPr>
          <w:rFonts w:cs="Arial"/>
          <w:lang w:val="en-GB"/>
        </w:rPr>
        <w:instrText>Mendes","given":"L","non-dropping-particle":"","parse-names":false,"suffix":""},{"dropping-particle":"de","family":"Paula","given":"V S","non-dropping-particle":"","parse-names":false,"suffix":""},{"dropping-particle":"","family":"Luz","given":"Sérgio Luiz Bessa","non-dropping-particle":"","parse-names":false,"suffix":""},{"dropping-particle":"","family":"Niel","given":"C","non-dropping-particle":"","parse-names":false,"suffix":""}],"container-title":"Journal of Applied Microbiology","id":"ITEM-2","issue":"1","issued":{"date-parts":[["2008"]]},"page":"51-58","publisher":"Wiley Online Library","title":"High prevalence of human Torque teno virus in streams crossing the city of Manaus, Brazilian Amazon","type":"article-journal","volume":"105"},"uris":["http://www.mendeley.com/documents/?uuid=5af5ec6d-549b-4ab7-aff8-bdc4158c7dee"]},{"id":"ITEM-3","itemData":{"ISSN":"0043-1354","author":[{"dropping-particle":"","family":"Haramoto","given":"Eiji","non-dropping-particle":"","parse-names":false,"suffix":""},{"dropping-particle":"","family":"Kitajima","given":"Masaaki","non-dropping-particle":"","parse-names":false,"suffix":""},{"dropping-particle":"","family":"Katayama","given":"Hiroyuki","non-dropping-particle":"","parse-names":false,"suffix":""},{"dropping-particle":"","family":"Ohgaki","given":"Shinichiro","non-dropping-particle":"","parse-names":false,"suffix":""}],"container-title":"Water research","id":"ITEM-3","issue":"6","issued":{"date-parts":[["2010"]]},"page":"1747-1752","publisher":"Elsevier","title":"Real-time PCR detection of adenoviruses, polyomaviruses, and torque teno viruses in river water in Japan","type":"article-journal","volume":"44"},"uris":["http://www.mendeley.com/documents/?uuid=22c50bbe-ccb2-4561-81f8-5bd8cafcaed6"]}],"mendeley":{"formattedCitation":"[99–101]","plainTextFormattedCitation":"[99–101]","previouslyFormattedCitation":"[99–101]"},"properties":{"noteIndex":0},"schema":"https://github.com/citation-style-language/schema/raw/master/csl-citation.json"}</w:instrText>
      </w:r>
      <w:r w:rsidR="005A2CE1" w:rsidRPr="00720A83">
        <w:rPr>
          <w:rFonts w:cs="Arial"/>
          <w:lang w:val="en-GB"/>
        </w:rPr>
        <w:fldChar w:fldCharType="separate"/>
      </w:r>
      <w:r w:rsidR="001B28C6" w:rsidRPr="001B28C6">
        <w:rPr>
          <w:rFonts w:cs="Arial"/>
          <w:noProof/>
          <w:lang w:val="en-GB"/>
        </w:rPr>
        <w:t>[99–101]</w:t>
      </w:r>
      <w:r w:rsidR="005A2CE1" w:rsidRPr="00720A83">
        <w:rPr>
          <w:rFonts w:cs="Arial"/>
          <w:lang w:val="en-GB"/>
        </w:rPr>
        <w:fldChar w:fldCharType="end"/>
      </w:r>
      <w:r w:rsidR="005A2CE1" w:rsidRPr="00720A83">
        <w:rPr>
          <w:rFonts w:cs="Arial"/>
          <w:lang w:val="en-GB"/>
        </w:rPr>
        <w:t xml:space="preserve">, wastewaters </w:t>
      </w:r>
      <w:r w:rsidR="005A2CE1" w:rsidRPr="00720A83">
        <w:rPr>
          <w:rFonts w:cs="Arial"/>
          <w:lang w:val="en-GB"/>
        </w:rPr>
        <w:fldChar w:fldCharType="begin" w:fldLock="1"/>
      </w:r>
      <w:r w:rsidR="001320A5">
        <w:rPr>
          <w:rFonts w:cs="Arial"/>
          <w:lang w:val="en-GB"/>
        </w:rPr>
        <w:instrText>ADDIN CSL_CITATION {"citationItems":[{"id":"ITEM-1","itemData":{"ISSN":"0043-1354","author":[{"dropping-particle":"","family":"Haramoto","given":"Eiji","non-dropping-particle":"","parse-names":false,"suffix":""},{"dropping-particle":"","family":"Katayama","given":"Hiroyuki","non-dropping-particle":"","parse-names":false,"suffix":""},{"dropping-particle":"","family":"Oguma","given":"Kumiko","non-dropping-particle":"","parse-names":false,"suffix":""},{"dropping-particle":"","family":"Yamashita","given":"Hiromasa","non-dropping-particle":"","parse-names":false,"suffix":""},{"dropping-particle":"","family":"Nakajima","given":"Eiichiro","non-dropping-particle":"","parse-names":false,"suffix":""},{"dropping-particle":"","family":"Ohgaki","given":"Shinichiro","non-dropping-particle":"","parse-names":false,"suffix":""}],"container-title":"Water Research","id":"ITEM-1","issue":"10","issued":{"date-parts":[["2005"]]},"page":"2008-2013","publisher":"Elsevier","title":"One-year monthly monitoring of Torque teno virus (TTV) in wastewater treatment plants in Japan","type":"article-journal","volume":"39"},"uris":["http://www.mendeley.com/documents/?uuid=ac7bfc63-8a83-41e7-8302-4ebf7dc1dcec"]}],"mendeley":{"formattedCitation":"[102]","plainTextFormattedCitation":"[102]","previouslyFormattedCitation":"[102]"},"properties":{"noteIndex":0},"schema":"https://github.com/citation-style-language/schema/raw/master/csl-citation.json"}</w:instrText>
      </w:r>
      <w:r w:rsidR="005A2CE1" w:rsidRPr="00720A83">
        <w:rPr>
          <w:rFonts w:cs="Arial"/>
          <w:lang w:val="en-GB"/>
        </w:rPr>
        <w:fldChar w:fldCharType="separate"/>
      </w:r>
      <w:r w:rsidR="001B28C6" w:rsidRPr="001B28C6">
        <w:rPr>
          <w:rFonts w:cs="Arial"/>
          <w:noProof/>
          <w:lang w:val="en-GB"/>
        </w:rPr>
        <w:t>[102]</w:t>
      </w:r>
      <w:r w:rsidR="005A2CE1" w:rsidRPr="00720A83">
        <w:rPr>
          <w:rFonts w:cs="Arial"/>
          <w:lang w:val="en-GB"/>
        </w:rPr>
        <w:fldChar w:fldCharType="end"/>
      </w:r>
      <w:r w:rsidR="005A2CE1" w:rsidRPr="00720A83">
        <w:rPr>
          <w:rFonts w:cs="Arial"/>
          <w:lang w:val="en-GB"/>
        </w:rPr>
        <w:t xml:space="preserve">, drinking water </w:t>
      </w:r>
      <w:r w:rsidR="005A2CE1" w:rsidRPr="00720A83">
        <w:rPr>
          <w:rFonts w:cs="Arial"/>
          <w:lang w:val="en-GB"/>
        </w:rPr>
        <w:fldChar w:fldCharType="begin" w:fldLock="1"/>
      </w:r>
      <w:r w:rsidR="001320A5">
        <w:rPr>
          <w:rFonts w:cs="Arial"/>
          <w:lang w:val="en-GB"/>
        </w:rPr>
        <w:instrText>ADDIN CSL_CITATION {"citationItems":[{"id":"ITEM-1","itemData":{"DOI":"10.1186/1743-422X-5-112","ISSN":"1743-422X","abstract":"Currently applied indicator organism systems, such as coliforms, are not fully protective of public health from enteric viruses in water sources. Waterborne disease outbreaks have occurred in systems that tested negative for coliforms, and positive coliform results do not necessarily correlate with viral risk. It is widely recognized that bacterial indicators do not co-occur exclusively with infectious viruses, nor do they respond in the same manner to environmental or engineered stressors. Thus, a more appropriate indicator of health risks from infectious enteric viruses is needed.","author":[{"dropping-particle":"","family":"Griffin","given":"Jennifer S","non-dropping-particle":"","parse-names":false,"suffix":""},{"dropping-particle":"","family":"Plummer","given":"Jeanine D","non-dropping-particle":"","parse-names":false,"suffix":""},{"dropping-particle":"","family":"Long","given":"Sharon C","non-dropping-particle":"","parse-names":false,"suffix":""}],"container-title":"Virology Journal","id":"ITEM-1","issue":"1","issued":{"date-parts":[["2008"]]},"page":"112","title":"Torque teno virus: an improved indicator for viral pathogens in drinking waters","type":"article-journal","volume":"5"},"uris":["http://www.mendeley.com/documents/?uuid=c28286c8-0265-4729-ba30-293be588e797"]},{"id":"ITEM-2","itemData":{"ISSN":"1867-0334","author":[{"dropping-particle":"","family":"Dalla Vecchia","given":"Andréia","non-dropping-particle":"","parse-names":false,"suffix":""},{"dropping-particle":"","family":"Kluge","given":"Mariana","non-dropping-particle":"","parse-names":false,"suffix":""},{"dropping-particle":"","family":"Silva","given":"Joseane V dos Santos","non-dropping-particle":"da","parse-names":false,"suffix":""},{"dropping-particle":"","family":"Comerlato","given":"Juliana","non-dropping-particle":"","parse-names":false,"suffix":""},{"dropping-particle":"","family":"Rodrigues","given":"Manoela T","non-dropping-particle":"","parse-names":false,"suffix":""},{"dropping-particle":"","family":"Fleck","given":"Juliane D","non-dropping-particle":"","parse-names":false,"suffix":""},{"dropping-particle":"","family":"Luz","given":"Roger B","non-dropping-particle":"da","parse-names":false,"suffix":""},{"dropping-particle":"","family":"Teixeira","given":"Thais F","non-dropping-particle":"","parse-names":false,"suffix":""},{"dropping-particle":"","family":"Roehe","given":"Paulo M","non-dropping-particle":"","parse-names":false,"suffix":""},{"dropping-particle":"","family":"Capalonga","given":"Roberta","non-dropping-particle":"","parse-names":false,"suffix":""}],"container-title":"Food and environmental virology","id":"ITEM-2","issue":"1","issued":{"date-parts":[["2013"]]},"page":"41-45","publisher":"Springer","title":"Presence of Torque teno virus (TTV) in tap water in public schools from Southern Brazil","type":"article-journal","volume":"5"},"uris":["http://www.mendeley.com/documents/?uuid=c7720f79-4075-413a-9c7f-2a0eab383908"]}],"mendeley":{"formattedCitation":"[103,104]","plainTextFormattedCitation":"[103,104]","previouslyFormattedCitation":"[103,104]"},"properties":{"noteIndex":0},"schema":"https://github.com/citation-style-language/schema/raw/master/csl-citation.json"}</w:instrText>
      </w:r>
      <w:r w:rsidR="005A2CE1" w:rsidRPr="00720A83">
        <w:rPr>
          <w:rFonts w:cs="Arial"/>
          <w:lang w:val="en-GB"/>
        </w:rPr>
        <w:fldChar w:fldCharType="separate"/>
      </w:r>
      <w:r w:rsidR="001B28C6" w:rsidRPr="001B28C6">
        <w:rPr>
          <w:rFonts w:cs="Arial"/>
          <w:noProof/>
          <w:lang w:val="en-GB"/>
        </w:rPr>
        <w:t>[103,104]</w:t>
      </w:r>
      <w:r w:rsidR="005A2CE1" w:rsidRPr="00720A83">
        <w:rPr>
          <w:rFonts w:cs="Arial"/>
          <w:lang w:val="en-GB"/>
        </w:rPr>
        <w:fldChar w:fldCharType="end"/>
      </w:r>
      <w:r w:rsidR="005A2CE1" w:rsidRPr="00720A83">
        <w:rPr>
          <w:rFonts w:cs="Arial"/>
          <w:lang w:val="en-GB"/>
        </w:rPr>
        <w:t xml:space="preserve">, </w:t>
      </w:r>
      <w:r w:rsidR="0071483A">
        <w:rPr>
          <w:rFonts w:cs="Arial"/>
          <w:lang w:val="en-GB"/>
        </w:rPr>
        <w:t xml:space="preserve">shed </w:t>
      </w:r>
      <w:r w:rsidR="005A2CE1" w:rsidRPr="00720A83">
        <w:rPr>
          <w:rFonts w:cs="Arial"/>
          <w:lang w:val="en-GB"/>
        </w:rPr>
        <w:t>feather</w:t>
      </w:r>
      <w:r w:rsidR="0071483A">
        <w:rPr>
          <w:rFonts w:cs="Arial"/>
          <w:lang w:val="en-GB"/>
        </w:rPr>
        <w:t>s</w:t>
      </w:r>
      <w:r w:rsidR="005A2CE1" w:rsidRPr="00720A83">
        <w:rPr>
          <w:rFonts w:cs="Arial"/>
          <w:lang w:val="en-GB"/>
        </w:rPr>
        <w:t xml:space="preserve"> </w:t>
      </w:r>
      <w:r w:rsidR="005A2CE1" w:rsidRPr="00720A83">
        <w:rPr>
          <w:rFonts w:cs="Arial"/>
          <w:lang w:val="en-GB"/>
        </w:rPr>
        <w:fldChar w:fldCharType="begin" w:fldLock="1"/>
      </w:r>
      <w:r w:rsidR="001320A5">
        <w:rPr>
          <w:rFonts w:cs="Arial"/>
          <w:lang w:val="en-GB"/>
        </w:rPr>
        <w:instrText>ADDIN CSL_CITATION {"citationItems":[{"id":"ITEM-1","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1","issue":"1-2","issued":{"date-parts":[["2008"]]},"page":"152-159","publisher":"Elsevier","title":"The contribution of feathers in the spread of chicken anemia virus","type":"article-journal","volume":"132"},"uris":["http://www.mendeley.com/documents/?uuid=5b3dcbef-7c33-4553-9d28-96b51d4eb6e6"]}],"mendeley":{"formattedCitation":"[105]","plainTextFormattedCitation":"[105]","previouslyFormattedCitation":"[105]"},"properties":{"noteIndex":0},"schema":"https://github.com/citation-style-language/schema/raw/master/csl-citation.json"}</w:instrText>
      </w:r>
      <w:r w:rsidR="005A2CE1" w:rsidRPr="00720A83">
        <w:rPr>
          <w:rFonts w:cs="Arial"/>
          <w:lang w:val="en-GB"/>
        </w:rPr>
        <w:fldChar w:fldCharType="separate"/>
      </w:r>
      <w:r w:rsidR="001B28C6" w:rsidRPr="001B28C6">
        <w:rPr>
          <w:rFonts w:cs="Arial"/>
          <w:noProof/>
          <w:lang w:val="en-GB"/>
        </w:rPr>
        <w:t>[105]</w:t>
      </w:r>
      <w:r w:rsidR="005A2CE1" w:rsidRPr="00720A83">
        <w:rPr>
          <w:rFonts w:cs="Arial"/>
          <w:lang w:val="en-GB"/>
        </w:rPr>
        <w:fldChar w:fldCharType="end"/>
      </w:r>
      <w:r w:rsidR="005A2CE1" w:rsidRPr="00720A83">
        <w:rPr>
          <w:rFonts w:cs="Arial"/>
          <w:lang w:val="en-GB"/>
        </w:rPr>
        <w:t xml:space="preserve">, air and surfaces in hospitals </w:t>
      </w:r>
      <w:r w:rsidR="005A2CE1" w:rsidRPr="00720A83">
        <w:rPr>
          <w:rFonts w:cs="Arial"/>
          <w:lang w:val="en-GB"/>
        </w:rPr>
        <w:fldChar w:fldCharType="begin" w:fldLock="1"/>
      </w:r>
      <w:r w:rsidR="001320A5">
        <w:rPr>
          <w:rFonts w:cs="Arial"/>
          <w:lang w:val="en-GB"/>
        </w:rPr>
        <w:instrText>ADDIN CSL_CITATION {"citationItems":[{"id":"ITEM-1","itemData":{"DOI":"https://doi.org/10.1016/j.jhin.2010.10.010","ISSN":"0195-6701","abstract":"Summary The presence of pathogenic viruses in healthcare settings represents a serious risk for both staff and patients. Direct viral detection in the environment poses significant technical problems and the indirect indicators currently in use suffer from serious limitations. The aim of this study was to monitor surfaces and air in hospital settings to reveal the presence of hepatitis C virus, human adenovirus, norovirus, human rotavirus and torque teno virus by nucleic acid assays, in parallel with measurements of total bacterial count and haemoglobin presence. In total, 114 surface and 62 air samples were collected. Bacterial contamination was very low (&lt;1cfu/cm2) on surfaces, whereas the ‘medium’ detected value in air was 282cfu/m3. Overall, 19 (16.7%) surface samples tested positive for viral nucleic acids: one for norovirus, one for human adenovirus and 17 (14.9%) for torque teno virus (TTV). Only this latter virus was directly detected in 10 air samples (16.1%). Haemoglobin was found on two surfaces. No relationship was found between viral, biochemical or bacterial indicators. The data obtained confirm the difficulty of assessing viral contamination using bacterial indicators. The frequent detection of TTV suggests its possible use as an indicator for general viral contamination of the environment.","author":[{"dropping-particle":"","family":"Carducci","given":"A","non-dropping-particle":"","parse-names":false,"suffix":""},{"dropping-particle":"","family":"Verani","given":"M","non-dropping-particle":"","parse-names":false,"suffix":""},{"dropping-particle":"","family":"Lombardi","given":"R","non-dropping-particle":"","parse-names":false,"suffix":""},{"dropping-particle":"","family":"Casini","given":"B","non-dropping-particle":"","parse-names":false,"suffix":""},{"dropping-particle":"","family":"Privitera","given":"G","non-dropping-particle":"","parse-names":false,"suffix":""}],"container-title":"Journal of Hospital Infection","id":"ITEM-1","issue":"3","issued":{"date-parts":[["2011"]]},"page":"242-247","title":"Environmental survey to assess viral contamination of air and surfaces in hospital settings","type":"article-journal","volume":"77"},"uris":["http://www.mendeley.com/documents/?uuid=f12dc5a5-0c07-4c0d-97c3-609097e125f5"]}],"mendeley":{"formattedCitation":"[106]","plainTextFormattedCitation":"[106]","previouslyFormattedCitation":"[106]"},"properties":{"noteIndex":0},"schema":"https://github.com/citation-style-language/schema/raw/master/csl-citation.json"}</w:instrText>
      </w:r>
      <w:r w:rsidR="005A2CE1" w:rsidRPr="00720A83">
        <w:rPr>
          <w:rFonts w:cs="Arial"/>
          <w:lang w:val="en-GB"/>
        </w:rPr>
        <w:fldChar w:fldCharType="separate"/>
      </w:r>
      <w:r w:rsidR="001B28C6" w:rsidRPr="001B28C6">
        <w:rPr>
          <w:rFonts w:cs="Arial"/>
          <w:noProof/>
          <w:lang w:val="en-GB"/>
        </w:rPr>
        <w:t>[106]</w:t>
      </w:r>
      <w:r w:rsidR="005A2CE1" w:rsidRPr="00720A83">
        <w:rPr>
          <w:rFonts w:cs="Arial"/>
          <w:lang w:val="en-GB"/>
        </w:rPr>
        <w:fldChar w:fldCharType="end"/>
      </w:r>
      <w:r w:rsidR="005A2CE1" w:rsidRPr="00720A83">
        <w:rPr>
          <w:rFonts w:cs="Arial"/>
          <w:lang w:val="en-GB"/>
        </w:rPr>
        <w:t xml:space="preserve"> or even laboratory reagents </w:t>
      </w:r>
      <w:r w:rsidR="005A2CE1" w:rsidRPr="00720A83">
        <w:rPr>
          <w:rFonts w:cs="Arial"/>
          <w:lang w:val="en-GB"/>
        </w:rPr>
        <w:fldChar w:fldCharType="begin" w:fldLock="1"/>
      </w:r>
      <w:r w:rsidR="001320A5">
        <w:rPr>
          <w:rFonts w:cs="Arial"/>
          <w:lang w:val="en-GB"/>
        </w:rPr>
        <w:instrText>ADDIN CSL_CITATION {"citationItems":[{"id":"ITEM-1","itemData":{"ISSN":"1932-6203","author":[{"dropping-particle":"","family":"Teixeira","given":"Thais Fumaco","non-dropping-particle":"","parse-names":false,"suffix":""},{"dropping-particle":"","family":"Dezen","given":"Diogenes","non-dropping-particle":"","parse-names":false,"suffix":""},{"dropping-particle":"","family":"Cibulski","given":"Samuel Paulo","non-dropping-particle":"","parse-names":false,"suffix":""},{"dropping-particle":"","family":"Varela","given":"Ana Paula Muterle","non-dropping-particle":"","parse-names":false,"suffix":""},{"dropping-particle":"","family":"Holz","given":"Carine Lidiane","non-dropping-particle":"","parse-names":false,"suffix":""},{"dropping-particle":"","family":"Franco","given":"Ana Cláudia","non-dropping-particle":"","parse-names":false,"suffix":""},{"dropping-particle":"","family":"Roehe","given":"Paulo Michel","non-dropping-particle":"","parse-names":false,"suffix":""}],"container-title":"PLoS One","id":"ITEM-1","issue":"3","issued":{"date-parts":[["2011"]]},"page":"e17501","publisher":"Public Library of Science","title":"Torque teno sus virus (TTSuV) in cell cultures and trypsin","type":"article-journal","volume":"6"},"uris":["http://www.mendeley.com/documents/?uuid=c10cc183-bafc-48f5-bf97-fc2588ef96b2"]}],"mendeley":{"formattedCitation":"[107]","plainTextFormattedCitation":"[107]","previouslyFormattedCitation":"[107]"},"properties":{"noteIndex":0},"schema":"https://github.com/citation-style-language/schema/raw/master/csl-citation.json"}</w:instrText>
      </w:r>
      <w:r w:rsidR="005A2CE1" w:rsidRPr="00720A83">
        <w:rPr>
          <w:rFonts w:cs="Arial"/>
          <w:lang w:val="en-GB"/>
        </w:rPr>
        <w:fldChar w:fldCharType="separate"/>
      </w:r>
      <w:r w:rsidR="001B28C6" w:rsidRPr="001B28C6">
        <w:rPr>
          <w:rFonts w:cs="Arial"/>
          <w:noProof/>
          <w:lang w:val="en-GB"/>
        </w:rPr>
        <w:t>[107]</w:t>
      </w:r>
      <w:r w:rsidR="005A2CE1" w:rsidRPr="00720A83">
        <w:rPr>
          <w:rFonts w:cs="Arial"/>
          <w:lang w:val="en-GB"/>
        </w:rPr>
        <w:fldChar w:fldCharType="end"/>
      </w:r>
      <w:r w:rsidR="005A2CE1" w:rsidRPr="00720A83">
        <w:rPr>
          <w:rFonts w:cs="Arial"/>
          <w:lang w:val="en-GB"/>
        </w:rPr>
        <w:t xml:space="preserve"> and vaccines </w:t>
      </w:r>
      <w:r w:rsidR="005A2CE1" w:rsidRPr="00720A83">
        <w:rPr>
          <w:rFonts w:cs="Arial"/>
          <w:lang w:val="en-GB"/>
        </w:rPr>
        <w:fldChar w:fldCharType="begin" w:fldLock="1"/>
      </w:r>
      <w:r w:rsidR="001320A5">
        <w:rPr>
          <w:rFonts w:cs="Arial"/>
          <w:lang w:val="en-GB"/>
        </w:rPr>
        <w:instrText>ADDIN CSL_CITATION {"citationItems":[{"id":"ITEM-1","itemData":{"ISSN":"0022-1317","author":[{"dropping-particle":"","family":"Kekarainen","given":"Tuija","non-dropping-particle":"","parse-names":false,"suffix":""},{"dropping-particle":"","family":"Martínez-Guinó","given":"Laura","non-dropping-particle":"","parse-names":false,"suffix":""},{"dropping-particle":"","family":"Segalés","given":"Joaquim","non-dropping-particle":"","parse-names":false,"suffix":""}],"container-title":"Journal of general virology","id":"ITEM-1","issue":"3","issued":{"date-parts":[["2009"]]},"page":"648-653","publisher":"Microbiology Society","title":"Swine torque teno virus detection in pig commercial vaccines, enzymes for laboratory use and human drugs containing components of porcine origin","type":"article-journal","volume":"90"},"uris":["http://www.mendeley.com/documents/?uuid=2c35e6df-db01-4ef3-a510-e884b111e266"]}],"mendeley":{"formattedCitation":"[108]","plainTextFormattedCitation":"[108]","previouslyFormattedCitation":"[108]"},"properties":{"noteIndex":0},"schema":"https://github.com/citation-style-language/schema/raw/master/csl-citation.json"}</w:instrText>
      </w:r>
      <w:r w:rsidR="005A2CE1" w:rsidRPr="00720A83">
        <w:rPr>
          <w:rFonts w:cs="Arial"/>
          <w:lang w:val="en-GB"/>
        </w:rPr>
        <w:fldChar w:fldCharType="separate"/>
      </w:r>
      <w:r w:rsidR="001B28C6" w:rsidRPr="001B28C6">
        <w:rPr>
          <w:rFonts w:cs="Arial"/>
          <w:noProof/>
          <w:lang w:val="en-GB"/>
        </w:rPr>
        <w:t>[108]</w:t>
      </w:r>
      <w:r w:rsidR="005A2CE1" w:rsidRPr="00720A83">
        <w:rPr>
          <w:rFonts w:cs="Arial"/>
          <w:lang w:val="en-GB"/>
        </w:rPr>
        <w:fldChar w:fldCharType="end"/>
      </w:r>
      <w:r w:rsidR="005A2CE1">
        <w:rPr>
          <w:rFonts w:cs="Arial"/>
          <w:lang w:val="en-GB"/>
        </w:rPr>
        <w:t xml:space="preserve">. </w:t>
      </w:r>
      <w:r w:rsidR="00C409EF">
        <w:rPr>
          <w:rFonts w:cs="Arial"/>
          <w:lang w:val="en-GB"/>
        </w:rPr>
        <w:t xml:space="preserve">Of these studies, only one demonstrated the viability of detected </w:t>
      </w:r>
      <w:proofErr w:type="spellStart"/>
      <w:r w:rsidR="00C409EF">
        <w:rPr>
          <w:rFonts w:cs="Arial"/>
          <w:lang w:val="en-GB"/>
        </w:rPr>
        <w:t>anelloviral</w:t>
      </w:r>
      <w:proofErr w:type="spellEnd"/>
      <w:r w:rsidR="00C409EF">
        <w:rPr>
          <w:rFonts w:cs="Arial"/>
          <w:lang w:val="en-GB"/>
        </w:rPr>
        <w:t xml:space="preserve"> DNA. Davidson et al. </w:t>
      </w:r>
      <w:r w:rsidR="00C409EF">
        <w:rPr>
          <w:rFonts w:cs="Arial"/>
          <w:lang w:val="en-GB"/>
        </w:rPr>
        <w:fldChar w:fldCharType="begin" w:fldLock="1"/>
      </w:r>
      <w:r w:rsidR="001320A5">
        <w:rPr>
          <w:rFonts w:cs="Arial"/>
          <w:lang w:val="en-GB"/>
        </w:rPr>
        <w:instrText>ADDIN CSL_CITATION {"citationItems":[{"id":"ITEM-1","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1","issue":"1-2","issued":{"date-parts":[["2008"]]},"page":"152-159","publisher":"Elsevier","title":"The contribution of feathers in the spread of chicken anemia virus","type":"article-journal","volume":"132"},"uris":["http://www.mendeley.com/documents/?uuid=5b3dcbef-7c33-4553-9d28-96b51d4eb6e6"]}],"mendeley":{"formattedCitation":"[105]","plainTextFormattedCitation":"[105]","previouslyFormattedCitation":"[105]"},"properties":{"noteIndex":0},"schema":"https://github.com/citation-style-language/schema/raw/master/csl-citation.json"}</w:instrText>
      </w:r>
      <w:r w:rsidR="00C409EF">
        <w:rPr>
          <w:rFonts w:cs="Arial"/>
          <w:lang w:val="en-GB"/>
        </w:rPr>
        <w:fldChar w:fldCharType="separate"/>
      </w:r>
      <w:r w:rsidR="001B28C6" w:rsidRPr="001B28C6">
        <w:rPr>
          <w:rFonts w:cs="Arial"/>
          <w:noProof/>
          <w:lang w:val="en-GB"/>
        </w:rPr>
        <w:t>[105]</w:t>
      </w:r>
      <w:r w:rsidR="00C409EF">
        <w:rPr>
          <w:rFonts w:cs="Arial"/>
          <w:lang w:val="en-GB"/>
        </w:rPr>
        <w:fldChar w:fldCharType="end"/>
      </w:r>
      <w:r w:rsidR="00C409EF">
        <w:rPr>
          <w:rFonts w:cs="Arial"/>
          <w:lang w:val="en-GB"/>
        </w:rPr>
        <w:t xml:space="preserve"> showed that dripping feather shaft extracts obtained from the feathers of CAV-infected chicks into the eyes and mouths of unexposed chicks resulted in infection, confirming that feathers can act as fomites to transmit CAV. However, </w:t>
      </w:r>
      <w:r w:rsidR="00B872D3">
        <w:rPr>
          <w:rFonts w:cs="Arial"/>
          <w:lang w:val="en-GB"/>
        </w:rPr>
        <w:t>while</w:t>
      </w:r>
      <w:r w:rsidR="00C409EF">
        <w:rPr>
          <w:rFonts w:cs="Arial"/>
          <w:lang w:val="en-GB"/>
        </w:rPr>
        <w:t xml:space="preserve"> confirmation of infectivity is lacking, g</w:t>
      </w:r>
      <w:r w:rsidR="00742167">
        <w:rPr>
          <w:rFonts w:cs="Arial"/>
          <w:lang w:val="en-GB"/>
        </w:rPr>
        <w:t xml:space="preserve">iven </w:t>
      </w:r>
      <w:r w:rsidR="00CC5637">
        <w:rPr>
          <w:rFonts w:cs="Arial"/>
          <w:lang w:val="en-GB"/>
        </w:rPr>
        <w:t>t</w:t>
      </w:r>
      <w:r w:rsidR="00BB1EEF">
        <w:rPr>
          <w:rFonts w:cs="Arial"/>
          <w:lang w:val="en-GB"/>
        </w:rPr>
        <w:t xml:space="preserve">he </w:t>
      </w:r>
      <w:r w:rsidR="00742167">
        <w:rPr>
          <w:rFonts w:cs="Arial"/>
          <w:lang w:val="en-GB"/>
        </w:rPr>
        <w:t>ubiquity and persistence</w:t>
      </w:r>
      <w:r w:rsidR="00BB1EEF">
        <w:rPr>
          <w:rFonts w:cs="Arial"/>
          <w:lang w:val="en-GB"/>
        </w:rPr>
        <w:t xml:space="preserve"> of </w:t>
      </w:r>
      <w:proofErr w:type="spellStart"/>
      <w:r w:rsidR="00BB1EEF">
        <w:rPr>
          <w:rFonts w:cs="Arial"/>
          <w:lang w:val="en-GB"/>
        </w:rPr>
        <w:t>anelloviral</w:t>
      </w:r>
      <w:proofErr w:type="spellEnd"/>
      <w:r w:rsidR="00BB1EEF">
        <w:rPr>
          <w:rFonts w:cs="Arial"/>
          <w:lang w:val="en-GB"/>
        </w:rPr>
        <w:t xml:space="preserve"> DNA</w:t>
      </w:r>
      <w:r w:rsidR="00742167">
        <w:rPr>
          <w:rFonts w:cs="Arial"/>
          <w:lang w:val="en-GB"/>
        </w:rPr>
        <w:t xml:space="preserve"> in the environment, the detected viral DNAs are likely to be stably packaged in their capsid protein shells</w:t>
      </w:r>
      <w:r w:rsidR="0037148D">
        <w:rPr>
          <w:rFonts w:cs="Arial"/>
          <w:lang w:val="en-GB"/>
        </w:rPr>
        <w:t xml:space="preserve"> and potentially infectious</w:t>
      </w:r>
      <w:r w:rsidR="00742167">
        <w:rPr>
          <w:rFonts w:cs="Arial"/>
          <w:lang w:val="en-GB"/>
        </w:rPr>
        <w:t xml:space="preserve">. Otherwise, </w:t>
      </w:r>
      <w:r>
        <w:rPr>
          <w:rFonts w:cs="Arial"/>
          <w:lang w:val="en-GB"/>
        </w:rPr>
        <w:t>‘naked’ viral DNA</w:t>
      </w:r>
      <w:r w:rsidR="0037148D">
        <w:rPr>
          <w:rFonts w:cs="Arial"/>
          <w:lang w:val="en-GB"/>
        </w:rPr>
        <w:t>s</w:t>
      </w:r>
      <w:r>
        <w:rPr>
          <w:rFonts w:cs="Arial"/>
          <w:lang w:val="en-GB"/>
        </w:rPr>
        <w:t xml:space="preserve"> quickly degrade when exposed to the environment.</w:t>
      </w:r>
      <w:r w:rsidR="0037148D">
        <w:rPr>
          <w:rFonts w:cs="Arial"/>
          <w:lang w:val="en-GB"/>
        </w:rPr>
        <w:t xml:space="preserve"> For example</w:t>
      </w:r>
      <w:r w:rsidR="00C10E25">
        <w:rPr>
          <w:rFonts w:cs="Arial"/>
          <w:lang w:val="en-GB"/>
        </w:rPr>
        <w:t xml:space="preserve">, </w:t>
      </w:r>
      <w:r w:rsidR="00CC5637">
        <w:rPr>
          <w:rFonts w:cs="Arial"/>
          <w:lang w:val="en-GB"/>
        </w:rPr>
        <w:t xml:space="preserve">Zhu demonstrated that plasmid DNA in river and ground water is degraded beyond detectable levels after 48-96 h </w:t>
      </w:r>
      <w:r w:rsidR="00CC5637">
        <w:rPr>
          <w:rFonts w:cs="Arial"/>
          <w:lang w:val="en-GB"/>
        </w:rPr>
        <w:fldChar w:fldCharType="begin" w:fldLock="1"/>
      </w:r>
      <w:r w:rsidR="001320A5">
        <w:rPr>
          <w:rFonts w:cs="Arial"/>
          <w:lang w:val="en-GB"/>
        </w:rPr>
        <w:instrText>ADDIN CSL_CITATION {"citationItems":[{"id":"ITEM-1","itemData":{"ISSN":"0043-1354","author":[{"dropping-particle":"","family":"Zhu","given":"Bin","non-dropping-particle":"","parse-names":false,"suffix":""}],"container-title":"Water research","id":"ITEM-1","issue":"17","issued":{"date-parts":[["2006"]]},"page":"3231-3238","publisher":"Elsevier","title":"Degradation of plasmid and plant DNA in water microcosms monitored by natural transformation and real-time polymerase chain reaction (PCR)","type":"article-journal","volume":"40"},"uris":["http://www.mendeley.com/documents/?uuid=92edfa56-5983-4e5d-8e61-98e4f67050cb"]}],"mendeley":{"formattedCitation":"[109]","plainTextFormattedCitation":"[109]","previouslyFormattedCitation":"[109]"},"properties":{"noteIndex":0},"schema":"https://github.com/citation-style-language/schema/raw/master/csl-citation.json"}</w:instrText>
      </w:r>
      <w:r w:rsidR="00CC5637">
        <w:rPr>
          <w:rFonts w:cs="Arial"/>
          <w:lang w:val="en-GB"/>
        </w:rPr>
        <w:fldChar w:fldCharType="separate"/>
      </w:r>
      <w:r w:rsidR="001B28C6" w:rsidRPr="001B28C6">
        <w:rPr>
          <w:rFonts w:cs="Arial"/>
          <w:noProof/>
          <w:lang w:val="en-GB"/>
        </w:rPr>
        <w:t>[109]</w:t>
      </w:r>
      <w:r w:rsidR="00CC5637">
        <w:rPr>
          <w:rFonts w:cs="Arial"/>
          <w:lang w:val="en-GB"/>
        </w:rPr>
        <w:fldChar w:fldCharType="end"/>
      </w:r>
      <w:r w:rsidR="00574B10">
        <w:rPr>
          <w:rFonts w:cs="Arial"/>
          <w:lang w:val="en-GB"/>
        </w:rPr>
        <w:t xml:space="preserve">. In contrast, </w:t>
      </w:r>
      <w:r w:rsidR="009F15E5">
        <w:rPr>
          <w:rFonts w:cs="Arial"/>
          <w:lang w:val="en-GB"/>
        </w:rPr>
        <w:t xml:space="preserve">the viral load of </w:t>
      </w:r>
      <w:r w:rsidR="0037148D">
        <w:rPr>
          <w:rFonts w:cs="Arial"/>
          <w:lang w:val="en-GB"/>
        </w:rPr>
        <w:t xml:space="preserve">infectious, </w:t>
      </w:r>
      <w:proofErr w:type="spellStart"/>
      <w:r w:rsidR="0037148D">
        <w:rPr>
          <w:rFonts w:cs="Arial"/>
          <w:lang w:val="en-GB"/>
        </w:rPr>
        <w:t>encapisdated</w:t>
      </w:r>
      <w:proofErr w:type="spellEnd"/>
      <w:r w:rsidR="0037148D">
        <w:rPr>
          <w:rFonts w:cs="Arial"/>
          <w:lang w:val="en-GB"/>
        </w:rPr>
        <w:t xml:space="preserve"> </w:t>
      </w:r>
      <w:r w:rsidR="00574B10">
        <w:rPr>
          <w:rFonts w:cs="Arial"/>
          <w:lang w:val="en-GB"/>
        </w:rPr>
        <w:t>human adenovirus remains</w:t>
      </w:r>
      <w:r w:rsidR="009F15E5">
        <w:rPr>
          <w:rFonts w:cs="Arial"/>
          <w:lang w:val="en-GB"/>
        </w:rPr>
        <w:t xml:space="preserve"> stable even after 40 days in surface waters as quantitated by a</w:t>
      </w:r>
      <w:r w:rsidR="00574B10">
        <w:rPr>
          <w:rFonts w:cs="Arial"/>
          <w:lang w:val="en-GB"/>
        </w:rPr>
        <w:t xml:space="preserve"> plaque assay</w:t>
      </w:r>
      <w:r w:rsidR="009F15E5">
        <w:rPr>
          <w:rFonts w:cs="Arial"/>
          <w:lang w:val="en-GB"/>
        </w:rPr>
        <w:t xml:space="preserve"> </w:t>
      </w:r>
      <w:r w:rsidR="009F15E5">
        <w:rPr>
          <w:rFonts w:cs="Arial"/>
          <w:lang w:val="en-GB"/>
        </w:rPr>
        <w:fldChar w:fldCharType="begin" w:fldLock="1"/>
      </w:r>
      <w:r w:rsidR="001320A5">
        <w:rPr>
          <w:rFonts w:cs="Arial"/>
          <w:lang w:val="en-GB"/>
        </w:rPr>
        <w:instrText>ADDIN CSL_CITATION {"citationItems":[{"id":"ITEM-1","itemData":{"ISSN":"0013-936X","author":[{"dropping-particle":"","family":"Rigotto","given":"C","non-dropping-particle":"","parse-names":false,"suffix":""},{"dropping-particle":"","family":"Hanley","given":"K","non-dropping-particle":"","parse-names":false,"suffix":""},{"dropping-particle":"","family":"Rochelle","given":"P A","non-dropping-particle":"","parse-names":false,"suffix":""},{"dropping-particle":"","family":"Leon","given":"R","non-dropping-particle":"De","parse-names":false,"suffix":""},{"dropping-particle":"","family":"Barardi","given":"C R M","non-dropping-particle":"","parse-names":false,"suffix":""},{"dropping-particle":"V","family":"Yates","given":"M","non-dropping-particle":"","parse-names":false,"suffix":""}],"container-title":"Environmental science &amp; technology","id":"ITEM-1","issue":"9","issued":{"date-parts":[["2011"]]},"page":"4145-4150","publisher":"ACS Publications","title":"Survival of adenovirus types 2 and 41 in surface and ground waters measured by a plaque assay","type":"article-journal","volume":"45"},"uris":["http://www.mendeley.com/documents/?uuid=41d8efe5-5037-40de-9670-e8ed6f05f2e6"]}],"mendeley":{"formattedCitation":"[110]","plainTextFormattedCitation":"[110]","previouslyFormattedCitation":"[110]"},"properties":{"noteIndex":0},"schema":"https://github.com/citation-style-language/schema/raw/master/csl-citation.json"}</w:instrText>
      </w:r>
      <w:r w:rsidR="009F15E5">
        <w:rPr>
          <w:rFonts w:cs="Arial"/>
          <w:lang w:val="en-GB"/>
        </w:rPr>
        <w:fldChar w:fldCharType="separate"/>
      </w:r>
      <w:r w:rsidR="001B28C6" w:rsidRPr="001B28C6">
        <w:rPr>
          <w:rFonts w:cs="Arial"/>
          <w:noProof/>
          <w:lang w:val="en-GB"/>
        </w:rPr>
        <w:t>[110]</w:t>
      </w:r>
      <w:r w:rsidR="009F15E5">
        <w:rPr>
          <w:rFonts w:cs="Arial"/>
          <w:lang w:val="en-GB"/>
        </w:rPr>
        <w:fldChar w:fldCharType="end"/>
      </w:r>
      <w:r w:rsidR="009F15E5">
        <w:rPr>
          <w:rFonts w:cs="Arial"/>
          <w:lang w:val="en-GB"/>
        </w:rPr>
        <w:t xml:space="preserve">. </w:t>
      </w:r>
      <w:r w:rsidR="0037148D">
        <w:rPr>
          <w:rFonts w:cs="Arial"/>
          <w:lang w:val="en-GB"/>
        </w:rPr>
        <w:t xml:space="preserve">The relatively </w:t>
      </w:r>
      <w:r w:rsidR="0037148D">
        <w:rPr>
          <w:rFonts w:cs="Arial"/>
          <w:lang w:val="en-GB"/>
        </w:rPr>
        <w:lastRenderedPageBreak/>
        <w:t xml:space="preserve">higher stability of DNA in infectious virions is likely due to the presence of the viral capsid protein which shields the DNA from degradation by chemical agents, UV irradiation or other means. </w:t>
      </w:r>
    </w:p>
    <w:p w14:paraId="5BB9660B" w14:textId="10C97681" w:rsidR="005A2CE1" w:rsidRDefault="005A2CE1" w:rsidP="005A2CE1">
      <w:pPr>
        <w:rPr>
          <w:rFonts w:cs="Arial"/>
          <w:lang w:val="en-GB"/>
        </w:rPr>
      </w:pPr>
      <w:r w:rsidRPr="00720A83">
        <w:rPr>
          <w:rFonts w:cs="Arial"/>
          <w:lang w:val="en-GB"/>
        </w:rPr>
        <w:t>Alternatively, anelloviruses may</w:t>
      </w:r>
      <w:r>
        <w:rPr>
          <w:rFonts w:cs="Arial"/>
          <w:lang w:val="en-GB"/>
        </w:rPr>
        <w:t xml:space="preserve"> potentially </w:t>
      </w:r>
      <w:r w:rsidRPr="00720A83">
        <w:rPr>
          <w:rFonts w:cs="Arial"/>
          <w:lang w:val="en-GB"/>
        </w:rPr>
        <w:t xml:space="preserve">be transmitted via vectors. Shi et al. </w:t>
      </w:r>
      <w:r w:rsidRPr="00720A83">
        <w:rPr>
          <w:rFonts w:cs="Arial"/>
          <w:lang w:val="en-GB"/>
        </w:rPr>
        <w:fldChar w:fldCharType="begin" w:fldLock="1"/>
      </w:r>
      <w:r w:rsidR="001320A5">
        <w:rPr>
          <w:rFonts w:cs="Arial"/>
          <w:lang w:val="en-GB"/>
        </w:rPr>
        <w:instrText>ADDIN CSL_CITATION {"citationItems":[{"id":"ITEM-1","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1","issue":"6","issued":{"date-parts":[["2015","6","1"]]},"page":"e0129845","publisher":"Public Library of Science","title":"A Metagenomic Survey of Viral Abundance and Diversity in Mosquitoes from Hubei Province","type":"article-journal","volume":"10"},"uris":["http://www.mendeley.com/documents/?uuid=022c847c-9940-4dbb-8170-7699f8f24847"]}],"mendeley":{"formattedCitation":"[111]","plainTextFormattedCitation":"[111]","previouslyFormattedCitation":"[111]"},"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11]</w:t>
      </w:r>
      <w:r w:rsidRPr="00720A83">
        <w:rPr>
          <w:rFonts w:cs="Arial"/>
          <w:lang w:val="en-GB"/>
        </w:rPr>
        <w:fldChar w:fldCharType="end"/>
      </w:r>
      <w:r w:rsidRPr="00720A83">
        <w:rPr>
          <w:rFonts w:cs="Arial"/>
          <w:lang w:val="en-GB"/>
        </w:rPr>
        <w:t xml:space="preserve"> and Hameed et al. </w:t>
      </w:r>
      <w:r w:rsidRPr="00720A83">
        <w:rPr>
          <w:rFonts w:cs="Arial"/>
          <w:lang w:val="en-GB"/>
        </w:rPr>
        <w:fldChar w:fldCharType="begin" w:fldLock="1"/>
      </w:r>
      <w:r w:rsidR="001320A5">
        <w:rPr>
          <w:rFonts w:cs="Arial"/>
          <w:lang w:val="en-GB"/>
        </w:rPr>
        <w:instrText>ADDIN CSL_CITATION {"citationItems":[{"id":"ITEM-1","itemData":{"ISSN":"1865-1674","author":[{"dropping-particle":"","family":"Hameed","given":"Muddassar","non-dropping-particle":"","parse-names":false,"suffix":""},{"dropping-particle":"","family":"Liu","given":"Ke","non-dropping-particle":"","parse-names":false,"suffix":""},{"dropping-particle":"","family":"Anwar","given":"Muhammad Naveed","non-dropping-particle":"","parse-names":false,"suffix":""},{"dropping-particle":"","family":"Wahaab","given":"Abdul","non-dropping-particle":"","parse-names":false,"suffix":""},{"dropping-particle":"","family":"Li","given":"Chenxi","non-dropping-particle":"","parse-names":false,"suffix":""},{"dropping-particle":"","family":"Di","given":"Di","non-dropping-particle":"","parse-names":false,"suffix":""},{"dropping-particle":"","family":"Wang","given":"Xin","non-dropping-particle":"","parse-names":false,"suffix":""},{"dropping-particle":"","family":"Khan","given":"Sawar","non-dropping-particle":"","parse-names":false,"suffix":""},{"dropping-particle":"","family":"Xu","given":"Jinpeng","non-dropping-particle":"","parse-names":false,"suffix":""},{"dropping-particle":"","family":"Li","given":"Beibei","non-dropping-particle":"","parse-names":false,"suffix":""}],"container-title":"Transboundary and emerging diseases","id":"ITEM-1","issue":"1","issued":{"date-parts":[["2020"]]},"page":"328-343","publisher":"Wiley Online Library","title":"A viral metagenomic analysis reveals rich viral abundance and diversity in mosquitoes from pig farms","type":"article-journal","volume":"67"},"uris":["http://www.mendeley.com/documents/?uuid=db525406-1c0d-43f2-b1e4-40b6dcebbbd2"]}],"mendeley":{"formattedCitation":"[112]","plainTextFormattedCitation":"[112]","previouslyFormattedCitation":"[112]"},"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12]</w:t>
      </w:r>
      <w:r w:rsidRPr="00720A83">
        <w:rPr>
          <w:rFonts w:cs="Arial"/>
          <w:lang w:val="en-GB"/>
        </w:rPr>
        <w:fldChar w:fldCharType="end"/>
      </w:r>
      <w:r w:rsidRPr="00720A83">
        <w:rPr>
          <w:rFonts w:cs="Arial"/>
          <w:lang w:val="en-GB"/>
        </w:rPr>
        <w:t xml:space="preserve"> both found that viral sequences extracted from mosquitos and swine of pig farms were </w:t>
      </w:r>
      <w:commentRangeStart w:id="23"/>
      <w:r w:rsidRPr="00720A83">
        <w:rPr>
          <w:rFonts w:cs="Arial"/>
          <w:lang w:val="en-GB"/>
        </w:rPr>
        <w:t xml:space="preserve">phylogenetically interspersed </w:t>
      </w:r>
      <w:commentRangeEnd w:id="23"/>
      <w:r w:rsidR="00E57DB9">
        <w:rPr>
          <w:rStyle w:val="CommentReference"/>
        </w:rPr>
        <w:commentReference w:id="23"/>
      </w:r>
      <w:r w:rsidRPr="00720A83">
        <w:rPr>
          <w:rFonts w:cs="Arial"/>
          <w:lang w:val="en-GB"/>
        </w:rPr>
        <w:t xml:space="preserve">with previously reported TTSuV sequences. The viral sequences extracted from the mosquito samples were therefore likely to have descended from </w:t>
      </w:r>
      <w:proofErr w:type="spellStart"/>
      <w:r w:rsidRPr="00720A83">
        <w:rPr>
          <w:rFonts w:cs="Arial"/>
          <w:lang w:val="en-GB"/>
        </w:rPr>
        <w:t>TTSuVs</w:t>
      </w:r>
      <w:proofErr w:type="spellEnd"/>
      <w:r w:rsidRPr="00720A83">
        <w:rPr>
          <w:rFonts w:cs="Arial"/>
          <w:lang w:val="en-GB"/>
        </w:rPr>
        <w:t xml:space="preserve"> in pigs and may have been acquired during blood-feeding (</w:t>
      </w:r>
      <w:r w:rsidRPr="00720A83">
        <w:rPr>
          <w:rFonts w:cs="Arial"/>
          <w:i/>
          <w:iCs/>
          <w:lang w:val="en-GB"/>
        </w:rPr>
        <w:t>i.e.</w:t>
      </w:r>
      <w:r w:rsidRPr="00720A83">
        <w:rPr>
          <w:rFonts w:cs="Arial"/>
          <w:lang w:val="en-GB"/>
        </w:rPr>
        <w:t xml:space="preserve"> hematophagy). However, both studies did not confirm that the viral DNA detected in mosquitos were infectious, which may provide stronger evidence for vector-borne transmission. Another study by de Souza et al. found that anellovirus sequences extracted from the liver of a vampire bat (</w:t>
      </w:r>
      <w:proofErr w:type="spellStart"/>
      <w:r w:rsidRPr="00720A83">
        <w:rPr>
          <w:rFonts w:cs="Arial"/>
          <w:i/>
          <w:iCs/>
          <w:lang w:val="en-GB"/>
        </w:rPr>
        <w:t>Desmodus</w:t>
      </w:r>
      <w:proofErr w:type="spellEnd"/>
      <w:r w:rsidRPr="00720A83">
        <w:rPr>
          <w:rFonts w:cs="Arial"/>
          <w:i/>
          <w:iCs/>
          <w:lang w:val="en-GB"/>
        </w:rPr>
        <w:t xml:space="preserve"> </w:t>
      </w:r>
      <w:proofErr w:type="spellStart"/>
      <w:r w:rsidRPr="00720A83">
        <w:rPr>
          <w:rFonts w:cs="Arial"/>
          <w:i/>
          <w:iCs/>
          <w:lang w:val="en-GB"/>
        </w:rPr>
        <w:t>rotundus</w:t>
      </w:r>
      <w:proofErr w:type="spellEnd"/>
      <w:r w:rsidRPr="00720A83">
        <w:rPr>
          <w:rFonts w:cs="Arial"/>
          <w:lang w:val="en-GB"/>
        </w:rPr>
        <w:t>) and serum of an opossum (</w:t>
      </w:r>
      <w:r w:rsidRPr="00720A83">
        <w:rPr>
          <w:rFonts w:cs="Arial"/>
          <w:i/>
          <w:iCs/>
          <w:lang w:val="en-GB"/>
        </w:rPr>
        <w:t xml:space="preserve">Didelphis </w:t>
      </w:r>
      <w:proofErr w:type="spellStart"/>
      <w:r w:rsidRPr="00720A83">
        <w:rPr>
          <w:rFonts w:cs="Arial"/>
          <w:i/>
          <w:iCs/>
          <w:lang w:val="en-GB"/>
        </w:rPr>
        <w:t>albiventris</w:t>
      </w:r>
      <w:proofErr w:type="spellEnd"/>
      <w:r w:rsidRPr="00720A83">
        <w:rPr>
          <w:rFonts w:cs="Arial"/>
          <w:lang w:val="en-GB"/>
        </w:rPr>
        <w:t xml:space="preserve">) were </w:t>
      </w:r>
      <w:r w:rsidR="00FC0366">
        <w:rPr>
          <w:rFonts w:cs="Arial"/>
          <w:lang w:val="en-GB"/>
        </w:rPr>
        <w:t xml:space="preserve">of the same species at approximately 79% nucleotide sequence identity. Additionally, phylogenetic analysis suggests that </w:t>
      </w:r>
      <w:r w:rsidRPr="00720A83">
        <w:rPr>
          <w:rFonts w:cs="Arial"/>
          <w:lang w:val="en-GB"/>
        </w:rPr>
        <w:t xml:space="preserve"> </w:t>
      </w:r>
      <w:r w:rsidR="00FC0366">
        <w:rPr>
          <w:rFonts w:cs="Arial"/>
          <w:lang w:val="en-GB"/>
        </w:rPr>
        <w:t>these anelloviruses are likely to</w:t>
      </w:r>
      <w:r w:rsidR="00FC0366" w:rsidRPr="00720A83">
        <w:rPr>
          <w:rFonts w:cs="Arial"/>
          <w:lang w:val="en-GB"/>
        </w:rPr>
        <w:t xml:space="preserve"> share a common ancestor that was transmitted between the two host</w:t>
      </w:r>
      <w:r w:rsidR="00FC0366">
        <w:rPr>
          <w:rFonts w:cs="Arial"/>
          <w:lang w:val="en-GB"/>
        </w:rPr>
        <w:t xml:space="preserve"> types </w:t>
      </w:r>
      <w:r w:rsidRPr="00720A83">
        <w:rPr>
          <w:rFonts w:cs="Arial"/>
          <w:lang w:val="en-GB"/>
        </w:rPr>
        <w:fldChar w:fldCharType="begin" w:fldLock="1"/>
      </w:r>
      <w:r w:rsidR="001320A5">
        <w:rPr>
          <w:rFonts w:cs="Arial"/>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43]","plainTextFormattedCitation":"[43]","previouslyFormattedCitation":"[43]"},"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43]</w:t>
      </w:r>
      <w:r w:rsidRPr="00720A83">
        <w:rPr>
          <w:rFonts w:cs="Arial"/>
          <w:lang w:val="en-GB"/>
        </w:rPr>
        <w:fldChar w:fldCharType="end"/>
      </w:r>
      <w:r w:rsidR="00FC0366">
        <w:rPr>
          <w:rFonts w:cs="Arial"/>
          <w:lang w:val="en-GB"/>
        </w:rPr>
        <w:t xml:space="preserve">. </w:t>
      </w:r>
      <w:r w:rsidR="00F379FE">
        <w:rPr>
          <w:rFonts w:cs="Arial"/>
          <w:lang w:val="en-GB"/>
        </w:rPr>
        <w:t xml:space="preserve">This is considerable evidence that </w:t>
      </w:r>
      <w:r w:rsidRPr="00720A83">
        <w:rPr>
          <w:rFonts w:cs="Arial"/>
          <w:lang w:val="en-GB"/>
        </w:rPr>
        <w:t xml:space="preserve">vampire bats may be a vector of transmission for anelloviruses between the bats’ mammalian hosts. </w:t>
      </w:r>
    </w:p>
    <w:p w14:paraId="67013726" w14:textId="283F2029" w:rsidR="006703E3" w:rsidRPr="00720A83" w:rsidRDefault="006703E3" w:rsidP="00CE02B2">
      <w:pPr>
        <w:rPr>
          <w:rFonts w:cs="Arial"/>
          <w:lang w:val="en-GB"/>
        </w:rPr>
      </w:pPr>
    </w:p>
    <w:p w14:paraId="054760A5" w14:textId="05F285E6" w:rsidR="00A709F4" w:rsidRPr="00720A83" w:rsidRDefault="00E7113A" w:rsidP="00CE02B2">
      <w:pPr>
        <w:rPr>
          <w:rFonts w:cs="Arial"/>
          <w:lang w:val="en-GB"/>
        </w:rPr>
      </w:pPr>
      <w:r w:rsidRPr="00720A83">
        <w:rPr>
          <w:rFonts w:cs="Arial"/>
          <w:noProof/>
          <w:lang w:val="en-GB"/>
        </w:rPr>
        <w:lastRenderedPageBreak/>
        <w:drawing>
          <wp:inline distT="0" distB="0" distL="0" distR="0" wp14:anchorId="67645347" wp14:editId="22A74443">
            <wp:extent cx="5937250" cy="5227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7250" cy="5227955"/>
                    </a:xfrm>
                    <a:prstGeom prst="rect">
                      <a:avLst/>
                    </a:prstGeom>
                    <a:noFill/>
                    <a:ln>
                      <a:noFill/>
                    </a:ln>
                  </pic:spPr>
                </pic:pic>
              </a:graphicData>
            </a:graphic>
          </wp:inline>
        </w:drawing>
      </w:r>
    </w:p>
    <w:p w14:paraId="0337C981" w14:textId="50A1513B" w:rsidR="00D71EC9" w:rsidRPr="00720A83" w:rsidRDefault="00D71EC9" w:rsidP="00D71EC9">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7</w:t>
      </w:r>
      <w:r w:rsidRPr="00720A83">
        <w:rPr>
          <w:b/>
          <w:bCs/>
          <w:noProof/>
          <w:sz w:val="20"/>
          <w:szCs w:val="18"/>
          <w:lang w:val="en-GB"/>
        </w:rPr>
        <w:t>. Summary of potential transmission routes for anelloviruses</w:t>
      </w:r>
      <w:r w:rsidRPr="00720A83">
        <w:rPr>
          <w:noProof/>
          <w:sz w:val="20"/>
          <w:szCs w:val="18"/>
          <w:lang w:val="en-GB"/>
        </w:rPr>
        <w:t>. Transmission routes</w:t>
      </w:r>
      <w:r w:rsidR="0000393C">
        <w:rPr>
          <w:noProof/>
          <w:sz w:val="20"/>
          <w:szCs w:val="18"/>
          <w:lang w:val="en-GB"/>
        </w:rPr>
        <w:t xml:space="preserve"> that are supported by substantial evidence in the literature </w:t>
      </w:r>
      <w:r w:rsidRPr="00720A83">
        <w:rPr>
          <w:noProof/>
          <w:sz w:val="20"/>
          <w:szCs w:val="18"/>
          <w:lang w:val="en-GB"/>
        </w:rPr>
        <w:t>are highlighted in green.</w:t>
      </w:r>
    </w:p>
    <w:p w14:paraId="4524AF84" w14:textId="489124A6" w:rsidR="00D71EC9" w:rsidRPr="00720A83" w:rsidRDefault="00D71EC9" w:rsidP="00D71EC9">
      <w:pPr>
        <w:pStyle w:val="NoSpacing"/>
        <w:rPr>
          <w:noProof/>
          <w:sz w:val="20"/>
          <w:szCs w:val="18"/>
          <w:lang w:val="en-GB"/>
        </w:rPr>
      </w:pPr>
      <w:r w:rsidRPr="00720A83">
        <w:rPr>
          <w:noProof/>
          <w:sz w:val="20"/>
          <w:szCs w:val="18"/>
          <w:lang w:val="en-GB"/>
        </w:rPr>
        <w:t xml:space="preserve"> </w:t>
      </w:r>
    </w:p>
    <w:p w14:paraId="305A5A95" w14:textId="37C2C76B" w:rsidR="004874EF" w:rsidRPr="00720A83" w:rsidRDefault="004874EF" w:rsidP="004874EF">
      <w:pPr>
        <w:pStyle w:val="Heading2"/>
        <w:rPr>
          <w:lang w:val="en-GB"/>
        </w:rPr>
      </w:pPr>
      <w:bookmarkStart w:id="24" w:name="_Toc63343241"/>
      <w:r w:rsidRPr="00720A83">
        <w:rPr>
          <w:lang w:val="en-GB"/>
        </w:rPr>
        <w:t>Vertical transmission</w:t>
      </w:r>
      <w:bookmarkEnd w:id="24"/>
    </w:p>
    <w:p w14:paraId="422C2EBB" w14:textId="7A75DD16" w:rsidR="003460B1" w:rsidRPr="00720A83" w:rsidRDefault="002E4B6E" w:rsidP="00CE02B2">
      <w:pPr>
        <w:rPr>
          <w:rFonts w:cs="Arial"/>
          <w:lang w:val="en-GB"/>
        </w:rPr>
      </w:pPr>
      <w:r w:rsidRPr="00720A83">
        <w:rPr>
          <w:rFonts w:cs="Arial"/>
          <w:lang w:val="en-GB"/>
        </w:rPr>
        <w:t>There is strong evidence for v</w:t>
      </w:r>
      <w:r w:rsidR="006A6C89" w:rsidRPr="00720A83">
        <w:rPr>
          <w:rFonts w:cs="Arial"/>
          <w:lang w:val="en-GB"/>
        </w:rPr>
        <w:t xml:space="preserve">ertical transmission </w:t>
      </w:r>
      <w:r w:rsidRPr="00720A83">
        <w:rPr>
          <w:rFonts w:cs="Arial"/>
          <w:lang w:val="en-GB"/>
        </w:rPr>
        <w:t xml:space="preserve">of anelloviruses, although the exact route(s) of infection – whether infection occurs before (prenatal), during and immediately after (perinatal), or after birth (postnatal) – </w:t>
      </w:r>
      <w:r w:rsidR="00E57DB9">
        <w:rPr>
          <w:rFonts w:cs="Arial"/>
          <w:lang w:val="en-GB"/>
        </w:rPr>
        <w:t>is not known</w:t>
      </w:r>
      <w:r w:rsidRPr="00720A83">
        <w:rPr>
          <w:rFonts w:cs="Arial"/>
          <w:lang w:val="en-GB"/>
        </w:rPr>
        <w:t xml:space="preserve">. </w:t>
      </w:r>
      <w:proofErr w:type="spellStart"/>
      <w:r w:rsidR="00FD520B" w:rsidRPr="00720A83">
        <w:rPr>
          <w:rFonts w:cs="Arial"/>
          <w:lang w:val="en-GB"/>
        </w:rPr>
        <w:t>Gerner</w:t>
      </w:r>
      <w:proofErr w:type="spellEnd"/>
      <w:r w:rsidR="00FD520B" w:rsidRPr="00720A83">
        <w:rPr>
          <w:rFonts w:cs="Arial"/>
          <w:lang w:val="en-GB"/>
        </w:rPr>
        <w:t xml:space="preserve"> et al. </w:t>
      </w:r>
      <w:r w:rsidR="00FD520B" w:rsidRPr="00720A83">
        <w:rPr>
          <w:rFonts w:cs="Arial"/>
          <w:lang w:val="en-GB"/>
        </w:rPr>
        <w:fldChar w:fldCharType="begin" w:fldLock="1"/>
      </w:r>
      <w:r w:rsidR="001320A5">
        <w:rPr>
          <w:rFonts w:cs="Arial"/>
          <w:lang w:val="en-GB"/>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113]","plainTextFormattedCitation":"[113]","previouslyFormattedCitation":"[113]"},"properties":{"noteIndex":0},"schema":"https://github.com/citation-style-language/schema/raw/master/csl-citation.json"}</w:instrText>
      </w:r>
      <w:r w:rsidR="00FD520B" w:rsidRPr="00720A83">
        <w:rPr>
          <w:rFonts w:cs="Arial"/>
          <w:lang w:val="en-GB"/>
        </w:rPr>
        <w:fldChar w:fldCharType="separate"/>
      </w:r>
      <w:r w:rsidR="001B28C6" w:rsidRPr="001B28C6">
        <w:rPr>
          <w:rFonts w:cs="Arial"/>
          <w:noProof/>
          <w:lang w:val="en-GB"/>
        </w:rPr>
        <w:t>[113]</w:t>
      </w:r>
      <w:r w:rsidR="00FD520B" w:rsidRPr="00720A83">
        <w:rPr>
          <w:rFonts w:cs="Arial"/>
          <w:lang w:val="en-GB"/>
        </w:rPr>
        <w:fldChar w:fldCharType="end"/>
      </w:r>
      <w:r w:rsidR="00FD520B" w:rsidRPr="00720A83">
        <w:rPr>
          <w:rFonts w:cs="Arial"/>
          <w:lang w:val="en-GB"/>
        </w:rPr>
        <w:t xml:space="preserve"> detected human TTV in </w:t>
      </w:r>
      <w:r w:rsidR="00E57DB9">
        <w:rPr>
          <w:rFonts w:cs="Arial"/>
          <w:lang w:val="en-GB"/>
        </w:rPr>
        <w:t xml:space="preserve">human </w:t>
      </w:r>
      <w:r w:rsidR="00FD520B" w:rsidRPr="00720A83">
        <w:rPr>
          <w:rFonts w:cs="Arial"/>
          <w:lang w:val="en-GB"/>
        </w:rPr>
        <w:t xml:space="preserve">breast milk, and </w:t>
      </w:r>
      <w:r w:rsidR="00E57DB9">
        <w:rPr>
          <w:rFonts w:cs="Arial"/>
          <w:lang w:val="en-GB"/>
        </w:rPr>
        <w:t xml:space="preserve">umbilical </w:t>
      </w:r>
      <w:r w:rsidR="00FD520B" w:rsidRPr="00720A83">
        <w:rPr>
          <w:rFonts w:cs="Arial"/>
          <w:lang w:val="en-GB"/>
        </w:rPr>
        <w:t>cord blood</w:t>
      </w:r>
      <w:r w:rsidR="00B52372" w:rsidRPr="00720A83">
        <w:rPr>
          <w:rFonts w:cs="Arial"/>
          <w:lang w:val="en-GB"/>
        </w:rPr>
        <w:t>.</w:t>
      </w:r>
      <w:r w:rsidR="00FD520B" w:rsidRPr="00720A83">
        <w:rPr>
          <w:rFonts w:cs="Arial"/>
          <w:lang w:val="en-GB"/>
        </w:rPr>
        <w:t xml:space="preserve"> </w:t>
      </w:r>
      <w:r w:rsidR="00BF3A12" w:rsidRPr="00720A83">
        <w:rPr>
          <w:rFonts w:cs="Arial"/>
          <w:lang w:val="en-GB"/>
        </w:rPr>
        <w:t xml:space="preserve">Separately, </w:t>
      </w:r>
      <w:r w:rsidR="00FD520B" w:rsidRPr="00720A83">
        <w:rPr>
          <w:rFonts w:cs="Arial"/>
          <w:lang w:val="en-GB"/>
        </w:rPr>
        <w:t xml:space="preserve">Matsubara et al. </w:t>
      </w:r>
      <w:r w:rsidR="00FD520B" w:rsidRPr="00720A83">
        <w:rPr>
          <w:rFonts w:cs="Arial"/>
          <w:lang w:val="en-GB"/>
        </w:rPr>
        <w:fldChar w:fldCharType="begin" w:fldLock="1"/>
      </w:r>
      <w:r w:rsidR="001320A5">
        <w:rPr>
          <w:rFonts w:cs="Arial"/>
          <w:lang w:val="en-GB"/>
        </w:rPr>
        <w:instrText>ADDIN CSL_CITATION {"citationItems":[{"id":"ITEM-1","itemData":{"DOI":"https://doi.org/10.1016/S1386-6346(01)00115-2","ISSN":"1386-6346","abstract":"The route of transmission of TT virus (TTV) was studied by examining the existence of TTV DNA in different body fluids from the new born infants and their mothers. A total of 52 pregnant women with normal serum alanine aminotransferase levels were enrolled in this study. TTV DNA was examined using a polymerase chain reaction method using Takahashi's primers which can detect all genotypes of TTV and Okamoto's primers which detect only some of the genotypes of TTV. TTV DNA was detected in the sera from 40/52 (77%), in the breast milk from 35/52 (67%), and in the amniotic fluid from 6/6 (100%) pregnant mothers using Takahashi's primers TTV DNA was also detected in the sera from 8 of 11 (73%) and in the cord blood from 25/52 (48%) new born infants using Takahashi's primers. However, TTV DNA was detected in only 5/52 maternal blood (10%) and 4/52 breast milk (8%) using Okamoto's primers. All samples positive for TTV DNA by Takahashi's primers, were also positive for TTV-like mini virus (TLMV) DNA. Our data suggest that intrauterine transmission or transmission via breast milk may contribute to maintaining the global TTV and TLMV reservoir.","author":[{"dropping-particle":"","family":"Matsubara","given":"Hiroshi","non-dropping-particle":"","parse-names":false,"suffix":""},{"dropping-particle":"","family":"Michitaka","given":"Kojiro","non-dropping-particle":"","parse-names":false,"suffix":""},{"dropping-particle":"","family":"Horiike","given":"Norio","non-dropping-particle":"","parse-names":false,"suffix":""},{"dropping-particle":"","family":"Kihana","given":"Toshimasa","non-dropping-particle":"","parse-names":false,"suffix":""},{"dropping-particle":"","family":"Yano","given":"Mariko","non-dropping-particle":"","parse-names":false,"suffix":""},{"dropping-particle":"","family":"Mori","given":"Takashi","non-dropping-particle":"","parse-names":false,"suffix":""},{"dropping-particle":"","family":"Onji","given":"Morikazu","non-dropping-particle":"","parse-names":false,"suffix":""}],"container-title":"Hepatology Research","id":"ITEM-1","issue":"3","issued":{"date-parts":[["2001"]]},"page":"280-287","title":"Existence of TT virus DNA and TTV-like mini virus DNA in infant cord blood: mother-to-neonatal transmission","type":"article-journal","volume":"21"},"uris":["http://www.mendeley.com/documents/?uuid=44f3d72a-6822-43b9-bd94-6dbaca7b3545"]}],"mendeley":{"formattedCitation":"[114]","plainTextFormattedCitation":"[114]","previouslyFormattedCitation":"[114]"},"properties":{"noteIndex":0},"schema":"https://github.com/citation-style-language/schema/raw/master/csl-citation.json"}</w:instrText>
      </w:r>
      <w:r w:rsidR="00FD520B" w:rsidRPr="00720A83">
        <w:rPr>
          <w:rFonts w:cs="Arial"/>
          <w:lang w:val="en-GB"/>
        </w:rPr>
        <w:fldChar w:fldCharType="separate"/>
      </w:r>
      <w:r w:rsidR="001B28C6" w:rsidRPr="001B28C6">
        <w:rPr>
          <w:rFonts w:cs="Arial"/>
          <w:noProof/>
          <w:lang w:val="en-GB"/>
        </w:rPr>
        <w:t>[114]</w:t>
      </w:r>
      <w:r w:rsidR="00FD520B" w:rsidRPr="00720A83">
        <w:rPr>
          <w:rFonts w:cs="Arial"/>
          <w:lang w:val="en-GB"/>
        </w:rPr>
        <w:fldChar w:fldCharType="end"/>
      </w:r>
      <w:r w:rsidR="00FD520B" w:rsidRPr="00720A83">
        <w:rPr>
          <w:rFonts w:cs="Arial"/>
          <w:lang w:val="en-GB"/>
        </w:rPr>
        <w:t xml:space="preserve"> </w:t>
      </w:r>
      <w:r w:rsidR="00BF3A12" w:rsidRPr="00720A83">
        <w:rPr>
          <w:rFonts w:cs="Arial"/>
          <w:lang w:val="en-GB"/>
        </w:rPr>
        <w:t>found TTV and TTMV DNA in breast milk, cord blood and amniotic fluid.</w:t>
      </w:r>
      <w:r w:rsidR="005C0165" w:rsidRPr="00720A83">
        <w:rPr>
          <w:rFonts w:cs="Arial"/>
          <w:lang w:val="en-GB"/>
        </w:rPr>
        <w:t xml:space="preserve"> </w:t>
      </w:r>
      <w:r w:rsidR="00BF3A12" w:rsidRPr="00720A83">
        <w:rPr>
          <w:rFonts w:cs="Arial"/>
          <w:lang w:val="en-GB"/>
        </w:rPr>
        <w:t>B</w:t>
      </w:r>
      <w:r w:rsidR="005C0165" w:rsidRPr="00720A83">
        <w:rPr>
          <w:rFonts w:cs="Arial"/>
          <w:lang w:val="en-GB"/>
        </w:rPr>
        <w:t>oth studies</w:t>
      </w:r>
      <w:r w:rsidR="00BF3A12" w:rsidRPr="00720A83">
        <w:rPr>
          <w:rFonts w:cs="Arial"/>
          <w:lang w:val="en-GB"/>
        </w:rPr>
        <w:t xml:space="preserve"> employed </w:t>
      </w:r>
      <w:r w:rsidR="005C0165" w:rsidRPr="00720A83">
        <w:rPr>
          <w:rFonts w:cs="Arial"/>
          <w:lang w:val="en-GB"/>
        </w:rPr>
        <w:t>polymerase chain reaction (PCR)</w:t>
      </w:r>
      <w:r w:rsidR="00BF3A12" w:rsidRPr="00720A83">
        <w:rPr>
          <w:rFonts w:cs="Arial"/>
          <w:lang w:val="en-GB"/>
        </w:rPr>
        <w:t xml:space="preserve"> followed by agarose gel electrophoresis to test </w:t>
      </w:r>
      <w:r w:rsidR="00FA271E" w:rsidRPr="00720A83">
        <w:rPr>
          <w:rFonts w:cs="Arial"/>
          <w:lang w:val="en-GB"/>
        </w:rPr>
        <w:t xml:space="preserve">the fluid samples. PCR amplicons were also sequenced via Sanger sequencing to rule out non-specific amplification. </w:t>
      </w:r>
      <w:r w:rsidR="00B52372" w:rsidRPr="00720A83">
        <w:rPr>
          <w:rFonts w:cs="Arial"/>
          <w:lang w:val="en-GB"/>
        </w:rPr>
        <w:t xml:space="preserve">These </w:t>
      </w:r>
      <w:r w:rsidR="004167F3" w:rsidRPr="00720A83">
        <w:rPr>
          <w:rFonts w:cs="Arial"/>
          <w:lang w:val="en-GB"/>
        </w:rPr>
        <w:t>studies</w:t>
      </w:r>
      <w:r w:rsidR="00715669" w:rsidRPr="00720A83">
        <w:rPr>
          <w:rFonts w:cs="Arial"/>
          <w:lang w:val="en-GB"/>
        </w:rPr>
        <w:t xml:space="preserve"> </w:t>
      </w:r>
      <w:r w:rsidRPr="00720A83">
        <w:rPr>
          <w:rFonts w:cs="Arial"/>
          <w:lang w:val="en-GB"/>
        </w:rPr>
        <w:t xml:space="preserve">suggest that breastfeeding might be a </w:t>
      </w:r>
      <w:r w:rsidRPr="00720A83">
        <w:rPr>
          <w:rFonts w:cs="Arial"/>
          <w:lang w:val="en-GB"/>
        </w:rPr>
        <w:lastRenderedPageBreak/>
        <w:t xml:space="preserve">potential </w:t>
      </w:r>
      <w:r w:rsidR="00E97A6F" w:rsidRPr="00720A83">
        <w:rPr>
          <w:rFonts w:cs="Arial"/>
          <w:lang w:val="en-GB"/>
        </w:rPr>
        <w:t>transmission</w:t>
      </w:r>
      <w:r w:rsidRPr="00720A83">
        <w:rPr>
          <w:rFonts w:cs="Arial"/>
          <w:lang w:val="en-GB"/>
        </w:rPr>
        <w:t xml:space="preserve"> route. </w:t>
      </w:r>
      <w:r w:rsidR="00B52372" w:rsidRPr="00720A83">
        <w:rPr>
          <w:rFonts w:cs="Arial"/>
          <w:lang w:val="en-GB"/>
        </w:rPr>
        <w:t>However,</w:t>
      </w:r>
      <w:r w:rsidR="00715669" w:rsidRPr="00720A83">
        <w:rPr>
          <w:rFonts w:cs="Arial"/>
          <w:lang w:val="en-GB"/>
        </w:rPr>
        <w:t xml:space="preserve"> cross-sample contamination during collection of cord blood or amniotic fluid</w:t>
      </w:r>
      <w:r w:rsidR="000C1E2E" w:rsidRPr="00720A83">
        <w:rPr>
          <w:rFonts w:cs="Arial"/>
          <w:lang w:val="en-GB"/>
        </w:rPr>
        <w:t xml:space="preserve"> </w:t>
      </w:r>
      <w:r w:rsidR="00715669" w:rsidRPr="00720A83">
        <w:rPr>
          <w:rFonts w:cs="Arial"/>
          <w:lang w:val="en-GB"/>
        </w:rPr>
        <w:t>is difficult to rule out and so these studies may not be sufficient to prove transplacental transmission.</w:t>
      </w:r>
      <w:r w:rsidR="00E4208F" w:rsidRPr="00720A83">
        <w:rPr>
          <w:rFonts w:cs="Arial"/>
          <w:lang w:val="en-GB"/>
        </w:rPr>
        <w:t xml:space="preserve"> </w:t>
      </w:r>
      <w:r w:rsidR="000F7126" w:rsidRPr="00720A83">
        <w:rPr>
          <w:rFonts w:cs="Arial"/>
          <w:lang w:val="en-GB"/>
        </w:rPr>
        <w:t xml:space="preserve">In fact, </w:t>
      </w:r>
      <w:proofErr w:type="spellStart"/>
      <w:r w:rsidR="00261537" w:rsidRPr="00720A83">
        <w:rPr>
          <w:rFonts w:cs="Arial"/>
          <w:lang w:val="en-GB"/>
        </w:rPr>
        <w:t>Tyschik</w:t>
      </w:r>
      <w:proofErr w:type="spellEnd"/>
      <w:r w:rsidR="00261537" w:rsidRPr="00720A83">
        <w:rPr>
          <w:rFonts w:cs="Arial"/>
          <w:lang w:val="en-GB"/>
        </w:rPr>
        <w:t xml:space="preserve"> et al. </w:t>
      </w:r>
      <w:r w:rsidR="00261537" w:rsidRPr="00720A83">
        <w:rPr>
          <w:rFonts w:cs="Arial"/>
          <w:lang w:val="en-GB"/>
        </w:rPr>
        <w:fldChar w:fldCharType="begin" w:fldLock="1"/>
      </w:r>
      <w:r w:rsidR="001320A5">
        <w:rPr>
          <w:rFonts w:cs="Arial"/>
          <w:lang w:val="en-GB"/>
        </w:rPr>
        <w:instrText>ADDIN CSL_CITATION {"citationItems":[{"id":"ITEM-1","itemData":{"ISSN":"1743-422X","author":[{"dropping-particle":"","family":"Tyschik","given":"Elena A","non-dropping-particle":"","parse-names":false,"suffix":""},{"dropping-particle":"","family":"Shcherbakova","given":"Sophia M","non-dropping-particle":"","parse-names":false,"suffix":""},{"dropping-particle":"","family":"Ibragimov","given":"Ruslan R","non-dropping-particle":"","parse-names":false,"suffix":""},{"dropping-particle":"V","family":"Rebrikov","given":"Denis","non-dropping-particle":"","parse-names":false,"suffix":""}],"container-title":"Virology journal","id":"ITEM-1","issue":"1","issued":{"date-parts":[["2017"]]},"page":"92","publisher":"Springer","title":"Transplacental transmission of torque teno virus","type":"article-journal","volume":"14"},"uris":["http://www.mendeley.com/documents/?uuid=c9560a47-99d2-4f43-b50a-bfe09224513a"]}],"mendeley":{"formattedCitation":"[115]","plainTextFormattedCitation":"[115]","previouslyFormattedCitation":"[115]"},"properties":{"noteIndex":0},"schema":"https://github.com/citation-style-language/schema/raw/master/csl-citation.json"}</w:instrText>
      </w:r>
      <w:r w:rsidR="00261537" w:rsidRPr="00720A83">
        <w:rPr>
          <w:rFonts w:cs="Arial"/>
          <w:lang w:val="en-GB"/>
        </w:rPr>
        <w:fldChar w:fldCharType="separate"/>
      </w:r>
      <w:r w:rsidR="001B28C6" w:rsidRPr="001B28C6">
        <w:rPr>
          <w:rFonts w:cs="Arial"/>
          <w:noProof/>
          <w:lang w:val="en-GB"/>
        </w:rPr>
        <w:t>[115]</w:t>
      </w:r>
      <w:r w:rsidR="00261537" w:rsidRPr="00720A83">
        <w:rPr>
          <w:rFonts w:cs="Arial"/>
          <w:lang w:val="en-GB"/>
        </w:rPr>
        <w:fldChar w:fldCharType="end"/>
      </w:r>
      <w:r w:rsidR="00261537" w:rsidRPr="00720A83">
        <w:rPr>
          <w:rFonts w:cs="Arial"/>
          <w:lang w:val="en-GB"/>
        </w:rPr>
        <w:t xml:space="preserve"> did not find TTV in the cord blood from TTV-positive mothers using a highly sensitive </w:t>
      </w:r>
      <w:commentRangeStart w:id="25"/>
      <w:r w:rsidR="00261537" w:rsidRPr="00720A83">
        <w:rPr>
          <w:rFonts w:cs="Arial"/>
          <w:lang w:val="en-GB"/>
        </w:rPr>
        <w:t>quantitative PCR (qPCR)</w:t>
      </w:r>
      <w:r w:rsidR="000F7126" w:rsidRPr="00720A83">
        <w:rPr>
          <w:rFonts w:cs="Arial"/>
          <w:lang w:val="en-GB"/>
        </w:rPr>
        <w:t xml:space="preserve"> assay</w:t>
      </w:r>
      <w:r w:rsidR="00261537" w:rsidRPr="00720A83">
        <w:rPr>
          <w:rFonts w:cs="Arial"/>
          <w:lang w:val="en-GB"/>
        </w:rPr>
        <w:t xml:space="preserve"> </w:t>
      </w:r>
      <w:commentRangeEnd w:id="25"/>
      <w:r w:rsidR="0086242B">
        <w:rPr>
          <w:rStyle w:val="CommentReference"/>
        </w:rPr>
        <w:commentReference w:id="25"/>
      </w:r>
      <w:r w:rsidR="00261537" w:rsidRPr="00720A83">
        <w:rPr>
          <w:rFonts w:cs="Arial"/>
          <w:lang w:val="en-GB"/>
        </w:rPr>
        <w:t xml:space="preserve">that could detect viral loads as low as 1000 viral DNA copies/ml of blood. </w:t>
      </w:r>
      <w:r w:rsidR="000F7126" w:rsidRPr="00720A83">
        <w:rPr>
          <w:rFonts w:cs="Arial"/>
          <w:lang w:val="en-GB"/>
        </w:rPr>
        <w:t xml:space="preserve">The authors also detailed stringent measures to prevent cross-contamination, which the previous groups did not do. This suggests that the previous findings could have been due to contamination, which must be accounted for in future studies. Nevertheless, </w:t>
      </w:r>
      <w:proofErr w:type="spellStart"/>
      <w:r w:rsidR="002926E5" w:rsidRPr="00720A83">
        <w:rPr>
          <w:rFonts w:cs="Arial"/>
          <w:lang w:val="en-GB"/>
        </w:rPr>
        <w:t>Gerner</w:t>
      </w:r>
      <w:proofErr w:type="spellEnd"/>
      <w:r w:rsidR="002926E5" w:rsidRPr="00720A83">
        <w:rPr>
          <w:rFonts w:cs="Arial"/>
          <w:lang w:val="en-GB"/>
        </w:rPr>
        <w:t xml:space="preserve"> et al. </w:t>
      </w:r>
      <w:r w:rsidR="002926E5" w:rsidRPr="00720A83">
        <w:rPr>
          <w:rFonts w:cs="Arial"/>
          <w:lang w:val="en-GB"/>
        </w:rPr>
        <w:fldChar w:fldCharType="begin" w:fldLock="1"/>
      </w:r>
      <w:r w:rsidR="001320A5">
        <w:rPr>
          <w:rFonts w:cs="Arial"/>
          <w:lang w:val="en-GB"/>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113]","plainTextFormattedCitation":"[113]","previouslyFormattedCitation":"[113]"},"properties":{"noteIndex":0},"schema":"https://github.com/citation-style-language/schema/raw/master/csl-citation.json"}</w:instrText>
      </w:r>
      <w:r w:rsidR="002926E5" w:rsidRPr="00720A83">
        <w:rPr>
          <w:rFonts w:cs="Arial"/>
          <w:lang w:val="en-GB"/>
        </w:rPr>
        <w:fldChar w:fldCharType="separate"/>
      </w:r>
      <w:r w:rsidR="001B28C6" w:rsidRPr="001B28C6">
        <w:rPr>
          <w:rFonts w:cs="Arial"/>
          <w:noProof/>
          <w:lang w:val="en-GB"/>
        </w:rPr>
        <w:t>[113]</w:t>
      </w:r>
      <w:r w:rsidR="002926E5" w:rsidRPr="00720A83">
        <w:rPr>
          <w:rFonts w:cs="Arial"/>
          <w:lang w:val="en-GB"/>
        </w:rPr>
        <w:fldChar w:fldCharType="end"/>
      </w:r>
      <w:r w:rsidR="002926E5" w:rsidRPr="00720A83">
        <w:rPr>
          <w:rFonts w:cs="Arial"/>
          <w:lang w:val="en-GB"/>
        </w:rPr>
        <w:t xml:space="preserve"> provided evidence for vertical transmission by showing that follow-up samples taken from infants with TTV-positive cord blood had persistent viremia. </w:t>
      </w:r>
    </w:p>
    <w:p w14:paraId="19765F46" w14:textId="17C1A42C" w:rsidR="002C0CC2" w:rsidRDefault="00E97A6F" w:rsidP="00D71EC9">
      <w:pPr>
        <w:rPr>
          <w:rFonts w:cs="Arial"/>
          <w:lang w:val="en-GB"/>
        </w:rPr>
      </w:pPr>
      <w:r w:rsidRPr="00720A83">
        <w:rPr>
          <w:rFonts w:cs="Arial"/>
          <w:lang w:val="en-GB"/>
        </w:rPr>
        <w:t xml:space="preserve">Vertical transmission has also been </w:t>
      </w:r>
      <w:r w:rsidR="00513EF9" w:rsidRPr="00720A83">
        <w:rPr>
          <w:rFonts w:cs="Arial"/>
          <w:lang w:val="en-GB"/>
        </w:rPr>
        <w:t>demonstrated</w:t>
      </w:r>
      <w:r w:rsidRPr="00720A83">
        <w:rPr>
          <w:rFonts w:cs="Arial"/>
          <w:lang w:val="en-GB"/>
        </w:rPr>
        <w:t xml:space="preserve"> </w:t>
      </w:r>
      <w:r w:rsidR="003460B1" w:rsidRPr="00720A83">
        <w:rPr>
          <w:rFonts w:cs="Arial"/>
          <w:lang w:val="en-GB"/>
        </w:rPr>
        <w:t>in</w:t>
      </w:r>
      <w:r w:rsidRPr="00720A83">
        <w:rPr>
          <w:rFonts w:cs="Arial"/>
          <w:lang w:val="en-GB"/>
        </w:rPr>
        <w:t xml:space="preserve"> </w:t>
      </w:r>
      <w:r w:rsidR="003460B1" w:rsidRPr="00720A83">
        <w:rPr>
          <w:rFonts w:cs="Arial"/>
          <w:lang w:val="en-GB"/>
        </w:rPr>
        <w:t>animals</w:t>
      </w:r>
      <w:r w:rsidRPr="00720A83">
        <w:rPr>
          <w:rFonts w:cs="Arial"/>
          <w:lang w:val="en-GB"/>
        </w:rPr>
        <w:t>. In particular, Martinez-</w:t>
      </w:r>
      <w:proofErr w:type="spellStart"/>
      <w:r w:rsidRPr="00720A83">
        <w:rPr>
          <w:rFonts w:cs="Arial"/>
          <w:lang w:val="en-GB"/>
        </w:rPr>
        <w:t>Guino</w:t>
      </w:r>
      <w:proofErr w:type="spellEnd"/>
      <w:r w:rsidRPr="00720A83">
        <w:rPr>
          <w:rFonts w:cs="Arial"/>
          <w:lang w:val="en-GB"/>
        </w:rPr>
        <w:t xml:space="preserve"> et al. showed in separate studies that sows</w:t>
      </w:r>
      <w:r w:rsidR="00ED3B11" w:rsidRPr="00720A83">
        <w:rPr>
          <w:rFonts w:cs="Arial"/>
          <w:lang w:val="en-GB"/>
        </w:rPr>
        <w:t>, their breast milk</w:t>
      </w:r>
      <w:r w:rsidRPr="00720A83">
        <w:rPr>
          <w:rFonts w:cs="Arial"/>
          <w:lang w:val="en-GB"/>
        </w:rPr>
        <w:t xml:space="preserve"> and their aborted foetuses </w:t>
      </w:r>
      <w:r w:rsidRPr="00720A83">
        <w:rPr>
          <w:rFonts w:cs="Arial"/>
          <w:lang w:val="en-GB"/>
        </w:rPr>
        <w:fldChar w:fldCharType="begin" w:fldLock="1"/>
      </w:r>
      <w:r w:rsidR="001320A5">
        <w:rPr>
          <w:rFonts w:cs="Arial"/>
          <w:lang w:val="en-GB"/>
        </w:rPr>
        <w:instrText>ADDIN CSL_CITATION {"citationItems":[{"id":"ITEM-1","itemData":{"DOI":"https://doi.org/10.1016/j.theriogenology.2010.02.011","ISSN":"0093-691X","abstract":"The aim of this study was to estimate the presence of Torque teno sus virus (TTV) species in pig foetuses in order to assess the possible relationship between swine TTV infection and abortion in swine. A total of 98 abortion cases and foetuses collected from 55 pregnant sows at slaughterhouse were analysed by PCR for the presence of Torque teno sus virus 1 (TTV1) and Torque teno sus virus 2 (TTV2). All foetuses were necropsied and relevant tissues were collected, pooled, and submitted to DNA extraction. The overall prevalence of swine TTV1 and TTV2 in aborted foetuses (n = 98) was 17.0% and 29.6%, respectively. For slaughterhouse collected foetuses (n = 55), 10.9% were TTV1 PCR positive and 40.0% were positive for TTV2. There were no statistically significant differences when comparing prevalence of swine TTVs by type of sample (aborted versus slaughterhouse collected foetuses) or by gestation stage. The present work represents the first description of swine TTV infection in pig foetuses at different stages of gestation. Results obtained confirm that vertical transmission is an important route of TTVs dissemination. In addition, data obtained suggest that swine TTVs should not be considered as infectious agents responsible for abortion occurrence.","author":[{"dropping-particle":"","family":"Martínez-Guinó","given":"L","non-dropping-particle":"","parse-names":false,"suffix":""},{"dropping-particle":"","family":"Kekarainen","given":"T","non-dropping-particle":"","parse-names":false,"suffix":""},{"dropping-particle":"","family":"Maldonado","given":"J","non-dropping-particle":"","parse-names":false,"suffix":""},{"dropping-particle":"","family":"Aramouni","given":"M","non-dropping-particle":"","parse-names":false,"suffix":""},{"dropping-particle":"","family":"Llorens","given":"A","non-dropping-particle":"","parse-names":false,"suffix":""},{"dropping-particle":"","family":"Segalés","given":"J","non-dropping-particle":"","parse-names":false,"suffix":""}],"container-title":"Theriogenology","id":"ITEM-1","issue":"2","issued":{"date-parts":[["2010"]]},"page":"277-281","title":"Torque teno sus virus (TTV) detection in aborted and slaughterhouse collected foetuses","type":"article-journal","volume":"74"},"uris":["http://www.mendeley.com/documents/?uuid=ee39b773-37c7-44b6-8a24-7dca92fd7d00"]}],"mendeley":{"formattedCitation":"[116]","plainTextFormattedCitation":"[116]","previouslyFormattedCitation":"[116]"},"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16]</w:t>
      </w:r>
      <w:r w:rsidRPr="00720A83">
        <w:rPr>
          <w:rFonts w:cs="Arial"/>
          <w:lang w:val="en-GB"/>
        </w:rPr>
        <w:fldChar w:fldCharType="end"/>
      </w:r>
      <w:r w:rsidRPr="00720A83">
        <w:rPr>
          <w:rFonts w:cs="Arial"/>
          <w:lang w:val="en-GB"/>
        </w:rPr>
        <w:t xml:space="preserve"> or </w:t>
      </w:r>
      <w:proofErr w:type="spellStart"/>
      <w:r w:rsidRPr="00720A83">
        <w:rPr>
          <w:rFonts w:cs="Arial"/>
          <w:lang w:val="en-GB"/>
        </w:rPr>
        <w:t>stillborns</w:t>
      </w:r>
      <w:proofErr w:type="spellEnd"/>
      <w:r w:rsidRPr="00720A83">
        <w:rPr>
          <w:rFonts w:cs="Arial"/>
          <w:lang w:val="en-GB"/>
        </w:rPr>
        <w:t xml:space="preserve"> </w:t>
      </w:r>
      <w:r w:rsidRPr="00720A83">
        <w:rPr>
          <w:rFonts w:cs="Arial"/>
          <w:lang w:val="en-GB"/>
        </w:rPr>
        <w:fldChar w:fldCharType="begin" w:fldLock="1"/>
      </w:r>
      <w:r w:rsidR="001320A5">
        <w:rPr>
          <w:rFonts w:cs="Arial"/>
          <w:lang w:val="en-GB"/>
        </w:rPr>
        <w:instrText>ADDIN CSL_CITATION {"citationItems":[{"id":"ITEM-1","itemData":{"ISSN":"0093-691X","author":[{"dropping-particle":"","family":"Martínez-Guinó","given":"L","non-dropping-particle":"","parse-names":false,"suffix":""},{"dropping-particle":"","family":"Kekarainen","given":"T","non-dropping-particle":"","parse-names":false,"suffix":""},{"dropping-particle":"","family":"Segalés","given":"J","non-dropping-particle":"","parse-names":false,"suffix":""}],"container-title":"Theriogenology","id":"ITEM-1","issue":"9","issued":{"date-parts":[["2009"]]},"page":"1390-1395","publisher":"Elsevier","title":"Evidence of Torque teno virus (TTV) vertical transmission in swine","type":"article-journal","volume":"71"},"uris":["http://www.mendeley.com/documents/?uuid=c62d2213-c320-4b5f-a5f6-517cfe8b0483"]}],"mendeley":{"formattedCitation":"[117]","plainTextFormattedCitation":"[117]","previouslyFormattedCitation":"[117]"},"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17]</w:t>
      </w:r>
      <w:r w:rsidRPr="00720A83">
        <w:rPr>
          <w:rFonts w:cs="Arial"/>
          <w:lang w:val="en-GB"/>
        </w:rPr>
        <w:fldChar w:fldCharType="end"/>
      </w:r>
      <w:r w:rsidRPr="00720A83">
        <w:rPr>
          <w:rFonts w:cs="Arial"/>
          <w:lang w:val="en-GB"/>
        </w:rPr>
        <w:t xml:space="preserve"> were PCR positive for TTSuV. They also showed that TTSuV sequences in mother-offspring pairs </w:t>
      </w:r>
      <w:r w:rsidR="00260175" w:rsidRPr="00720A83">
        <w:rPr>
          <w:rFonts w:cs="Arial"/>
          <w:lang w:val="en-GB"/>
        </w:rPr>
        <w:t xml:space="preserve">had nucleotide sequence identities of 91-98%, implying that sample cross-contamination is unlikely. Indeed, it is likely that samples that were cross-contaminated at the point of collection should share identical sequences. </w:t>
      </w:r>
      <w:r w:rsidR="003460B1" w:rsidRPr="00720A83">
        <w:rPr>
          <w:rFonts w:cs="Arial"/>
          <w:lang w:val="en-GB"/>
        </w:rPr>
        <w:t>As such, these findings may suggest that infections of the foetuses were acquired prenatally</w:t>
      </w:r>
      <w:r w:rsidR="00ED3B11" w:rsidRPr="00720A83">
        <w:rPr>
          <w:rFonts w:cs="Arial"/>
          <w:lang w:val="en-GB"/>
        </w:rPr>
        <w:t xml:space="preserve"> and that TTSuV may be transmitted through breast feeding. Vertical transmission of TTSuV through breast milk can be further confirmed in future studies by feeding of TTSuV-positive milk to TTSuV-negative offspring. Separately</w:t>
      </w:r>
      <w:r w:rsidR="003460B1" w:rsidRPr="00720A83">
        <w:rPr>
          <w:rFonts w:cs="Arial"/>
          <w:lang w:val="en-GB"/>
        </w:rPr>
        <w:t xml:space="preserve">, human TTMDV </w:t>
      </w:r>
      <w:r w:rsidR="00D70ABF" w:rsidRPr="00720A83">
        <w:rPr>
          <w:rFonts w:cs="Arial"/>
          <w:lang w:val="en-GB"/>
        </w:rPr>
        <w:t>was</w:t>
      </w:r>
      <w:r w:rsidR="003460B1" w:rsidRPr="00720A83">
        <w:rPr>
          <w:rFonts w:cs="Arial"/>
          <w:lang w:val="en-GB"/>
        </w:rPr>
        <w:t xml:space="preserve"> detected in</w:t>
      </w:r>
      <w:r w:rsidR="00D70ABF" w:rsidRPr="00720A83">
        <w:rPr>
          <w:rFonts w:cs="Arial"/>
          <w:lang w:val="en-GB"/>
        </w:rPr>
        <w:t xml:space="preserve"> domestic</w:t>
      </w:r>
      <w:r w:rsidR="003460B1" w:rsidRPr="00720A83">
        <w:rPr>
          <w:rFonts w:cs="Arial"/>
          <w:lang w:val="en-GB"/>
        </w:rPr>
        <w:t xml:space="preserve"> hens and </w:t>
      </w:r>
      <w:r w:rsidR="00513EF9" w:rsidRPr="00720A83">
        <w:rPr>
          <w:rFonts w:cs="Arial"/>
          <w:lang w:val="en-GB"/>
        </w:rPr>
        <w:t>the yolks of their eggs</w:t>
      </w:r>
      <w:r w:rsidR="00ED3B11" w:rsidRPr="00720A83">
        <w:rPr>
          <w:rFonts w:cs="Arial"/>
          <w:lang w:val="en-GB"/>
        </w:rPr>
        <w:t xml:space="preserve"> </w:t>
      </w:r>
      <w:r w:rsidR="00D70ABF" w:rsidRPr="00720A83">
        <w:rPr>
          <w:rFonts w:cs="Arial"/>
          <w:lang w:val="en-GB"/>
        </w:rPr>
        <w:fldChar w:fldCharType="begin" w:fldLock="1"/>
      </w:r>
      <w:r w:rsidR="001320A5">
        <w:rPr>
          <w:rFonts w:cs="Arial"/>
          <w:lang w:val="en-GB"/>
        </w:rPr>
        <w:instrText>ADDIN CSL_CITATION {"citationItems":[{"id":"ITEM-1","itemData":{"author":[{"dropping-particle":"","family":"Bouzari","given":"M","non-dropping-particle":"","parse-names":false,"suffix":""},{"dropping-particle":"","family":"Salmanizadeh","given":"Sh","non-dropping-particle":"","parse-names":false,"suffix":""}],"container-title":"Iranian journal of veterinary research","id":"ITEM-1","issue":"1","issued":{"date-parts":[["2015"]]},"page":"110","publisher":"Shiraz University","title":"Detection of torque teno midi virus/small anellovirus (TTMDV/SAV) in the sera of domestic village chickens and its vertical transmission from hen to eggs","type":"article-journal","volume":"16"},"uris":["http://www.mendeley.com/documents/?uuid=f74c2bd1-87af-4a32-8bfe-db5db2dfe3db"]}],"mendeley":{"formattedCitation":"[118]","plainTextFormattedCitation":"[118]","previouslyFormattedCitation":"[118]"},"properties":{"noteIndex":0},"schema":"https://github.com/citation-style-language/schema/raw/master/csl-citation.json"}</w:instrText>
      </w:r>
      <w:r w:rsidR="00D70ABF" w:rsidRPr="00720A83">
        <w:rPr>
          <w:rFonts w:cs="Arial"/>
          <w:lang w:val="en-GB"/>
        </w:rPr>
        <w:fldChar w:fldCharType="separate"/>
      </w:r>
      <w:r w:rsidR="001B28C6" w:rsidRPr="001B28C6">
        <w:rPr>
          <w:rFonts w:cs="Arial"/>
          <w:noProof/>
          <w:lang w:val="en-GB"/>
        </w:rPr>
        <w:t>[118]</w:t>
      </w:r>
      <w:r w:rsidR="00D70ABF" w:rsidRPr="00720A83">
        <w:rPr>
          <w:rFonts w:cs="Arial"/>
          <w:lang w:val="en-GB"/>
        </w:rPr>
        <w:fldChar w:fldCharType="end"/>
      </w:r>
      <w:r w:rsidR="00513EF9" w:rsidRPr="00720A83">
        <w:rPr>
          <w:rFonts w:cs="Arial"/>
          <w:lang w:val="en-GB"/>
        </w:rPr>
        <w:t xml:space="preserve">, providing evidence for vertical transmission. Confirmation that chicks that developed from TTMDV-positive eggs were also persistently infected would have provided stronger evidence for vertical transmission. </w:t>
      </w:r>
      <w:r w:rsidR="00ED3B11" w:rsidRPr="00720A83">
        <w:rPr>
          <w:rFonts w:cs="Arial"/>
          <w:lang w:val="en-GB"/>
        </w:rPr>
        <w:t xml:space="preserve">Collectively, the studies discussed above provide substantial evidence for vertical transmission of anelloviruses. </w:t>
      </w:r>
    </w:p>
    <w:p w14:paraId="53280141" w14:textId="0EFB44DF" w:rsidR="007501F4" w:rsidRPr="00720A83" w:rsidRDefault="00275C3E" w:rsidP="007501F4">
      <w:pPr>
        <w:pStyle w:val="Heading1"/>
        <w:rPr>
          <w:lang w:val="en-GB"/>
        </w:rPr>
      </w:pPr>
      <w:bookmarkStart w:id="26" w:name="_Toc63343242"/>
      <w:r>
        <w:rPr>
          <w:lang w:val="en-GB"/>
        </w:rPr>
        <w:t>P</w:t>
      </w:r>
      <w:r w:rsidR="00586FE3">
        <w:rPr>
          <w:lang w:val="en-GB"/>
        </w:rPr>
        <w:t xml:space="preserve">otential </w:t>
      </w:r>
      <w:r>
        <w:rPr>
          <w:lang w:val="en-GB"/>
        </w:rPr>
        <w:t>for the emergence of</w:t>
      </w:r>
      <w:r w:rsidR="00C25FDD">
        <w:rPr>
          <w:lang w:val="en-GB"/>
        </w:rPr>
        <w:t xml:space="preserve"> infectious disease</w:t>
      </w:r>
      <w:r>
        <w:rPr>
          <w:lang w:val="en-GB"/>
        </w:rPr>
        <w:t>s</w:t>
      </w:r>
      <w:bookmarkEnd w:id="26"/>
    </w:p>
    <w:p w14:paraId="0D40DDEA" w14:textId="798229FF" w:rsidR="00CE02B2" w:rsidRPr="00720A83" w:rsidRDefault="006C2378" w:rsidP="002C0CC2">
      <w:pPr>
        <w:pStyle w:val="Heading2"/>
        <w:rPr>
          <w:rFonts w:cs="Arial"/>
          <w:lang w:val="en-GB"/>
        </w:rPr>
      </w:pPr>
      <w:bookmarkStart w:id="27" w:name="_Toc63343243"/>
      <w:r>
        <w:rPr>
          <w:lang w:val="en-GB"/>
        </w:rPr>
        <w:t>A</w:t>
      </w:r>
      <w:r w:rsidR="004874EF" w:rsidRPr="00720A83">
        <w:rPr>
          <w:lang w:val="en-GB"/>
        </w:rPr>
        <w:t>nelloviruses are everywhere</w:t>
      </w:r>
      <w:r w:rsidR="00F95BF4" w:rsidRPr="00720A83">
        <w:rPr>
          <w:lang w:val="en-GB"/>
        </w:rPr>
        <w:t xml:space="preserve"> (485)</w:t>
      </w:r>
      <w:bookmarkEnd w:id="27"/>
    </w:p>
    <w:p w14:paraId="4456A094" w14:textId="06B9E0BD" w:rsidR="006C2378" w:rsidRDefault="00C57412" w:rsidP="006C2378">
      <w:pPr>
        <w:pStyle w:val="NoSpacing"/>
        <w:spacing w:line="360" w:lineRule="auto"/>
        <w:rPr>
          <w:rFonts w:cs="Arial"/>
          <w:lang w:val="en-GB"/>
        </w:rPr>
      </w:pPr>
      <w:r w:rsidRPr="00720A83">
        <w:rPr>
          <w:rFonts w:cs="Arial"/>
          <w:lang w:val="en-GB"/>
        </w:rPr>
        <w:t xml:space="preserve">After the discovery of TTV, the first anellovirus, in 1997 </w:t>
      </w:r>
      <w:r w:rsidRPr="00720A83">
        <w:rPr>
          <w:rFonts w:cs="Arial"/>
          <w:lang w:val="en-GB"/>
        </w:rPr>
        <w:fldChar w:fldCharType="begin" w:fldLock="1"/>
      </w:r>
      <w:r w:rsidR="00531B5F">
        <w:rPr>
          <w:rFonts w:cs="Arial"/>
          <w:lang w:val="en-GB"/>
        </w:rPr>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7]</w:t>
      </w:r>
      <w:r w:rsidRPr="00720A83">
        <w:rPr>
          <w:rFonts w:cs="Arial"/>
          <w:lang w:val="en-GB"/>
        </w:rPr>
        <w:fldChar w:fldCharType="end"/>
      </w:r>
      <w:r w:rsidRPr="00720A83">
        <w:rPr>
          <w:rFonts w:cs="Arial"/>
          <w:lang w:val="en-GB"/>
        </w:rPr>
        <w:t xml:space="preserve">, multiple studies have </w:t>
      </w:r>
      <w:r w:rsidR="00567849" w:rsidRPr="00720A83">
        <w:rPr>
          <w:rFonts w:cs="Arial"/>
          <w:lang w:val="en-GB"/>
        </w:rPr>
        <w:t>detected</w:t>
      </w:r>
      <w:r w:rsidRPr="00720A83">
        <w:rPr>
          <w:rFonts w:cs="Arial"/>
          <w:lang w:val="en-GB"/>
        </w:rPr>
        <w:t xml:space="preserve"> </w:t>
      </w:r>
      <w:r w:rsidR="008156C1" w:rsidRPr="00720A83">
        <w:rPr>
          <w:rFonts w:cs="Arial"/>
          <w:lang w:val="en-GB"/>
        </w:rPr>
        <w:t xml:space="preserve">a diverse range of </w:t>
      </w:r>
      <w:r w:rsidR="00567849" w:rsidRPr="00720A83">
        <w:rPr>
          <w:rFonts w:cs="Arial"/>
          <w:lang w:val="en-GB"/>
        </w:rPr>
        <w:t xml:space="preserve">anelloviruses </w:t>
      </w:r>
      <w:r w:rsidRPr="00720A83">
        <w:rPr>
          <w:rFonts w:cs="Arial"/>
          <w:lang w:val="en-GB"/>
        </w:rPr>
        <w:t xml:space="preserve">in humans and animals, including rodents </w:t>
      </w:r>
      <w:r w:rsidRPr="00720A83">
        <w:rPr>
          <w:rFonts w:cs="Arial"/>
          <w:lang w:val="en-GB"/>
        </w:rPr>
        <w:fldChar w:fldCharType="begin" w:fldLock="1"/>
      </w:r>
      <w:r w:rsidR="00531B5F">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3]</w:t>
      </w:r>
      <w:r w:rsidRPr="00720A83">
        <w:rPr>
          <w:rFonts w:cs="Arial"/>
          <w:lang w:val="en-GB"/>
        </w:rPr>
        <w:fldChar w:fldCharType="end"/>
      </w:r>
      <w:r w:rsidRPr="00720A83">
        <w:rPr>
          <w:rFonts w:cs="Arial"/>
          <w:lang w:val="en-GB"/>
        </w:rPr>
        <w:t xml:space="preserve">, primates, </w:t>
      </w:r>
      <w:r w:rsidR="00AA1215">
        <w:rPr>
          <w:rFonts w:cs="Arial"/>
          <w:lang w:val="en-GB"/>
        </w:rPr>
        <w:t>birds</w:t>
      </w:r>
      <w:r w:rsidRPr="00720A83">
        <w:rPr>
          <w:rFonts w:cs="Arial"/>
          <w:lang w:val="en-GB"/>
        </w:rPr>
        <w:t xml:space="preserve">, marine mammals </w:t>
      </w:r>
      <w:r w:rsidRPr="00720A83">
        <w:rPr>
          <w:rFonts w:cs="Arial"/>
          <w:lang w:val="en-GB"/>
        </w:rPr>
        <w:fldChar w:fldCharType="begin" w:fldLock="1"/>
      </w:r>
      <w:r w:rsidR="001320A5">
        <w:rPr>
          <w:rFonts w:cs="Arial"/>
          <w:lang w:val="en-GB"/>
        </w:rPr>
        <w:instrText>ADDIN CSL_CITATION {"citationItems":[{"id":"ITEM-1","itemData":{"author":[{"dropping-particle":"","family":"Fahsbender","given":"Elizabeth","non-dropping-particle":"","parse-names":false,"suffix":""},{"dropping-particle":"","family":"Burns","given":"Jennifer M","non-dropping-particle":"","parse-names":false,"suffix":""},{"dropping-particle":"","family":"Kim","given":"Stacy","non-dropping-particle":"","parse-names":false,"suffix":""},{"dropping-particle":"","family":"Kraberger","given":"Simona","non-dropping-particle":"","parse-names":false,"suffix":""},{"dropping-particle":"","family":"Frankfurter","given":"Greg","non-dropping-particle":"","parse-names":false,"suffix":""},{"dropping-particle":"","family":"Eilers","given":"Alice A","non-dropping-particle":"","parse-names":false,"suffix":""},{"dropping-particle":"","family":"Shero","given":"Michelle R","non-dropping-particle":"","parse-names":false,"suffix":""},{"dropping-particle":"","family":"Beltran","given":"Roxanne","non-dropping-particle":"","parse-names":false,"suffix":""},{"dropping-particle":"","family":"Kirkham","given":"Amy","non-dropping-particle":"","parse-names":false,"suffix":""},{"dropping-particle":"","family":"McCorkell","given":"Robert","non-dropping-particle":"","parse-names":false,"suffix":""}],"container-title":"Virus evolution","id":"ITEM-1","issue":"1","issued":{"date-parts":[["2017"]]},"publisher":"Oxford University Press","title":"Diverse and highly recombinant anelloviruses associated with Weddell seals in Antarctica","type":"article-journal","volume":"3"},"uris":["http://www.mendeley.com/documents/?uuid=f1e83c04-263e-4fd2-b919-9d6864b7efc7"]},{"id":"ITEM-2","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2","issue":"6","issued":{"date-parts":[["2011"]]},"page":"e20579","publisher":"Public Library of Science","title":"Broad surveys of DNA viral diversity obtained through viral metagenomics of mosquitoes","type":"article-journal","volume":"6"},"uris":["http://www.mendeley.com/documents/?uuid=01f66404-efd7-47b3-9c8c-92fb70190b1d"]},{"id":"ITEM-3","itemData":{"ISSN":"0022-1317","author":[{"dropping-particle":"","family":"Ng","given":"Terry Fei Fan","non-dropping-particle":"","parse-names":false,"suffix":""},{"dropping-particle":"","family":"Suedmeyer","given":"Wm Kirk","non-dropping-particle":"","parse-names":false,"suffix":""},{"dropping-particle":"","family":"Wheeler","given":"Elizabeth","non-dropping-particle":"","parse-names":false,"suffix":""},{"dropping-particle":"","family":"Gulland","given":"Frances","non-dropping-particle":"","parse-names":false,"suffix":""},{"dropping-particle":"","family":"Breitbart","given":"Mya","non-dropping-particle":"","parse-names":false,"suffix":""}],"container-title":"Journal of General Virology","id":"ITEM-3","issue":"5","issued":{"date-parts":[["2009"]]},"page":"1256-1261","publisher":"Microbiology Society","title":"Novel anellovirus discovered from a mortality event of captive California sea lions","type":"article-journal","volume":"90"},"uris":["http://www.mendeley.com/documents/?uuid=eb3f9bc1-71dc-47ad-8e35-b751eadaf191"]}],"mendeley":{"formattedCitation":"[82,119,120]","plainTextFormattedCitation":"[82,119,120]","previouslyFormattedCitation":"[82,119,120]"},"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82,119,120]</w:t>
      </w:r>
      <w:r w:rsidRPr="00720A83">
        <w:rPr>
          <w:rFonts w:cs="Arial"/>
          <w:lang w:val="en-GB"/>
        </w:rPr>
        <w:fldChar w:fldCharType="end"/>
      </w:r>
      <w:r w:rsidRPr="00720A83">
        <w:rPr>
          <w:rFonts w:cs="Arial"/>
          <w:lang w:val="en-GB"/>
        </w:rPr>
        <w:t xml:space="preserve">, bats </w:t>
      </w:r>
      <w:r w:rsidRPr="00720A83">
        <w:rPr>
          <w:rFonts w:cs="Arial"/>
          <w:lang w:val="en-GB"/>
        </w:rPr>
        <w:fldChar w:fldCharType="begin" w:fldLock="1"/>
      </w:r>
      <w:r w:rsidR="00531B5F">
        <w:rPr>
          <w:rFonts w:cs="Arial"/>
          <w:lang w:val="en-GB"/>
        </w:rPr>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4]</w:t>
      </w:r>
      <w:r w:rsidRPr="00720A83">
        <w:rPr>
          <w:rFonts w:cs="Arial"/>
          <w:lang w:val="en-GB"/>
        </w:rPr>
        <w:fldChar w:fldCharType="end"/>
      </w:r>
      <w:r w:rsidRPr="00720A83">
        <w:rPr>
          <w:rFonts w:cs="Arial"/>
          <w:lang w:val="en-GB"/>
        </w:rPr>
        <w:t xml:space="preserve"> and other wild or domesticated animals </w:t>
      </w:r>
      <w:r w:rsidRPr="00720A83">
        <w:rPr>
          <w:rFonts w:cs="Arial"/>
          <w:lang w:val="en-GB"/>
        </w:rPr>
        <w:lastRenderedPageBreak/>
        <w:fldChar w:fldCharType="begin" w:fldLock="1"/>
      </w:r>
      <w:r w:rsidR="001320A5">
        <w:rPr>
          <w:rFonts w:cs="Arial"/>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id":"ITEM-2","itemData":{"ISSN":"0378-1135","author":[{"dropping-particle":"","family":"Singh","given":"Gagandeep","non-dropping-particle":"","parse-names":false,"suffix":""},{"dropping-particle":"","family":"Ramamoorthy","given":"Sheela","non-dropping-particle":"","parse-names":false,"suffix":""}],"container-title":"Veterinary microbiology","id":"ITEM-2","issued":{"date-parts":[["2018"]]},"page":"66-70","publisher":"Elsevier","title":"Potential for the cross-species transmission of swine torque teno viruses","type":"article-journal","volume":"215"},"uris":["http://www.mendeley.com/documents/?uuid=abe93439-166c-4d0d-bd7f-286e49b1c9fc"]},{"id":"ITEM-3","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3","issued":{"date-parts":[["2018"]]},"page":"9-17","publisher":"Elsevier","title":"Discovery of novel anelloviruses in small mammals expands the host range and diversity of the Anelloviridae","type":"article-journal","volume":"514"},"uris":["http://www.mendeley.com/documents/?uuid=6fe27dd8-9e77-49a3-914c-be83865046c3"]},{"id":"ITEM-4","itemData":{"ISSN":"0022-1317","author":[{"dropping-particle":"","family":"Bigarré","given":"L","non-dropping-particle":"","parse-names":false,"suffix":""},{"dropping-particle":"","family":"Beven","given":"V","non-dropping-particle":"","parse-names":false,"suffix":""},{"dropping-particle":"","family":"Boisséson","given":"C","non-dropping-particle":"De","parse-names":false,"suffix":""},{"dropping-particle":"","family":"Grasland","given":"B","non-dropping-particle":"","parse-names":false,"suffix":""},{"dropping-particle":"","family":"Rose","given":"N","non-dropping-particle":"","parse-names":false,"suffix":""},{"dropping-particle":"","family":"Biagini","given":"P","non-dropping-particle":"","parse-names":false,"suffix":""},{"dropping-particle":"","family":"Jestin","given":"A","non-dropping-particle":"","parse-names":false,"suffix":""}],"container-title":"Journal of general virology","id":"ITEM-4","issue":"3","issued":{"date-parts":[["2005"]]},"page":"631-635","publisher":"Microbiology Society","title":"Pig anelloviruses are highly prevalent in swine herds in France","type":"article-journal","volume":"86"},"uris":["http://www.mendeley.com/documents/?uuid=359c78fa-b830-48ec-a4c5-5ffdebe97bf4"]},{"id":"ITEM-5","itemData":{"ISSN":"0022-1317","author":[{"dropping-particle":"","family":"Biagini","given":"Philippe","non-dropping-particle":"","parse-names":false,"suffix":""},{"dropping-particle":"","family":"Uch","given":"Rathviro","non-dropping-particle":"","parse-names":false,"suffix":""},{"dropping-particle":"","family":"Belhouchet","given":"Mourad","non-dropping-particle":"","parse-names":false,"suffix":""},{"dropping-particle":"","family":"Attoui","given":"Houssam","non-dropping-particle":"","parse-names":false,"suffix":""},{"dropping-particle":"","family":"Cantaloube","given":"Jean-François","non-dropping-particle":"","parse-names":false,"suffix":""},{"dropping-particle":"","family":"Brisbarre","given":"Nadege","non-dropping-particle":"","parse-names":false,"suffix":""},{"dropping-particle":"","family":"Micco","given":"Philippe","non-dropping-particle":"de","parse-names":false,"suffix":""}],"container-title":"Journal of General Virology","id":"ITEM-5","issue":"10","issued":{"date-parts":[["2007"]]},"page":"2696-2701","publisher":"Microbiology Society","title":"Circular genomes related to anelloviruses identified in human and animal samples by using a combined rolling-circle amplification/sequence-independent single primer amplification approach","type":"article-journal","volume":"88"},"uris":["http://www.mendeley.com/documents/?uuid=6389c08e-3538-4106-ad21-7f640c3a8dc9"]}],"mendeley":{"formattedCitation":"[43,121–124]","plainTextFormattedCitation":"[43,121–124]","previouslyFormattedCitation":"[43,121–124]"},"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43,121–124]</w:t>
      </w:r>
      <w:r w:rsidRPr="00720A83">
        <w:rPr>
          <w:rFonts w:cs="Arial"/>
          <w:lang w:val="en-GB"/>
        </w:rPr>
        <w:fldChar w:fldCharType="end"/>
      </w:r>
      <w:r w:rsidRPr="00720A83">
        <w:rPr>
          <w:rFonts w:cs="Arial"/>
          <w:lang w:val="en-GB"/>
        </w:rPr>
        <w:t>.</w:t>
      </w:r>
      <w:r w:rsidR="00567849" w:rsidRPr="00720A83">
        <w:rPr>
          <w:rFonts w:cs="Arial"/>
          <w:lang w:val="en-GB"/>
        </w:rPr>
        <w:t xml:space="preserve"> </w:t>
      </w:r>
      <w:r w:rsidR="004874EF" w:rsidRPr="00720A83">
        <w:rPr>
          <w:rFonts w:cs="Arial"/>
          <w:lang w:val="en-GB"/>
        </w:rPr>
        <w:t>An alignment-free phylogeny of 1143 complete anellovirus genomes isolated from at least 43 annotated host species (NCBI Virus; accessed 20 Oct 2020) is presented here (</w:t>
      </w:r>
      <w:r w:rsidR="004874EF" w:rsidRPr="00720A83">
        <w:rPr>
          <w:rFonts w:cs="Arial"/>
          <w:b/>
          <w:bCs/>
          <w:lang w:val="en-GB"/>
        </w:rPr>
        <w:t xml:space="preserve">Figure </w:t>
      </w:r>
      <w:r w:rsidR="00C575EC">
        <w:rPr>
          <w:rFonts w:cs="Arial"/>
          <w:b/>
          <w:bCs/>
          <w:lang w:val="en-GB"/>
        </w:rPr>
        <w:t>8</w:t>
      </w:r>
      <w:r w:rsidR="004874EF" w:rsidRPr="00720A83">
        <w:rPr>
          <w:rFonts w:cs="Arial"/>
          <w:lang w:val="en-GB"/>
        </w:rPr>
        <w:t xml:space="preserve">). </w:t>
      </w:r>
      <w:r w:rsidR="00480695">
        <w:rPr>
          <w:rFonts w:cs="Arial"/>
          <w:lang w:val="en-GB"/>
        </w:rPr>
        <w:t xml:space="preserve">There is significant clustering of the viral sequences by viral genus. </w:t>
      </w:r>
      <w:r w:rsidR="004874EF" w:rsidRPr="00720A83">
        <w:rPr>
          <w:rFonts w:cs="Arial"/>
          <w:lang w:val="en-GB"/>
        </w:rPr>
        <w:t>The phylogeny demonstrates significant clustering by viral genus and a broad diversity of host types that are segregated by phylogenetically distinct clades (</w:t>
      </w:r>
      <w:r w:rsidR="004874EF" w:rsidRPr="00720A83">
        <w:rPr>
          <w:rFonts w:cs="Arial"/>
          <w:b/>
          <w:bCs/>
          <w:lang w:val="en-GB"/>
        </w:rPr>
        <w:t xml:space="preserve">Figure </w:t>
      </w:r>
      <w:r w:rsidR="00C575EC">
        <w:rPr>
          <w:rFonts w:cs="Arial"/>
          <w:b/>
          <w:bCs/>
          <w:lang w:val="en-GB"/>
        </w:rPr>
        <w:t>8</w:t>
      </w:r>
      <w:r w:rsidR="004874EF" w:rsidRPr="00720A83">
        <w:rPr>
          <w:rFonts w:cs="Arial"/>
          <w:lang w:val="en-GB"/>
        </w:rPr>
        <w:t xml:space="preserve">). Given the extensive sampling of the broad diversity of anelloviruses from a variety of hosts, it may be feasible to investigate the selective pressures involved in viral speciation events (e.g. the emergence of TTMDV from a TTMV lineage; </w:t>
      </w:r>
      <w:r w:rsidR="004874EF" w:rsidRPr="00720A83">
        <w:rPr>
          <w:rFonts w:cs="Arial"/>
          <w:b/>
          <w:bCs/>
          <w:lang w:val="en-GB"/>
        </w:rPr>
        <w:t xml:space="preserve">Figure </w:t>
      </w:r>
      <w:r w:rsidR="00C575EC">
        <w:rPr>
          <w:rFonts w:cs="Arial"/>
          <w:b/>
          <w:bCs/>
          <w:lang w:val="en-GB"/>
        </w:rPr>
        <w:t>8</w:t>
      </w:r>
      <w:r w:rsidR="004874EF" w:rsidRPr="00720A83">
        <w:rPr>
          <w:rFonts w:cs="Arial"/>
          <w:lang w:val="en-GB"/>
        </w:rPr>
        <w:t xml:space="preserve">) or changes to host-specificity. While unexplored in the literature, probing these ideas may yield valuable insights as to how new pathogens can emerge. </w:t>
      </w:r>
    </w:p>
    <w:p w14:paraId="7191ACF8" w14:textId="77777777" w:rsidR="006C2378" w:rsidRDefault="006C2378" w:rsidP="006C2378">
      <w:pPr>
        <w:pStyle w:val="NoSpacing"/>
        <w:spacing w:line="360" w:lineRule="auto"/>
        <w:rPr>
          <w:rFonts w:cs="Arial"/>
          <w:lang w:val="en-GB"/>
        </w:rPr>
      </w:pPr>
    </w:p>
    <w:p w14:paraId="5A8628DF" w14:textId="2426BCA7" w:rsidR="006C2378" w:rsidRDefault="006C2378" w:rsidP="006C2378">
      <w:pPr>
        <w:pStyle w:val="NoSpacing"/>
        <w:spacing w:line="360" w:lineRule="auto"/>
        <w:rPr>
          <w:rFonts w:cs="Arial"/>
          <w:lang w:val="en-GB"/>
        </w:rPr>
      </w:pPr>
      <w:r w:rsidRPr="00720A83">
        <w:rPr>
          <w:rFonts w:cs="Arial"/>
          <w:lang w:val="en-GB"/>
        </w:rPr>
        <w:t xml:space="preserve">Studies that have explored the biodiversity of anelloviruses in humans and animals can be non-exhaustively categorised into virus-specific and metagenomic efforts. The former category refers to studies that performed PCR using anellovirus sequence-specific primers, followed by sequencing of the PCR amplicons. For example, Ye et al. characterised the sequences of avian </w:t>
      </w:r>
      <w:proofErr w:type="spellStart"/>
      <w:r w:rsidRPr="00720A83">
        <w:rPr>
          <w:rFonts w:cs="Arial"/>
          <w:lang w:val="en-GB"/>
        </w:rPr>
        <w:t>gyrovirus</w:t>
      </w:r>
      <w:proofErr w:type="spellEnd"/>
      <w:r w:rsidRPr="00720A83">
        <w:rPr>
          <w:rFonts w:cs="Arial"/>
          <w:lang w:val="en-GB"/>
        </w:rPr>
        <w:t xml:space="preserve"> 2 (AGV2) in chickens from live poultry markets </w:t>
      </w:r>
      <w:r w:rsidRPr="00720A83">
        <w:rPr>
          <w:rFonts w:cs="Arial"/>
          <w:lang w:val="en-GB"/>
        </w:rPr>
        <w:fldChar w:fldCharType="begin" w:fldLock="1"/>
      </w:r>
      <w:r w:rsidR="001320A5">
        <w:rPr>
          <w:rFonts w:cs="Arial"/>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121]","plainTextFormattedCitation":"[121]","previouslyFormattedCitation":"[121]"},"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21]</w:t>
      </w:r>
      <w:r w:rsidRPr="00720A83">
        <w:rPr>
          <w:rFonts w:cs="Arial"/>
          <w:lang w:val="en-GB"/>
        </w:rPr>
        <w:fldChar w:fldCharType="end"/>
      </w:r>
      <w:r w:rsidRPr="00720A83">
        <w:rPr>
          <w:rFonts w:cs="Arial"/>
          <w:lang w:val="en-GB"/>
        </w:rPr>
        <w:t xml:space="preserve">. Similarly, Singh et al. used TTSuV-specific primers to amplify and subsequently characterise anellovirus sequences in bovine, equine, ovine, canine and elk hosts </w:t>
      </w:r>
      <w:r w:rsidRPr="00720A83">
        <w:rPr>
          <w:rFonts w:cs="Arial"/>
          <w:lang w:val="en-GB"/>
        </w:rPr>
        <w:fldChar w:fldCharType="begin" w:fldLock="1"/>
      </w:r>
      <w:r w:rsidR="001320A5">
        <w:rPr>
          <w:rFonts w:cs="Arial"/>
          <w:lang w:val="en-GB"/>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122]","plainTextFormattedCitation":"[122]","previouslyFormattedCitation":"[122]"},"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22]</w:t>
      </w:r>
      <w:r w:rsidRPr="00720A83">
        <w:rPr>
          <w:rFonts w:cs="Arial"/>
          <w:lang w:val="en-GB"/>
        </w:rPr>
        <w:fldChar w:fldCharType="end"/>
      </w:r>
      <w:r w:rsidRPr="00720A83">
        <w:rPr>
          <w:rFonts w:cs="Arial"/>
          <w:lang w:val="en-GB"/>
        </w:rPr>
        <w:t xml:space="preserve">.  The latter category refers to studies that do not employ sequence-specific primers but perform metagenomic sequencing, followed by </w:t>
      </w:r>
      <w:r w:rsidRPr="00720A83">
        <w:rPr>
          <w:rFonts w:cs="Arial"/>
          <w:i/>
          <w:iCs/>
          <w:lang w:val="en-GB"/>
        </w:rPr>
        <w:t>de novo</w:t>
      </w:r>
      <w:r w:rsidRPr="00720A83">
        <w:rPr>
          <w:rFonts w:cs="Arial"/>
          <w:lang w:val="en-GB"/>
        </w:rPr>
        <w:t xml:space="preserve"> assembly (</w:t>
      </w:r>
      <w:r w:rsidRPr="00720A83">
        <w:rPr>
          <w:rFonts w:cs="Arial"/>
          <w:i/>
          <w:iCs/>
          <w:lang w:val="en-GB"/>
        </w:rPr>
        <w:t>i.e.</w:t>
      </w:r>
      <w:r w:rsidRPr="00720A83">
        <w:rPr>
          <w:rFonts w:cs="Arial"/>
          <w:lang w:val="en-GB"/>
        </w:rPr>
        <w:t xml:space="preserve"> assembly without a reference genome) of sequencing reads. For example, studies have employed this approach for samples obtained from mosquitos </w:t>
      </w:r>
      <w:r w:rsidRPr="00720A83">
        <w:rPr>
          <w:rFonts w:cs="Arial"/>
          <w:lang w:val="en-GB"/>
        </w:rPr>
        <w:fldChar w:fldCharType="begin" w:fldLock="1"/>
      </w:r>
      <w:r w:rsidR="001320A5">
        <w:rPr>
          <w:rFonts w:cs="Arial"/>
          <w:lang w:val="en-GB"/>
        </w:rPr>
        <w:instrText>ADDIN CSL_CITATION {"citationItems":[{"id":"ITEM-1","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1","issue":"6","issued":{"date-parts":[["2011"]]},"page":"e20579","publisher":"Public Library of Science","title":"Broad surveys of DNA viral diversity obtained through viral metagenomics of mosquitoes","type":"article-journal","volume":"6"},"uris":["http://www.mendeley.com/documents/?uuid=01f66404-efd7-47b3-9c8c-92fb70190b1d"]},{"id":"ITEM-2","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2","issue":"6","issued":{"date-parts":[["2015","6","1"]]},"page":"e0129845","publisher":"Public Library of Science","title":"A Metagenomic Survey of Viral Abundance and Diversity in Mosquitoes from Hubei Province","type":"article-journal","volume":"10"},"uris":["http://www.mendeley.com/documents/?uuid=022c847c-9940-4dbb-8170-7699f8f24847"]},{"id":"ITEM-3","itemData":{"ISSN":"1865-1674","author":[{"dropping-particle":"","family":"Hameed","given":"Muddassar","non-dropping-particle":"","parse-names":false,"suffix":""},{"dropping-particle":"","family":"Liu","given":"Ke","non-dropping-particle":"","parse-names":false,"suffix":""},{"dropping-particle":"","family":"Anwar","given":"Muhammad Naveed","non-dropping-particle":"","parse-names":false,"suffix":""},{"dropping-particle":"","family":"Wahaab","given":"Abdul","non-dropping-particle":"","parse-names":false,"suffix":""},{"dropping-particle":"","family":"Li","given":"Chenxi","non-dropping-particle":"","parse-names":false,"suffix":""},{"dropping-particle":"","family":"Di","given":"Di","non-dropping-particle":"","parse-names":false,"suffix":""},{"dropping-particle":"","family":"Wang","given":"Xin","non-dropping-particle":"","parse-names":false,"suffix":""},{"dropping-particle":"","family":"Khan","given":"Sawar","non-dropping-particle":"","parse-names":false,"suffix":""},{"dropping-particle":"","family":"Xu","given":"Jinpeng","non-dropping-particle":"","parse-names":false,"suffix":""},{"dropping-particle":"","family":"Li","given":"Beibei","non-dropping-particle":"","parse-names":false,"suffix":""}],"container-title":"Transboundary and emerging diseases","id":"ITEM-3","issue":"1","issued":{"date-parts":[["2020"]]},"page":"328-343","publisher":"Wiley Online Library","title":"A viral metagenomic analysis reveals rich viral abundance and diversity in mosquitoes from pig farms","type":"article-journal","volume":"67"},"uris":["http://www.mendeley.com/documents/?uuid=db525406-1c0d-43f2-b1e4-40b6dcebbbd2"]}],"mendeley":{"formattedCitation":"[111,112,119]","plainTextFormattedCitation":"[111,112,119]","previouslyFormattedCitation":"[111,112,119]"},"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11,112,119]</w:t>
      </w:r>
      <w:r w:rsidRPr="00720A83">
        <w:rPr>
          <w:rFonts w:cs="Arial"/>
          <w:lang w:val="en-GB"/>
        </w:rPr>
        <w:fldChar w:fldCharType="end"/>
      </w:r>
      <w:r w:rsidRPr="00720A83">
        <w:rPr>
          <w:rFonts w:cs="Arial"/>
          <w:lang w:val="en-GB"/>
        </w:rPr>
        <w:t xml:space="preserve">, rodents </w:t>
      </w:r>
      <w:r w:rsidRPr="00720A83">
        <w:rPr>
          <w:rFonts w:cs="Arial"/>
          <w:lang w:val="en-GB"/>
        </w:rPr>
        <w:fldChar w:fldCharType="begin" w:fldLock="1"/>
      </w:r>
      <w:r w:rsidR="001320A5">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id":"ITEM-2","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2","issue":"1","issued":{"date-parts":[["2018"]]},"page":"1-3","publisher":"Taylor &amp; Francis","title":"Biodiversity of rodent anelloviruses in China","type":"article-journal","volume":"7"},"uris":["http://www.mendeley.com/documents/?uuid=351944c6-7534-4683-bab3-09033bb538b5"]}],"mendeley":{"formattedCitation":"[3,125]","plainTextFormattedCitation":"[3,125]","previouslyFormattedCitation":"[3,125]"},"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3,125]</w:t>
      </w:r>
      <w:r w:rsidRPr="00720A83">
        <w:rPr>
          <w:rFonts w:cs="Arial"/>
          <w:lang w:val="en-GB"/>
        </w:rPr>
        <w:fldChar w:fldCharType="end"/>
      </w:r>
      <w:r w:rsidRPr="00720A83">
        <w:rPr>
          <w:rFonts w:cs="Arial"/>
          <w:lang w:val="en-GB"/>
        </w:rPr>
        <w:t xml:space="preserve"> and pinnipeds </w:t>
      </w:r>
      <w:r w:rsidRPr="00720A83">
        <w:rPr>
          <w:rFonts w:cs="Arial"/>
          <w:lang w:val="en-GB"/>
        </w:rPr>
        <w:fldChar w:fldCharType="begin" w:fldLock="1"/>
      </w:r>
      <w:r w:rsidR="001320A5">
        <w:rPr>
          <w:rFonts w:cs="Arial"/>
          <w:lang w:val="en-GB"/>
        </w:rPr>
        <w:instrText>ADDIN CSL_CITATION {"citationItems":[{"id":"ITEM-1","itemData":{"ISSN":"0022-1317","author":[{"dropping-particle":"","family":"Ng","given":"Terry Fei Fan","non-dropping-particle":"","parse-names":false,"suffix":""},{"dropping-particle":"","family":"Wheeler","given":"Elizabeth","non-dropping-particle":"","parse-names":false,"suffix":""},{"dropping-particle":"","family":"Greig","given":"Denise","non-dropping-particle":"","parse-names":false,"suffix":""},{"dropping-particle":"","family":"Waltzek","given":"Thomas B","non-dropping-particle":"","parse-names":false,"suffix":""},{"dropping-particle":"","family":"Gulland","given":"Frances","non-dropping-particle":"","parse-names":false,"suffix":""},{"dropping-particle":"","family":"Breitbart","given":"Mya","non-dropping-particle":"","parse-names":false,"suffix":""}],"container-title":"Journal of General Virology","id":"ITEM-1","issue":"6","issued":{"date-parts":[["2011"]]},"page":"1318-1323","publisher":"Microbiology Society","title":"Metagenomic identification of a novel anellovirus in Pacific harbor seal (Phoca vitulina richardsii) lung samples and its detection in samples from multiple years","type":"article-journal","volume":"92"},"uris":["http://www.mendeley.com/documents/?uuid=047be62b-bf52-495e-9dd4-6e389492868f"]},{"id":"ITEM-2","itemData":{"ISSN":"0022-1317","author":[{"dropping-particle":"","family":"Ng","given":"Terry Fei Fan","non-dropping-particle":"","parse-names":false,"suffix":""},{"dropping-particle":"","family":"Suedmeyer","given":"Wm Kirk","non-dropping-particle":"","parse-names":false,"suffix":""},{"dropping-particle":"","family":"Wheeler","given":"Elizabeth","non-dropping-particle":"","parse-names":false,"suffix":""},{"dropping-particle":"","family":"Gulland","given":"Frances","non-dropping-particle":"","parse-names":false,"suffix":""},{"dropping-particle":"","family":"Breitbart","given":"Mya","non-dropping-particle":"","parse-names":false,"suffix":""}],"container-title":"Journal of General Virology","id":"ITEM-2","issue":"5","issued":{"date-parts":[["2009"]]},"page":"1256-1261","publisher":"Microbiology Society","title":"Novel anellovirus discovered from a mortality event of captive California sea lions","type":"article-journal","volume":"90"},"uris":["http://www.mendeley.com/documents/?uuid=eb3f9bc1-71dc-47ad-8e35-b751eadaf191"]}],"mendeley":{"formattedCitation":"[120,126]","plainTextFormattedCitation":"[120,126]","previouslyFormattedCitation":"[120,126]"},"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20,126]</w:t>
      </w:r>
      <w:r w:rsidRPr="00720A83">
        <w:rPr>
          <w:rFonts w:cs="Arial"/>
          <w:lang w:val="en-GB"/>
        </w:rPr>
        <w:fldChar w:fldCharType="end"/>
      </w:r>
      <w:r w:rsidRPr="00720A83">
        <w:rPr>
          <w:rFonts w:cs="Arial"/>
          <w:lang w:val="en-GB"/>
        </w:rPr>
        <w:t xml:space="preserve">. To explore the host range and biodiversity of anelloviruses in different animal reservoirs, metagenomic-based approaches appear to yield much more information. Indeed, </w:t>
      </w:r>
      <w:r w:rsidRPr="00720A83">
        <w:rPr>
          <w:rFonts w:cs="Arial"/>
          <w:i/>
          <w:iCs/>
          <w:lang w:val="en-GB"/>
        </w:rPr>
        <w:t>a priori</w:t>
      </w:r>
      <w:r w:rsidRPr="00720A83">
        <w:rPr>
          <w:rFonts w:cs="Arial"/>
          <w:lang w:val="en-GB"/>
        </w:rPr>
        <w:t xml:space="preserve"> knowledge of viral sequences is required for virus-specific approaches. Given the large sequence divergence within the family, species-specific PCR primers are unlikely to be able to amplify novel anellovirus sequences. In contrast, metagenomic-based approaches do not require </w:t>
      </w:r>
      <w:r w:rsidRPr="00720A83">
        <w:rPr>
          <w:rFonts w:cs="Arial"/>
          <w:i/>
          <w:iCs/>
          <w:lang w:val="en-GB"/>
        </w:rPr>
        <w:t>a priori</w:t>
      </w:r>
      <w:r w:rsidRPr="00720A83">
        <w:rPr>
          <w:rFonts w:cs="Arial"/>
          <w:lang w:val="en-GB"/>
        </w:rPr>
        <w:t xml:space="preserve"> sequence information and therefore can detect novel anelloviruses. Furthermore, because anellovirus genomes are small, lesser sequencing reads are required for sufficient genomic coverage to produce reliable genome assemblies. This entails that while the </w:t>
      </w:r>
      <w:r w:rsidRPr="00720A83">
        <w:rPr>
          <w:rFonts w:cs="Arial"/>
          <w:lang w:val="en-GB"/>
        </w:rPr>
        <w:lastRenderedPageBreak/>
        <w:t xml:space="preserve">genomic fragments retrieved via virus-specific PCR is restricted by the amplicon length, longer or even full-length genomic sequences can be assembled via metagenomics-based approaches. In short, metagenomics may capture more genomic information from a larger </w:t>
      </w:r>
      <w:r>
        <w:rPr>
          <w:rFonts w:cs="Arial"/>
          <w:lang w:val="en-GB"/>
        </w:rPr>
        <w:t xml:space="preserve">proportion of the </w:t>
      </w:r>
      <w:proofErr w:type="spellStart"/>
      <w:r>
        <w:rPr>
          <w:rFonts w:cs="Arial"/>
          <w:lang w:val="en-GB"/>
        </w:rPr>
        <w:t>anelloviral</w:t>
      </w:r>
      <w:proofErr w:type="spellEnd"/>
      <w:r>
        <w:rPr>
          <w:rFonts w:cs="Arial"/>
          <w:lang w:val="en-GB"/>
        </w:rPr>
        <w:t xml:space="preserve"> diversity.</w:t>
      </w:r>
    </w:p>
    <w:p w14:paraId="31EC8A66" w14:textId="77777777" w:rsidR="006C2378" w:rsidRPr="00720A83" w:rsidRDefault="006C2378" w:rsidP="004874EF">
      <w:pPr>
        <w:pStyle w:val="NoSpacing"/>
        <w:spacing w:line="360" w:lineRule="auto"/>
        <w:rPr>
          <w:rFonts w:cs="Arial"/>
          <w:lang w:val="en-GB"/>
        </w:rPr>
      </w:pPr>
    </w:p>
    <w:p w14:paraId="55A79FB0" w14:textId="7A893847" w:rsidR="004874EF" w:rsidRPr="00720A83" w:rsidRDefault="00480695" w:rsidP="004874EF">
      <w:pPr>
        <w:pStyle w:val="NoSpacing"/>
        <w:spacing w:line="360" w:lineRule="auto"/>
        <w:rPr>
          <w:rFonts w:cs="Arial"/>
          <w:lang w:val="en-GB"/>
        </w:rPr>
      </w:pPr>
      <w:r>
        <w:rPr>
          <w:b/>
          <w:bCs/>
          <w:noProof/>
          <w:sz w:val="20"/>
          <w:szCs w:val="18"/>
          <w:lang w:val="en-GB"/>
        </w:rPr>
        <w:drawing>
          <wp:inline distT="0" distB="0" distL="0" distR="0" wp14:anchorId="3ABA21E0" wp14:editId="4E33CADD">
            <wp:extent cx="5549705" cy="612194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2004" cy="6146547"/>
                    </a:xfrm>
                    <a:prstGeom prst="rect">
                      <a:avLst/>
                    </a:prstGeom>
                    <a:noFill/>
                    <a:ln>
                      <a:noFill/>
                    </a:ln>
                  </pic:spPr>
                </pic:pic>
              </a:graphicData>
            </a:graphic>
          </wp:inline>
        </w:drawing>
      </w:r>
    </w:p>
    <w:p w14:paraId="1AA5FEF4" w14:textId="497ED7E7" w:rsidR="004874EF" w:rsidRPr="00720A83" w:rsidRDefault="004874EF" w:rsidP="004874EF">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8</w:t>
      </w:r>
      <w:r w:rsidRPr="00720A83">
        <w:rPr>
          <w:b/>
          <w:bCs/>
          <w:noProof/>
          <w:sz w:val="20"/>
          <w:szCs w:val="18"/>
          <w:lang w:val="en-GB"/>
        </w:rPr>
        <w:t>. Genomic diversity of the Anelloviridae and summary of evidence for cross-species transmission</w:t>
      </w:r>
      <w:r w:rsidRPr="00720A83">
        <w:rPr>
          <w:noProof/>
          <w:sz w:val="20"/>
          <w:szCs w:val="18"/>
          <w:lang w:val="en-GB"/>
        </w:rPr>
        <w:t xml:space="preserve">.  The genomic diversity of 1143 Anelloviridae genome sequences is represented here as a whole-genome neighbour-joining phylogeny, which was reconstructed using alignment-free Mash distances </w:t>
      </w:r>
      <w:r w:rsidRPr="00720A83">
        <w:rPr>
          <w:noProof/>
          <w:sz w:val="20"/>
          <w:szCs w:val="18"/>
          <w:lang w:val="en-GB"/>
        </w:rPr>
        <w:lastRenderedPageBreak/>
        <w:fldChar w:fldCharType="begin" w:fldLock="1"/>
      </w:r>
      <w:r w:rsidR="001320A5">
        <w:rPr>
          <w:noProof/>
          <w:sz w:val="20"/>
          <w:szCs w:val="18"/>
          <w:lang w:val="en-GB"/>
        </w:rPr>
        <w:instrText>ADDIN CSL_CITATION {"citationItems":[{"id":"ITEM-1","itemData":{"ISSN":"1474-760X","author":[{"dropping-particle":"","family":"Ondov","given":"Brian D","non-dropping-particle":"","parse-names":false,"suffix":""},{"dropping-particle":"","family":"Treangen","given":"Todd J","non-dropping-particle":"","parse-names":false,"suffix":""},{"dropping-particle":"","family":"Melsted","given":"Páll","non-dropping-particle":"","parse-names":false,"suffix":""},{"dropping-particle":"","family":"Mallonee","given":"Adam B","non-dropping-particle":"","parse-names":false,"suffix":""},{"dropping-particle":"","family":"Bergman","given":"Nicholas H","non-dropping-particle":"","parse-names":false,"suffix":""},{"dropping-particle":"","family":"Koren","given":"Sergey","non-dropping-particle":"","parse-names":false,"suffix":""},{"dropping-particle":"","family":"Phillippy","given":"Adam M","non-dropping-particle":"","parse-names":false,"suffix":""}],"container-title":"Genome biology","id":"ITEM-1","issue":"1","issued":{"date-parts":[["2016"]]},"page":"132","publisher":"Springer","title":"Mash: fast genome and metagenome distance estimation using MinHash","type":"article-journal","volume":"17"},"uris":["http://www.mendeley.com/documents/?uuid=fdc1750b-788a-4633-a3ab-00c40987e7fd"]}],"mendeley":{"formattedCitation":"[127]","plainTextFormattedCitation":"[127]","previouslyFormattedCitation":"[127]"},"properties":{"noteIndex":0},"schema":"https://github.com/citation-style-language/schema/raw/master/csl-citation.json"}</w:instrText>
      </w:r>
      <w:r w:rsidRPr="00720A83">
        <w:rPr>
          <w:noProof/>
          <w:sz w:val="20"/>
          <w:szCs w:val="18"/>
          <w:lang w:val="en-GB"/>
        </w:rPr>
        <w:fldChar w:fldCharType="separate"/>
      </w:r>
      <w:r w:rsidR="001B28C6" w:rsidRPr="001B28C6">
        <w:rPr>
          <w:noProof/>
          <w:sz w:val="20"/>
          <w:szCs w:val="18"/>
          <w:lang w:val="en-GB"/>
        </w:rPr>
        <w:t>[127]</w:t>
      </w:r>
      <w:r w:rsidRPr="00720A83">
        <w:rPr>
          <w:noProof/>
          <w:sz w:val="20"/>
          <w:szCs w:val="18"/>
          <w:lang w:val="en-GB"/>
        </w:rPr>
        <w:fldChar w:fldCharType="end"/>
      </w:r>
      <w:r w:rsidRPr="00720A83">
        <w:rPr>
          <w:noProof/>
          <w:sz w:val="20"/>
          <w:szCs w:val="18"/>
          <w:lang w:val="en-GB"/>
        </w:rPr>
        <w:t xml:space="preserve"> and rooted with the genome accession MK012481 (see </w:t>
      </w:r>
      <w:r w:rsidRPr="00720A83">
        <w:rPr>
          <w:b/>
          <w:bCs/>
          <w:noProof/>
          <w:sz w:val="20"/>
          <w:szCs w:val="18"/>
          <w:lang w:val="en-GB"/>
        </w:rPr>
        <w:t>Appendix</w:t>
      </w:r>
      <w:r w:rsidRPr="00720A83">
        <w:rPr>
          <w:noProof/>
          <w:sz w:val="20"/>
          <w:szCs w:val="18"/>
          <w:lang w:val="en-GB"/>
        </w:rPr>
        <w:t xml:space="preserve">). This phylogeny is annotated with symbols illustrating the host range and cross-species transmission of various viral species. </w:t>
      </w:r>
    </w:p>
    <w:p w14:paraId="204C79A7" w14:textId="77777777" w:rsidR="00C57412" w:rsidRPr="00720A83" w:rsidRDefault="00C57412" w:rsidP="00CE02B2">
      <w:pPr>
        <w:pStyle w:val="NoSpacing"/>
        <w:rPr>
          <w:noProof/>
          <w:sz w:val="20"/>
          <w:szCs w:val="18"/>
          <w:lang w:val="en-GB"/>
        </w:rPr>
      </w:pPr>
    </w:p>
    <w:p w14:paraId="41C727C7" w14:textId="4CFCD07E" w:rsidR="00353B06" w:rsidRPr="00720A83" w:rsidRDefault="00586FE3" w:rsidP="00353B06">
      <w:pPr>
        <w:pStyle w:val="Heading2"/>
        <w:rPr>
          <w:lang w:val="en-GB"/>
        </w:rPr>
      </w:pPr>
      <w:bookmarkStart w:id="28" w:name="_Toc63343244"/>
      <w:r>
        <w:rPr>
          <w:lang w:val="en-GB"/>
        </w:rPr>
        <w:t>Evidence for c</w:t>
      </w:r>
      <w:r w:rsidR="00612636">
        <w:rPr>
          <w:lang w:val="en-GB"/>
        </w:rPr>
        <w:t>ross-species transmission</w:t>
      </w:r>
      <w:bookmarkEnd w:id="28"/>
    </w:p>
    <w:p w14:paraId="1E9B0111" w14:textId="1C125BD4" w:rsidR="008E4531" w:rsidRDefault="0092428A" w:rsidP="008E4531">
      <w:pPr>
        <w:rPr>
          <w:lang w:val="en-GB"/>
        </w:rPr>
      </w:pPr>
      <w:r w:rsidRPr="00720A83">
        <w:rPr>
          <w:lang w:val="en-GB"/>
        </w:rPr>
        <w:t>There has been considerable evidence supporting</w:t>
      </w:r>
      <w:r w:rsidR="00612636">
        <w:rPr>
          <w:lang w:val="en-GB"/>
        </w:rPr>
        <w:t xml:space="preserve"> the ability of anelloviruses to transmit between host species</w:t>
      </w:r>
      <w:r w:rsidR="00EC75CB" w:rsidRPr="00720A83">
        <w:rPr>
          <w:lang w:val="en-GB"/>
        </w:rPr>
        <w:t xml:space="preserve">. </w:t>
      </w:r>
      <w:r w:rsidR="00797510" w:rsidRPr="00720A83">
        <w:rPr>
          <w:lang w:val="en-GB"/>
        </w:rPr>
        <w:t xml:space="preserve">Singh </w:t>
      </w:r>
      <w:r w:rsidR="00A77045" w:rsidRPr="00720A83">
        <w:rPr>
          <w:lang w:val="en-GB"/>
        </w:rPr>
        <w:t xml:space="preserve">and </w:t>
      </w:r>
      <w:proofErr w:type="spellStart"/>
      <w:r w:rsidR="00A77045" w:rsidRPr="00720A83">
        <w:rPr>
          <w:lang w:val="en-GB"/>
        </w:rPr>
        <w:t>Ramamoorthy</w:t>
      </w:r>
      <w:proofErr w:type="spellEnd"/>
      <w:r w:rsidR="00797510" w:rsidRPr="00720A83">
        <w:rPr>
          <w:lang w:val="en-GB"/>
        </w:rPr>
        <w:t xml:space="preserve"> </w:t>
      </w:r>
      <w:r w:rsidR="00797510" w:rsidRPr="00720A83">
        <w:rPr>
          <w:lang w:val="en-GB"/>
        </w:rPr>
        <w:fldChar w:fldCharType="begin" w:fldLock="1"/>
      </w:r>
      <w:r w:rsidR="001320A5">
        <w:rPr>
          <w:lang w:val="en-GB"/>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122]","plainTextFormattedCitation":"[122]","previouslyFormattedCitation":"[122]"},"properties":{"noteIndex":0},"schema":"https://github.com/citation-style-language/schema/raw/master/csl-citation.json"}</w:instrText>
      </w:r>
      <w:r w:rsidR="00797510" w:rsidRPr="00720A83">
        <w:rPr>
          <w:lang w:val="en-GB"/>
        </w:rPr>
        <w:fldChar w:fldCharType="separate"/>
      </w:r>
      <w:r w:rsidR="001B28C6" w:rsidRPr="001B28C6">
        <w:rPr>
          <w:noProof/>
          <w:lang w:val="en-GB"/>
        </w:rPr>
        <w:t>[122]</w:t>
      </w:r>
      <w:r w:rsidR="00797510" w:rsidRPr="00720A83">
        <w:rPr>
          <w:lang w:val="en-GB"/>
        </w:rPr>
        <w:fldChar w:fldCharType="end"/>
      </w:r>
      <w:r w:rsidR="00797510" w:rsidRPr="00720A83">
        <w:rPr>
          <w:lang w:val="en-GB"/>
        </w:rPr>
        <w:t xml:space="preserve"> detected </w:t>
      </w:r>
      <w:r w:rsidR="00A77045" w:rsidRPr="00720A83">
        <w:rPr>
          <w:lang w:val="en-GB"/>
        </w:rPr>
        <w:t xml:space="preserve">both </w:t>
      </w:r>
      <w:r w:rsidR="00797510" w:rsidRPr="00720A83">
        <w:rPr>
          <w:lang w:val="en-GB"/>
        </w:rPr>
        <w:t xml:space="preserve">TTSuV and human TTV sequences in canine, bovine, ovine, equine, and elk </w:t>
      </w:r>
      <w:r w:rsidR="006129B6" w:rsidRPr="00720A83">
        <w:rPr>
          <w:lang w:val="en-GB"/>
        </w:rPr>
        <w:t>sera</w:t>
      </w:r>
      <w:r w:rsidR="00797510" w:rsidRPr="00720A83">
        <w:rPr>
          <w:lang w:val="en-GB"/>
        </w:rPr>
        <w:t xml:space="preserve"> using species-specific PCR primers</w:t>
      </w:r>
      <w:r w:rsidR="00A77045" w:rsidRPr="00720A83">
        <w:rPr>
          <w:lang w:val="en-GB"/>
        </w:rPr>
        <w:t xml:space="preserve">. They further </w:t>
      </w:r>
      <w:r w:rsidR="006129B6" w:rsidRPr="00720A83">
        <w:rPr>
          <w:lang w:val="en-GB"/>
        </w:rPr>
        <w:t xml:space="preserve">detected </w:t>
      </w:r>
      <w:r w:rsidR="00A77045" w:rsidRPr="00720A83">
        <w:rPr>
          <w:lang w:val="en-GB"/>
        </w:rPr>
        <w:t>TTSuV-specific antibodies in bovine, ovine and equine samples</w:t>
      </w:r>
      <w:r w:rsidR="00187562" w:rsidRPr="00720A83">
        <w:rPr>
          <w:lang w:val="en-GB"/>
        </w:rPr>
        <w:t xml:space="preserve"> using enzyme-linked </w:t>
      </w:r>
      <w:proofErr w:type="spellStart"/>
      <w:r w:rsidR="00187562" w:rsidRPr="00720A83">
        <w:rPr>
          <w:lang w:val="en-GB"/>
        </w:rPr>
        <w:t>immunoabsorbant</w:t>
      </w:r>
      <w:proofErr w:type="spellEnd"/>
      <w:r w:rsidR="00187562" w:rsidRPr="00720A83">
        <w:rPr>
          <w:lang w:val="en-GB"/>
        </w:rPr>
        <w:t xml:space="preserve"> assays (ELISA)</w:t>
      </w:r>
      <w:r w:rsidR="006129B6" w:rsidRPr="00720A83">
        <w:rPr>
          <w:lang w:val="en-GB"/>
        </w:rPr>
        <w:t>, confirming the presence of productive TTSuV infection</w:t>
      </w:r>
      <w:r w:rsidR="00495A0C" w:rsidRPr="00720A83">
        <w:rPr>
          <w:lang w:val="en-GB"/>
        </w:rPr>
        <w:t xml:space="preserve"> in these animals</w:t>
      </w:r>
      <w:r w:rsidR="006129B6" w:rsidRPr="00720A83">
        <w:rPr>
          <w:lang w:val="en-GB"/>
        </w:rPr>
        <w:t xml:space="preserve">. </w:t>
      </w:r>
      <w:r w:rsidR="00187562" w:rsidRPr="00720A83">
        <w:rPr>
          <w:lang w:val="en-GB"/>
        </w:rPr>
        <w:t xml:space="preserve">Notably, the authors did not find TTSuV-specific antibodies in elk and canine samples despite the presence of TTSuV DNA, suggesting that either the magnitudes of antibody responses were below the limit of detection for the ELISA assay used, or that viral replication was insufficient </w:t>
      </w:r>
      <w:r w:rsidR="00126DE0" w:rsidRPr="00720A83">
        <w:rPr>
          <w:lang w:val="en-GB"/>
        </w:rPr>
        <w:t>to trigger the production of TTSuV-specific antibodies. The former possibility implies considerable variability in the strength of adaptive immune responses to anellovirus infection while the latter suggests that TTSuV may not be adapted for efficient replication in said hosts. Nonetheless, these findings provide strong evidence for the ability of TTSuV to infec</w:t>
      </w:r>
      <w:r w:rsidR="00835250">
        <w:rPr>
          <w:lang w:val="en-GB"/>
        </w:rPr>
        <w:t>t</w:t>
      </w:r>
      <w:r w:rsidR="00126DE0" w:rsidRPr="00720A83">
        <w:rPr>
          <w:lang w:val="en-GB"/>
        </w:rPr>
        <w:t xml:space="preserve"> multiple animal hosts and possible cross-species transmission of both TTSuV and human TTV.</w:t>
      </w:r>
      <w:r w:rsidR="00E2492F">
        <w:rPr>
          <w:lang w:val="en-GB"/>
        </w:rPr>
        <w:t xml:space="preserve"> </w:t>
      </w:r>
      <w:r w:rsidR="001831F9">
        <w:rPr>
          <w:lang w:val="en-GB"/>
        </w:rPr>
        <w:t>Separately, r</w:t>
      </w:r>
      <w:r w:rsidR="001831F9" w:rsidRPr="00720A83">
        <w:rPr>
          <w:lang w:val="en-GB"/>
        </w:rPr>
        <w:t xml:space="preserve">odent TTVs have also been shown to infect a broad range of hosts. A large metagenomic surveillance study on rodent samples collected from 20 provinces in China found that rodent TTV lineages were </w:t>
      </w:r>
      <w:r w:rsidR="001831F9">
        <w:rPr>
          <w:lang w:val="en-GB"/>
        </w:rPr>
        <w:t>found</w:t>
      </w:r>
      <w:r w:rsidR="001831F9" w:rsidRPr="00720A83">
        <w:rPr>
          <w:lang w:val="en-GB"/>
        </w:rPr>
        <w:t xml:space="preserve"> in multiple hosts from the same family, or even hosts from three different families (</w:t>
      </w:r>
      <w:proofErr w:type="spellStart"/>
      <w:r w:rsidR="001831F9" w:rsidRPr="00720A83">
        <w:rPr>
          <w:i/>
          <w:iCs/>
          <w:lang w:val="en-GB"/>
        </w:rPr>
        <w:t>Circitidae</w:t>
      </w:r>
      <w:proofErr w:type="spellEnd"/>
      <w:r w:rsidR="001831F9" w:rsidRPr="00720A83">
        <w:rPr>
          <w:lang w:val="en-GB"/>
        </w:rPr>
        <w:t xml:space="preserve">, </w:t>
      </w:r>
      <w:r w:rsidR="001831F9" w:rsidRPr="00720A83">
        <w:rPr>
          <w:i/>
          <w:iCs/>
          <w:lang w:val="en-GB"/>
        </w:rPr>
        <w:t>Muridae</w:t>
      </w:r>
      <w:r w:rsidR="001831F9" w:rsidRPr="00720A83">
        <w:rPr>
          <w:lang w:val="en-GB"/>
        </w:rPr>
        <w:t xml:space="preserve"> and </w:t>
      </w:r>
      <w:r w:rsidR="001831F9" w:rsidRPr="00720A83">
        <w:rPr>
          <w:i/>
          <w:iCs/>
          <w:lang w:val="en-GB"/>
        </w:rPr>
        <w:t>Chinchillidae</w:t>
      </w:r>
      <w:r w:rsidR="001831F9" w:rsidRPr="00720A83">
        <w:rPr>
          <w:lang w:val="en-GB"/>
        </w:rPr>
        <w:t xml:space="preserve">) </w:t>
      </w:r>
      <w:r w:rsidR="001831F9" w:rsidRPr="00720A83">
        <w:rPr>
          <w:lang w:val="en-GB"/>
        </w:rPr>
        <w:fldChar w:fldCharType="begin" w:fldLock="1"/>
      </w:r>
      <w:r w:rsidR="001320A5">
        <w:rPr>
          <w:lang w:val="en-GB"/>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125]","plainTextFormattedCitation":"[125]","previouslyFormattedCitation":"[125]"},"properties":{"noteIndex":0},"schema":"https://github.com/citation-style-language/schema/raw/master/csl-citation.json"}</w:instrText>
      </w:r>
      <w:r w:rsidR="001831F9" w:rsidRPr="00720A83">
        <w:rPr>
          <w:lang w:val="en-GB"/>
        </w:rPr>
        <w:fldChar w:fldCharType="separate"/>
      </w:r>
      <w:r w:rsidR="001B28C6" w:rsidRPr="001B28C6">
        <w:rPr>
          <w:noProof/>
          <w:lang w:val="en-GB"/>
        </w:rPr>
        <w:t>[125]</w:t>
      </w:r>
      <w:r w:rsidR="001831F9" w:rsidRPr="00720A83">
        <w:rPr>
          <w:lang w:val="en-GB"/>
        </w:rPr>
        <w:fldChar w:fldCharType="end"/>
      </w:r>
      <w:r w:rsidR="001831F9" w:rsidRPr="00720A83">
        <w:rPr>
          <w:lang w:val="en-GB"/>
        </w:rPr>
        <w:t>.</w:t>
      </w:r>
      <w:r w:rsidR="009126EA">
        <w:rPr>
          <w:lang w:val="en-GB"/>
        </w:rPr>
        <w:t xml:space="preserve"> Additionally, as mentioned previously, </w:t>
      </w:r>
      <w:r w:rsidR="004953D0" w:rsidRPr="00720A83">
        <w:rPr>
          <w:lang w:val="en-GB"/>
        </w:rPr>
        <w:t>de Souza et al.</w:t>
      </w:r>
      <w:r w:rsidR="00BE4486" w:rsidRPr="00720A83">
        <w:rPr>
          <w:lang w:val="en-GB"/>
        </w:rPr>
        <w:t xml:space="preserve"> </w:t>
      </w:r>
      <w:r w:rsidR="00BE4486" w:rsidRPr="00720A83">
        <w:rPr>
          <w:lang w:val="en-GB"/>
        </w:rPr>
        <w:fldChar w:fldCharType="begin" w:fldLock="1"/>
      </w:r>
      <w:r w:rsidR="001320A5">
        <w:rPr>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43]","plainTextFormattedCitation":"[43]","previouslyFormattedCitation":"[43]"},"properties":{"noteIndex":0},"schema":"https://github.com/citation-style-language/schema/raw/master/csl-citation.json"}</w:instrText>
      </w:r>
      <w:r w:rsidR="00BE4486" w:rsidRPr="00720A83">
        <w:rPr>
          <w:lang w:val="en-GB"/>
        </w:rPr>
        <w:fldChar w:fldCharType="separate"/>
      </w:r>
      <w:r w:rsidR="001B28C6" w:rsidRPr="001B28C6">
        <w:rPr>
          <w:noProof/>
          <w:lang w:val="en-GB"/>
        </w:rPr>
        <w:t>[43]</w:t>
      </w:r>
      <w:r w:rsidR="00BE4486" w:rsidRPr="00720A83">
        <w:rPr>
          <w:lang w:val="en-GB"/>
        </w:rPr>
        <w:fldChar w:fldCharType="end"/>
      </w:r>
      <w:r w:rsidR="004953D0" w:rsidRPr="00720A83">
        <w:rPr>
          <w:lang w:val="en-GB"/>
        </w:rPr>
        <w:t xml:space="preserve"> </w:t>
      </w:r>
      <w:r w:rsidR="00AC062A" w:rsidRPr="00720A83">
        <w:rPr>
          <w:lang w:val="en-GB"/>
        </w:rPr>
        <w:t>found</w:t>
      </w:r>
      <w:r w:rsidR="004953D0" w:rsidRPr="00720A83">
        <w:rPr>
          <w:lang w:val="en-GB"/>
        </w:rPr>
        <w:t xml:space="preserve"> </w:t>
      </w:r>
      <w:r w:rsidR="00C740A5" w:rsidRPr="00720A83">
        <w:rPr>
          <w:lang w:val="en-GB"/>
        </w:rPr>
        <w:t xml:space="preserve">two </w:t>
      </w:r>
      <w:r w:rsidR="004953D0" w:rsidRPr="00720A83">
        <w:rPr>
          <w:lang w:val="en-GB"/>
        </w:rPr>
        <w:t xml:space="preserve">phylogenetically </w:t>
      </w:r>
      <w:r w:rsidR="00FC0366">
        <w:rPr>
          <w:lang w:val="en-GB"/>
        </w:rPr>
        <w:t>related</w:t>
      </w:r>
      <w:r w:rsidR="004953D0" w:rsidRPr="00720A83">
        <w:rPr>
          <w:lang w:val="en-GB"/>
        </w:rPr>
        <w:t xml:space="preserve"> anelloviruses in a vampire bat</w:t>
      </w:r>
      <w:r w:rsidR="00C740A5" w:rsidRPr="00720A83">
        <w:rPr>
          <w:lang w:val="en-GB"/>
        </w:rPr>
        <w:t xml:space="preserve"> and an opossum. </w:t>
      </w:r>
      <w:r w:rsidR="00C50614">
        <w:rPr>
          <w:lang w:val="en-GB"/>
        </w:rPr>
        <w:t>A</w:t>
      </w:r>
      <w:r w:rsidR="00AC062A" w:rsidRPr="00720A83">
        <w:rPr>
          <w:lang w:val="en-GB"/>
        </w:rPr>
        <w:t xml:space="preserve"> third</w:t>
      </w:r>
      <w:r w:rsidR="00C740A5" w:rsidRPr="00720A83">
        <w:rPr>
          <w:lang w:val="en-GB"/>
        </w:rPr>
        <w:t xml:space="preserve"> anellovirus sequence</w:t>
      </w:r>
      <w:r w:rsidR="00AC062A" w:rsidRPr="00720A83">
        <w:rPr>
          <w:lang w:val="en-GB"/>
        </w:rPr>
        <w:t xml:space="preserve"> obtained</w:t>
      </w:r>
      <w:r w:rsidR="00C740A5" w:rsidRPr="00720A83">
        <w:rPr>
          <w:lang w:val="en-GB"/>
        </w:rPr>
        <w:t xml:space="preserve"> from the frugivorous (i.e. fruit-eating) bat, </w:t>
      </w:r>
      <w:proofErr w:type="spellStart"/>
      <w:r w:rsidR="00C740A5" w:rsidRPr="00720A83">
        <w:rPr>
          <w:i/>
          <w:iCs/>
          <w:lang w:val="en-GB"/>
        </w:rPr>
        <w:t>Carollia</w:t>
      </w:r>
      <w:proofErr w:type="spellEnd"/>
      <w:r w:rsidR="00C740A5" w:rsidRPr="00720A83">
        <w:rPr>
          <w:i/>
          <w:iCs/>
          <w:lang w:val="en-GB"/>
        </w:rPr>
        <w:t xml:space="preserve"> </w:t>
      </w:r>
      <w:proofErr w:type="spellStart"/>
      <w:r w:rsidR="00C740A5" w:rsidRPr="00720A83">
        <w:rPr>
          <w:i/>
          <w:iCs/>
          <w:lang w:val="en-GB"/>
        </w:rPr>
        <w:t>perspicillata</w:t>
      </w:r>
      <w:proofErr w:type="spellEnd"/>
      <w:r w:rsidR="00C740A5" w:rsidRPr="00720A83">
        <w:rPr>
          <w:lang w:val="en-GB"/>
        </w:rPr>
        <w:t>, was also</w:t>
      </w:r>
      <w:r w:rsidR="00572835">
        <w:rPr>
          <w:lang w:val="en-GB"/>
        </w:rPr>
        <w:t xml:space="preserve"> estimated to share a common ancestor with the other two sequences </w:t>
      </w:r>
      <w:r w:rsidR="00BE4486" w:rsidRPr="00720A83">
        <w:rPr>
          <w:lang w:val="en-GB"/>
        </w:rPr>
        <w:fldChar w:fldCharType="begin" w:fldLock="1"/>
      </w:r>
      <w:r w:rsidR="001320A5">
        <w:rPr>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43]","plainTextFormattedCitation":"[43]","previouslyFormattedCitation":"[43]"},"properties":{"noteIndex":0},"schema":"https://github.com/citation-style-language/schema/raw/master/csl-citation.json"}</w:instrText>
      </w:r>
      <w:r w:rsidR="00BE4486" w:rsidRPr="00720A83">
        <w:rPr>
          <w:lang w:val="en-GB"/>
        </w:rPr>
        <w:fldChar w:fldCharType="separate"/>
      </w:r>
      <w:r w:rsidR="001B28C6" w:rsidRPr="001B28C6">
        <w:rPr>
          <w:noProof/>
          <w:lang w:val="en-GB"/>
        </w:rPr>
        <w:t>[43]</w:t>
      </w:r>
      <w:r w:rsidR="00BE4486" w:rsidRPr="00720A83">
        <w:rPr>
          <w:lang w:val="en-GB"/>
        </w:rPr>
        <w:fldChar w:fldCharType="end"/>
      </w:r>
      <w:r w:rsidR="00C740A5" w:rsidRPr="00720A83">
        <w:rPr>
          <w:lang w:val="en-GB"/>
        </w:rPr>
        <w:t xml:space="preserve">. </w:t>
      </w:r>
      <w:r w:rsidR="004750C9">
        <w:rPr>
          <w:lang w:val="en-GB"/>
        </w:rPr>
        <w:t>Moreover, t</w:t>
      </w:r>
      <w:r w:rsidR="00C740A5" w:rsidRPr="00720A83">
        <w:rPr>
          <w:lang w:val="en-GB"/>
        </w:rPr>
        <w:t xml:space="preserve">he node where </w:t>
      </w:r>
      <w:r w:rsidR="00AC062A" w:rsidRPr="00720A83">
        <w:rPr>
          <w:lang w:val="en-GB"/>
        </w:rPr>
        <w:t xml:space="preserve">the </w:t>
      </w:r>
      <w:r w:rsidR="00C740A5" w:rsidRPr="00720A83">
        <w:rPr>
          <w:lang w:val="en-GB"/>
        </w:rPr>
        <w:t xml:space="preserve">three sequences diverged from the other anelloviruses had a </w:t>
      </w:r>
      <w:commentRangeStart w:id="29"/>
      <w:r w:rsidR="00C740A5" w:rsidRPr="00C50614">
        <w:rPr>
          <w:highlight w:val="yellow"/>
          <w:lang w:val="en-GB"/>
        </w:rPr>
        <w:t>high bootstrap support</w:t>
      </w:r>
      <w:r w:rsidR="00C740A5" w:rsidRPr="00720A83">
        <w:rPr>
          <w:lang w:val="en-GB"/>
        </w:rPr>
        <w:t xml:space="preserve"> </w:t>
      </w:r>
      <w:commentRangeEnd w:id="29"/>
      <w:r w:rsidR="00C50614">
        <w:rPr>
          <w:rStyle w:val="CommentReference"/>
        </w:rPr>
        <w:commentReference w:id="29"/>
      </w:r>
      <w:r w:rsidR="00C740A5" w:rsidRPr="00720A83">
        <w:rPr>
          <w:lang w:val="en-GB"/>
        </w:rPr>
        <w:t xml:space="preserve">value, </w:t>
      </w:r>
      <w:r w:rsidR="005C6E35" w:rsidRPr="00720A83">
        <w:rPr>
          <w:lang w:val="en-GB"/>
        </w:rPr>
        <w:t>suggesting that their</w:t>
      </w:r>
      <w:r w:rsidR="00C740A5" w:rsidRPr="00720A83">
        <w:rPr>
          <w:lang w:val="en-GB"/>
        </w:rPr>
        <w:t xml:space="preserve"> </w:t>
      </w:r>
      <w:r w:rsidR="005C6E35" w:rsidRPr="00720A83">
        <w:rPr>
          <w:lang w:val="en-GB"/>
        </w:rPr>
        <w:t>evolutionary</w:t>
      </w:r>
      <w:r w:rsidR="00C740A5" w:rsidRPr="00720A83">
        <w:rPr>
          <w:lang w:val="en-GB"/>
        </w:rPr>
        <w:t xml:space="preserve"> relationship</w:t>
      </w:r>
      <w:r w:rsidR="005C6E35" w:rsidRPr="00720A83">
        <w:rPr>
          <w:lang w:val="en-GB"/>
        </w:rPr>
        <w:t>s can be confidently inferred.</w:t>
      </w:r>
      <w:r w:rsidR="00BE4486" w:rsidRPr="00720A83">
        <w:rPr>
          <w:lang w:val="en-GB"/>
        </w:rPr>
        <w:t xml:space="preserve"> </w:t>
      </w:r>
      <w:r w:rsidR="004750C9">
        <w:rPr>
          <w:lang w:val="en-GB"/>
        </w:rPr>
        <w:t xml:space="preserve">Given that </w:t>
      </w:r>
      <w:r w:rsidR="004750C9" w:rsidRPr="004750C9">
        <w:rPr>
          <w:i/>
          <w:iCs/>
          <w:lang w:val="en-GB"/>
        </w:rPr>
        <w:t xml:space="preserve">D. </w:t>
      </w:r>
      <w:proofErr w:type="spellStart"/>
      <w:r w:rsidR="004750C9" w:rsidRPr="004750C9">
        <w:rPr>
          <w:i/>
          <w:iCs/>
          <w:lang w:val="en-GB"/>
        </w:rPr>
        <w:t>rotundus</w:t>
      </w:r>
      <w:proofErr w:type="spellEnd"/>
      <w:r w:rsidR="004750C9">
        <w:rPr>
          <w:lang w:val="en-GB"/>
        </w:rPr>
        <w:t xml:space="preserve"> and </w:t>
      </w:r>
      <w:r w:rsidR="004750C9" w:rsidRPr="004750C9">
        <w:rPr>
          <w:i/>
          <w:iCs/>
          <w:lang w:val="en-GB"/>
        </w:rPr>
        <w:t xml:space="preserve">C. </w:t>
      </w:r>
      <w:proofErr w:type="spellStart"/>
      <w:r w:rsidR="004750C9" w:rsidRPr="004750C9">
        <w:rPr>
          <w:i/>
          <w:iCs/>
          <w:lang w:val="en-GB"/>
        </w:rPr>
        <w:t>perspicillata</w:t>
      </w:r>
      <w:proofErr w:type="spellEnd"/>
      <w:r w:rsidR="004750C9">
        <w:rPr>
          <w:lang w:val="en-GB"/>
        </w:rPr>
        <w:t xml:space="preserve"> are known to share roosts in caves </w:t>
      </w:r>
      <w:r w:rsidR="004750C9">
        <w:rPr>
          <w:lang w:val="en-GB"/>
        </w:rPr>
        <w:fldChar w:fldCharType="begin" w:fldLock="1"/>
      </w:r>
      <w:r w:rsidR="001320A5">
        <w:rPr>
          <w:lang w:val="en-GB"/>
        </w:rPr>
        <w:instrText>ADDIN CSL_CITATION {"citationItems":[{"id":"ITEM-1","itemData":{"DOI":"10.1007/s10393-016-1183-z","ISSN":"1612-9210","abstract":"Certain bat species serve as natural reservoirs for pathogens in several key viral families including henipa-, lyssa-, corona-, and filoviruses, which may pose serious threats to human health. The Common Vampire Bat (Desmodus rotundus), due to its abundance, sanguivorous feeding habit involving humans and domestic animals, and highly social behavioral ecology, may have an unusually high potential for interspecies disease transmission. Previous studies have investigated rabies dynamics in D. rotundus, yet the diversity of other viruses, bacteria, and other microbes that these bats may carry remains largely unknown. We screened 396 blood, urine, saliva, and fecal samples from D. rotundus captured in Guatemala for 13 viral families and genera. Positive results were found for rhabdovirus, adenovirus, and herpesvirus assays. We also screened these samples for Bartonella spp. and found that 38% of individuals tested positive. To characterize potential for interspecies transmission associated with feeding behavior, we also analyzed cytochrome B sequences from fecal samples to identify prey species and found that domestic cattle (Bos taurus) made up the majority of blood meals. Our findings suggest that the risk of pathogen spillover from Desmodus rotundus, including between domestic animal species, is possible and warrants further investigation to characterize this microbial diversity and expand our understanding of foraging ecology in their populations.","author":[{"dropping-particle":"","family":"Wray","given":"Amy K","non-dropping-particle":"","parse-names":false,"suffix":""},{"dropping-particle":"","family":"Olival","given":"Kevin J","non-dropping-particle":"","parse-names":false,"suffix":""},{"dropping-particle":"","family":"Morán","given":"David","non-dropping-particle":"","parse-names":false,"suffix":""},{"dropping-particle":"","family":"Lopez","given":"Maria Renee","non-dropping-particle":"","parse-names":false,"suffix":""},{"dropping-particle":"","family":"Alvarez","given":"Danilo","non-dropping-particle":"","parse-names":false,"suffix":""},{"dropping-particle":"","family":"Navarrete-Macias","given":"Isamara","non-dropping-particle":"","parse-names":false,"suffix":""},{"dropping-particle":"","family":"Liang","given":"Eliza","non-dropping-particle":"","parse-names":false,"suffix":""},{"dropping-particle":"","family":"Simmons","given":"Nancy B","non-dropping-particle":"","parse-names":false,"suffix":""},{"dropping-particle":"","family":"Lipkin","given":"W Ian","non-dropping-particle":"","parse-names":false,"suffix":""},{"dropping-particle":"","family":"Daszak","given":"Peter","non-dropping-particle":"","parse-names":false,"suffix":""},{"dropping-particle":"","family":"Anthony","given":"Simon J","non-dropping-particle":"","parse-names":false,"suffix":""}],"container-title":"EcoHealth","id":"ITEM-1","issue":"4","issued":{"date-parts":[["2016"]]},"page":"761-774","title":"Viral Diversity, Prey Preference, and Bartonella Prevalence in Desmodus rotundus in Guatemala","type":"article-journal","volume":"13"},"uris":["http://www.mendeley.com/documents/?uuid=901d9553-3e95-46aa-9d03-b04f06006368"]},{"id":"ITEM-2","itemData":{"ISSN":"0006-3606","author":[{"dropping-particle":"","family":"Trajano","given":"Eleonora","non-dropping-particle":"","parse-names":false,"suffix":""}],"container-title":"Biotropica","id":"ITEM-2","issued":{"date-parts":[["1996"]]},"page":"121-129","publisher":"JSTOR","title":"Movements of cave bats in southeastern Brazil, with emphasis on the population ecology of the common vampire bat, Desmodus rotundus (Chiroptera)","type":"article-journal"},"uris":["http://www.mendeley.com/documents/?uuid=047fd47b-874a-4b75-a946-573a2e188a16"]}],"mendeley":{"formattedCitation":"[128,129]","plainTextFormattedCitation":"[128,129]","previouslyFormattedCitation":"[128,129]"},"properties":{"noteIndex":0},"schema":"https://github.com/citation-style-language/schema/raw/master/csl-citation.json"}</w:instrText>
      </w:r>
      <w:r w:rsidR="004750C9">
        <w:rPr>
          <w:lang w:val="en-GB"/>
        </w:rPr>
        <w:fldChar w:fldCharType="separate"/>
      </w:r>
      <w:r w:rsidR="001B28C6" w:rsidRPr="001B28C6">
        <w:rPr>
          <w:noProof/>
          <w:lang w:val="en-GB"/>
        </w:rPr>
        <w:t>[128,129]</w:t>
      </w:r>
      <w:r w:rsidR="004750C9">
        <w:rPr>
          <w:lang w:val="en-GB"/>
        </w:rPr>
        <w:fldChar w:fldCharType="end"/>
      </w:r>
      <w:r w:rsidR="004750C9">
        <w:rPr>
          <w:lang w:val="en-GB"/>
        </w:rPr>
        <w:t xml:space="preserve">, </w:t>
      </w:r>
      <w:r w:rsidR="00B16336">
        <w:rPr>
          <w:lang w:val="en-GB"/>
        </w:rPr>
        <w:t xml:space="preserve">horizontal transmission of anelloviruses </w:t>
      </w:r>
      <w:r w:rsidR="001831F9">
        <w:rPr>
          <w:lang w:val="en-GB"/>
        </w:rPr>
        <w:t xml:space="preserve">between the two hosts </w:t>
      </w:r>
      <w:r w:rsidR="00B16336">
        <w:rPr>
          <w:lang w:val="en-GB"/>
        </w:rPr>
        <w:t xml:space="preserve">may have occurred during roosting. </w:t>
      </w:r>
      <w:r w:rsidR="009126EA">
        <w:rPr>
          <w:lang w:val="en-GB"/>
        </w:rPr>
        <w:t>Collectively, t</w:t>
      </w:r>
      <w:r w:rsidR="001831F9" w:rsidRPr="00720A83">
        <w:rPr>
          <w:lang w:val="en-GB"/>
        </w:rPr>
        <w:t xml:space="preserve">hese studies suggest that anelloviruses, or </w:t>
      </w:r>
      <w:r w:rsidR="001831F9" w:rsidRPr="00720A83">
        <w:rPr>
          <w:lang w:val="en-GB"/>
        </w:rPr>
        <w:lastRenderedPageBreak/>
        <w:t xml:space="preserve">at least those associated with mammalian hosts, tend to be ‘generalists’ that </w:t>
      </w:r>
      <w:r w:rsidR="001831F9">
        <w:rPr>
          <w:lang w:val="en-GB"/>
        </w:rPr>
        <w:t>have retained the ability to</w:t>
      </w:r>
      <w:r w:rsidR="001831F9" w:rsidRPr="00720A83">
        <w:rPr>
          <w:lang w:val="en-GB"/>
        </w:rPr>
        <w:t xml:space="preserve"> infect </w:t>
      </w:r>
      <w:r w:rsidR="001831F9">
        <w:rPr>
          <w:lang w:val="en-GB"/>
        </w:rPr>
        <w:t>a broad range of hosts.</w:t>
      </w:r>
    </w:p>
    <w:p w14:paraId="7A49D7AC" w14:textId="6C5ACE9C" w:rsidR="00263AA5" w:rsidRDefault="008E4531" w:rsidP="008E4531">
      <w:pPr>
        <w:rPr>
          <w:lang w:val="en-GB"/>
        </w:rPr>
      </w:pPr>
      <w:r>
        <w:rPr>
          <w:lang w:val="en-GB"/>
        </w:rPr>
        <w:t xml:space="preserve">Understanding how anelloviruses are internalised by cells during infection may </w:t>
      </w:r>
      <w:r w:rsidR="003749DF">
        <w:rPr>
          <w:lang w:val="en-GB"/>
        </w:rPr>
        <w:t>account for the broad host range of anelloviruses</w:t>
      </w:r>
      <w:r w:rsidR="00625C3A">
        <w:rPr>
          <w:lang w:val="en-GB"/>
        </w:rPr>
        <w:t>.</w:t>
      </w:r>
      <w:r>
        <w:rPr>
          <w:lang w:val="en-GB"/>
        </w:rPr>
        <w:t xml:space="preserve"> </w:t>
      </w:r>
      <w:r w:rsidR="003749DF">
        <w:rPr>
          <w:lang w:val="en-GB"/>
        </w:rPr>
        <w:t xml:space="preserve">However, the exact mechanism for viral entry is currently unknown. </w:t>
      </w:r>
      <w:r w:rsidR="00625C3A">
        <w:rPr>
          <w:lang w:val="en-GB"/>
        </w:rPr>
        <w:t xml:space="preserve">Generally, non-enveloped viruses, which include anelloviruses, enter </w:t>
      </w:r>
      <w:r w:rsidR="0020341B">
        <w:rPr>
          <w:lang w:val="en-GB"/>
        </w:rPr>
        <w:t>host cells</w:t>
      </w:r>
      <w:r w:rsidR="00625C3A">
        <w:rPr>
          <w:lang w:val="en-GB"/>
        </w:rPr>
        <w:t xml:space="preserve"> by the binding of capsid proteins to </w:t>
      </w:r>
      <w:r w:rsidR="0020341B">
        <w:rPr>
          <w:lang w:val="en-GB"/>
        </w:rPr>
        <w:t xml:space="preserve">cell surface </w:t>
      </w:r>
      <w:r w:rsidR="00CC31B4">
        <w:rPr>
          <w:lang w:val="en-GB"/>
        </w:rPr>
        <w:fldChar w:fldCharType="begin" w:fldLock="1"/>
      </w:r>
      <w:r w:rsidR="001320A5">
        <w:rPr>
          <w:lang w:val="en-GB"/>
        </w:rPr>
        <w:instrText>ADDIN CSL_CITATION {"citationItems":[{"id":"ITEM-1","itemData":{"DOI":"10.1038/nrmicro817","ISSN":"1740-1534","abstract":"Virus entry into animal cells is initiated by attachment to receptors and is followed by important conformational changes of viral proteins, penetration through (non-enveloped viruses) or fusion with (enveloped viruses) cellular membranes. The process ends with transfer of viral genomes inside host cells.Viral proteins mediating entry are very diverse, but many share common three-dimensional structural motifs.Conformational changes in the viral proteins that drive entry are typically initiated by high-affinity interactions with receptors, or changes in pH after receptor binding and internalization. They include formation of coiled-coils in class I fusion proteins, dimer to trimer transitions in class II fusion proteins, movement of capsid proteins in non-enveloped viruses and exposure of membrane destabilizing sequences.Fusion with, or penetration through, cell membranes might involve multimolecular protein complexes and requires structural rearrangements of membrane lipids.Inhibitors of virus entry can prevent virus attachment, or bind to entry intermediates; small organic molecules, peptides, soluble receptors and antibodies are in clinical trials. Six virus-specific polyclonal human immunoglobulins, one monoclonal antibody and one peptide have been approved by the US Food and Drug Administration for clinical use.Viral proteins involved in entry can induce immune responses and be used as vaccine immunogens.Viral entry machineries could be beneficial for human physiology and retargeted for the treatment of cancer and other diseases.","author":[{"dropping-particle":"","family":"Dimitrov","given":"Dimiter S","non-dropping-particle":"","parse-names":false,"suffix":""}],"container-title":"Nature Reviews Microbiology","id":"ITEM-1","issue":"2","issued":{"date-parts":[["2004"]]},"page":"109-122","title":"Virus entry: molecular mechanisms and biomedical applications","type":"article-journal","volume":"2"},"uris":["http://www.mendeley.com/documents/?uuid=635f5fa8-ade3-4d2a-99ae-9a522392c882"]}],"mendeley":{"formattedCitation":"[130]","plainTextFormattedCitation":"[130]","previouslyFormattedCitation":"[130]"},"properties":{"noteIndex":0},"schema":"https://github.com/citation-style-language/schema/raw/master/csl-citation.json"}</w:instrText>
      </w:r>
      <w:r w:rsidR="00CC31B4">
        <w:rPr>
          <w:lang w:val="en-GB"/>
        </w:rPr>
        <w:fldChar w:fldCharType="separate"/>
      </w:r>
      <w:r w:rsidR="001B28C6" w:rsidRPr="001B28C6">
        <w:rPr>
          <w:noProof/>
          <w:lang w:val="en-GB"/>
        </w:rPr>
        <w:t>[130]</w:t>
      </w:r>
      <w:r w:rsidR="00CC31B4">
        <w:rPr>
          <w:lang w:val="en-GB"/>
        </w:rPr>
        <w:fldChar w:fldCharType="end"/>
      </w:r>
      <w:r w:rsidR="00625C3A">
        <w:rPr>
          <w:lang w:val="en-GB"/>
        </w:rPr>
        <w:t>. These viruses subsequently penetrate the cell membrane</w:t>
      </w:r>
      <w:r w:rsidR="00AA0250">
        <w:rPr>
          <w:lang w:val="en-GB"/>
        </w:rPr>
        <w:t xml:space="preserve"> </w:t>
      </w:r>
      <w:r w:rsidR="00625C3A">
        <w:rPr>
          <w:lang w:val="en-GB"/>
        </w:rPr>
        <w:t>and</w:t>
      </w:r>
      <w:r w:rsidR="00AA0250">
        <w:rPr>
          <w:lang w:val="en-GB"/>
        </w:rPr>
        <w:t xml:space="preserve"> release their genomes into the host cell</w:t>
      </w:r>
      <w:r w:rsidR="0020341B">
        <w:rPr>
          <w:lang w:val="en-GB"/>
        </w:rPr>
        <w:t xml:space="preserve"> where it proliferates</w:t>
      </w:r>
      <w:r w:rsidR="00AA0250">
        <w:rPr>
          <w:lang w:val="en-GB"/>
        </w:rPr>
        <w:t>.</w:t>
      </w:r>
      <w:r w:rsidR="000A7A37">
        <w:rPr>
          <w:lang w:val="en-GB"/>
        </w:rPr>
        <w:t xml:space="preserve"> </w:t>
      </w:r>
      <w:r w:rsidR="00CC31B4">
        <w:rPr>
          <w:lang w:val="en-GB"/>
        </w:rPr>
        <w:t>A</w:t>
      </w:r>
      <w:r w:rsidR="00275C3E">
        <w:rPr>
          <w:lang w:val="en-GB"/>
        </w:rPr>
        <w:t xml:space="preserve"> potential mechanism for anellovirus viral entry may be modelled off that of</w:t>
      </w:r>
      <w:r w:rsidR="00351814">
        <w:rPr>
          <w:lang w:val="en-GB"/>
        </w:rPr>
        <w:t xml:space="preserve"> </w:t>
      </w:r>
      <w:r w:rsidR="00CC31B4">
        <w:rPr>
          <w:lang w:val="en-GB"/>
        </w:rPr>
        <w:t>porcine circovirus</w:t>
      </w:r>
      <w:r w:rsidR="009C24ED">
        <w:rPr>
          <w:lang w:val="en-GB"/>
        </w:rPr>
        <w:t xml:space="preserve"> (PCV)</w:t>
      </w:r>
      <w:r w:rsidR="00275C3E">
        <w:rPr>
          <w:lang w:val="en-GB"/>
        </w:rPr>
        <w:t xml:space="preserve">, </w:t>
      </w:r>
      <w:r w:rsidR="00CC31B4">
        <w:rPr>
          <w:lang w:val="en-GB"/>
        </w:rPr>
        <w:t xml:space="preserve">a circular ssDNA virus </w:t>
      </w:r>
      <w:r w:rsidR="00275C3E">
        <w:rPr>
          <w:lang w:val="en-GB"/>
        </w:rPr>
        <w:t>from</w:t>
      </w:r>
      <w:r w:rsidR="00CC31B4">
        <w:rPr>
          <w:lang w:val="en-GB"/>
        </w:rPr>
        <w:t xml:space="preserve"> the family </w:t>
      </w:r>
      <w:proofErr w:type="spellStart"/>
      <w:r w:rsidR="00CC31B4" w:rsidRPr="00CC31B4">
        <w:rPr>
          <w:i/>
          <w:iCs/>
          <w:lang w:val="en-GB"/>
        </w:rPr>
        <w:t>Circoviridae</w:t>
      </w:r>
      <w:proofErr w:type="spellEnd"/>
      <w:r w:rsidR="00275C3E">
        <w:rPr>
          <w:i/>
          <w:iCs/>
          <w:lang w:val="en-GB"/>
        </w:rPr>
        <w:t xml:space="preserve">. </w:t>
      </w:r>
      <w:r w:rsidR="00275C3E">
        <w:rPr>
          <w:lang w:val="en-GB"/>
        </w:rPr>
        <w:t>A viral particle must first attach to extracellular host cell receptors and induce uptake (</w:t>
      </w:r>
      <w:r w:rsidR="00275C3E" w:rsidRPr="0038150A">
        <w:rPr>
          <w:b/>
          <w:bCs/>
          <w:lang w:val="en-GB"/>
        </w:rPr>
        <w:t xml:space="preserve">Figure </w:t>
      </w:r>
      <w:r w:rsidR="00C575EC">
        <w:rPr>
          <w:b/>
          <w:bCs/>
          <w:lang w:val="en-GB"/>
        </w:rPr>
        <w:t>9</w:t>
      </w:r>
      <w:r w:rsidR="00275C3E" w:rsidRPr="0038150A">
        <w:rPr>
          <w:b/>
          <w:bCs/>
          <w:lang w:val="en-GB"/>
        </w:rPr>
        <w:t>a</w:t>
      </w:r>
      <w:r w:rsidR="00275C3E">
        <w:rPr>
          <w:lang w:val="en-GB"/>
        </w:rPr>
        <w:t>). PCV</w:t>
      </w:r>
      <w:r w:rsidR="00263AA5">
        <w:rPr>
          <w:lang w:val="en-GB"/>
        </w:rPr>
        <w:t xml:space="preserve"> was shown to use proteoglycans, which consist of a core protein chain that is covalently attached to several glycosaminoglycan chains such as heparin </w:t>
      </w:r>
      <w:proofErr w:type="spellStart"/>
      <w:r w:rsidR="00263AA5">
        <w:rPr>
          <w:lang w:val="en-GB"/>
        </w:rPr>
        <w:t>sulfate</w:t>
      </w:r>
      <w:proofErr w:type="spellEnd"/>
      <w:r w:rsidR="00263AA5">
        <w:rPr>
          <w:lang w:val="en-GB"/>
        </w:rPr>
        <w:t xml:space="preserve"> (HS) and chondroitin </w:t>
      </w:r>
      <w:proofErr w:type="spellStart"/>
      <w:r w:rsidR="00263AA5">
        <w:rPr>
          <w:lang w:val="en-GB"/>
        </w:rPr>
        <w:t>sulfate</w:t>
      </w:r>
      <w:proofErr w:type="spellEnd"/>
      <w:r w:rsidR="00263AA5">
        <w:rPr>
          <w:lang w:val="en-GB"/>
        </w:rPr>
        <w:t xml:space="preserve">-B (CSB), as their receptor for viral entry </w:t>
      </w:r>
      <w:r w:rsidR="00263AA5">
        <w:rPr>
          <w:lang w:val="en-GB"/>
        </w:rPr>
        <w:fldChar w:fldCharType="begin" w:fldLock="1"/>
      </w:r>
      <w:r w:rsidR="001320A5">
        <w:rPr>
          <w:lang w:val="en-GB"/>
        </w:rPr>
        <w:instrText>ADDIN CSL_CITATION {"citationItems":[{"id":"ITEM-1","itemData":{"ISSN":"0022-538X","author":[{"dropping-particle":"","family":"Misinzo","given":"Gerald","non-dropping-particle":"","parse-names":false,"suffix":""},{"dropping-particle":"","family":"Delputte","given":"Peter L","non-dropping-particle":"","parse-names":false,"suffix":""},{"dropping-particle":"","family":"Meerts","given":"Peter","non-dropping-particle":"","parse-names":false,"suffix":""},{"dropping-particle":"","family":"Lefebvre","given":"David J","non-dropping-particle":"","parse-names":false,"suffix":""},{"dropping-particle":"","family":"Nauwynck","given":"Hans J","non-dropping-particle":"","parse-names":false,"suffix":""}],"container-title":"Journal of virology","id":"ITEM-1","issue":"7","issued":{"date-parts":[["2006"]]},"page":"3487-3494","publisher":"Am Soc Microbiol","title":"Porcine circovirus 2 uses heparan sulfate and chondroitin sulfate B glycosaminoglycans as receptors for its attachment to host cells","type":"article-journal","volume":"80"},"uris":["http://www.mendeley.com/documents/?uuid=cd60f7b5-5747-4c98-b2a3-6bb76a9ae6cf"]}],"mendeley":{"formattedCitation":"[131]","plainTextFormattedCitation":"[131]","previouslyFormattedCitation":"[131]"},"properties":{"noteIndex":0},"schema":"https://github.com/citation-style-language/schema/raw/master/csl-citation.json"}</w:instrText>
      </w:r>
      <w:r w:rsidR="00263AA5">
        <w:rPr>
          <w:lang w:val="en-GB"/>
        </w:rPr>
        <w:fldChar w:fldCharType="separate"/>
      </w:r>
      <w:r w:rsidR="001B28C6" w:rsidRPr="001B28C6">
        <w:rPr>
          <w:noProof/>
          <w:lang w:val="en-GB"/>
        </w:rPr>
        <w:t>[131]</w:t>
      </w:r>
      <w:r w:rsidR="00263AA5">
        <w:rPr>
          <w:lang w:val="en-GB"/>
        </w:rPr>
        <w:fldChar w:fldCharType="end"/>
      </w:r>
      <w:r w:rsidR="00263AA5">
        <w:rPr>
          <w:lang w:val="en-GB"/>
        </w:rPr>
        <w:t xml:space="preserve">. Additionally, an arginine-rich region at the N-terminus of the PCV capsid protein was shown to act as a cell-penetrating peptide (CPP) that triggers endocytosis and hence uptake of its cargo into the cell </w:t>
      </w:r>
      <w:r w:rsidR="00263AA5">
        <w:rPr>
          <w:lang w:val="en-GB"/>
        </w:rPr>
        <w:fldChar w:fldCharType="begin" w:fldLock="1"/>
      </w:r>
      <w:r w:rsidR="001320A5">
        <w:rPr>
          <w:lang w:val="en-GB"/>
        </w:rPr>
        <w:instrText>ADDIN CSL_CITATION {"citationItems":[{"id":"ITEM-1","itemData":{"ISSN":"0021-9258","author":[{"dropping-particle":"","family":"Yu","given":"Wanting","non-dropping-particle":"","parse-names":false,"suffix":""},{"dropping-particle":"","family":"Zhan","given":"Yang","non-dropping-particle":"","parse-names":false,"suffix":""},{"dropping-particle":"","family":"Xue","given":"Boxin","non-dropping-particle":"","parse-names":false,"suffix":""},{"dropping-particle":"","family":"Dong","given":"Yanpeng","non-dropping-particle":"","parse-names":false,"suffix":""},{"dropping-particle":"","family":"Wang","given":"Yanfeng","non-dropping-particle":"","parse-names":false,"suffix":""},{"dropping-particle":"","family":"Jiang","given":"Ping","non-dropping-particle":"","parse-names":false,"suffix":""},{"dropping-particle":"","family":"Wang","given":"Aibing","non-dropping-particle":"","parse-names":false,"suffix":""},{"dropping-particle":"","family":"Sun","given":"Yujie","non-dropping-particle":"","parse-names":false,"suffix":""},{"dropping-particle":"","family":"Yang","given":"Yi","non-dropping-particle":"","parse-names":false,"suffix":""}],"container-title":"Journal of Biological Chemistry","id":"ITEM-1","issue":"39","issued":{"date-parts":[["2018"]]},"page":"15221-15232","publisher":"Elsevier","title":"Highly efficient cellular uptake of a cell-penetrating peptide (CPP) derived from the capsid protein of porcine circovirus type 2","type":"article-journal","volume":"293"},"uris":["http://www.mendeley.com/documents/?uuid=5004c646-a1ec-40c0-a97c-3cc6275a2e11"]}],"mendeley":{"formattedCitation":"[132]","plainTextFormattedCitation":"[132]","previouslyFormattedCitation":"[132]"},"properties":{"noteIndex":0},"schema":"https://github.com/citation-style-language/schema/raw/master/csl-citation.json"}</w:instrText>
      </w:r>
      <w:r w:rsidR="00263AA5">
        <w:rPr>
          <w:lang w:val="en-GB"/>
        </w:rPr>
        <w:fldChar w:fldCharType="separate"/>
      </w:r>
      <w:r w:rsidR="001B28C6" w:rsidRPr="001B28C6">
        <w:rPr>
          <w:noProof/>
          <w:lang w:val="en-GB"/>
        </w:rPr>
        <w:t>[132]</w:t>
      </w:r>
      <w:r w:rsidR="00263AA5">
        <w:rPr>
          <w:lang w:val="en-GB"/>
        </w:rPr>
        <w:fldChar w:fldCharType="end"/>
      </w:r>
      <w:r w:rsidR="00263AA5">
        <w:rPr>
          <w:lang w:val="en-GB"/>
        </w:rPr>
        <w:t xml:space="preserve">. While a direct binding interaction between the N-terminal sequence of the PCV capsid and proteoglycan receptors has not been described, most CPPs are understood to allow the translocation of macromolecules into cells by proteoglycan-binding </w:t>
      </w:r>
      <w:r w:rsidR="00263AA5">
        <w:rPr>
          <w:lang w:val="en-GB"/>
        </w:rPr>
        <w:fldChar w:fldCharType="begin" w:fldLock="1"/>
      </w:r>
      <w:r w:rsidR="001320A5">
        <w:rPr>
          <w:lang w:val="en-GB"/>
        </w:rPr>
        <w:instrText>ADDIN CSL_CITATION {"citationItems":[{"id":"ITEM-1","itemData":{"DOI":"https://doi.org/10.1016/j.peptides.2009.05.017","ISSN":"0196-9781","abstract":"Adenovirus vectors (Advs) are widely used for basic and clinical research because of their high transduction efficiency. However, they are poorly transduced into cells lacking the primary adenovirus receptor, the coxsackievirus and adenovirus receptor (CAR). Here, we generated Adv conjugated with cell-penetrating peptides (CPPs), such as Tat, octaarginine (R8) or proline-rich (Pro) peptides, and compared the transduction properties of these constructs. We constructed the Advs conjugated to the CPPs (CPP–Adv) by chemical conjugation. The CPP-conjugated Advs created with optimal modification ratios led to gene expression 1–2log orders higher than unmodified Adv in CAR-negative cells. Tat-Adv and R8-Adv were taken up into the cells mainly through macropinocytosis, independently of the CAR. In addition, the cellular uptake of Tat-Adv was highly dependent on heparan sulfate on the cell surface, whereas that of R8-Adv was dependent on chondroitin sulfate B. These data suggest that the use of CPP-Advs with different cellular uptake pathways might create new methods for the delivery of Adv. The results obtained in this research encourage the use of CPP-peptide-modified Advs as an attractive tool for transducing cells and as useful platform vectors for gene therapy and basic research.","author":[{"dropping-particle":"","family":"Eto","given":"Yusuke","non-dropping-particle":"","parse-names":false,"suffix":""},{"dropping-particle":"","family":"Yoshioka","given":"Yasuo","non-dropping-particle":"","parse-names":false,"suffix":""},{"dropping-particle":"","family":"Asavatanabodee","given":"Ratima","non-dropping-particle":"","parse-names":false,"suffix":""},{"dropping-particle":"","family":"Kida","given":"Shinya","non-dropping-particle":"","parse-names":false,"suffix":""},{"dropping-particle":"","family":"Maeda","given":"Mitsuko","non-dropping-particle":"","parse-names":false,"suffix":""},{"dropping-particle":"","family":"Mukai","given":"Yohei","non-dropping-particle":"","parse-names":false,"suffix":""},{"dropping-particle":"","family":"Mizuguchi","given":"Hiroyuki","non-dropping-particle":"","parse-names":false,"suffix":""},{"dropping-particle":"","family":"Kawasaki","given":"Koichi","non-dropping-particle":"","parse-names":false,"suffix":""},{"dropping-particle":"","family":"Okada","given":"Naoki","non-dropping-particle":"","parse-names":false,"suffix":""},{"dropping-particle":"","family":"Nakagawa","given":"Shinsaku","non-dropping-particle":"","parse-names":false,"suffix":""}],"container-title":"Peptides","id":"ITEM-1","issue":"8","issued":{"date-parts":[["2009"]]},"page":"1548-1552","title":"Transduction of adenovirus vectors modified with cell-penetrating peptides","type":"article-journal","volume":"30"},"uris":["http://www.mendeley.com/documents/?uuid=692bcc2a-22b4-4e6f-9b14-b83e7a0547d4"]},{"id":"ITEM-2","itemData":{"ISSN":"0014-5793","author":[{"dropping-particle":"","family":"Bechara","given":"Chérine","non-dropping-particle":"","parse-names":false,"suffix":""},{"dropping-particle":"","family":"Sagan","given":"Sandrine","non-dropping-particle":"","parse-names":false,"suffix":""}],"container-title":"FEBS letters","id":"ITEM-2","issue":"12","issued":{"date-parts":[["2013"]]},"page":"1693-1702","publisher":"Elsevier","title":"Cell-penetrating peptides: 20 years later, where do we stand?","type":"article-journal","volume":"587"},"uris":["http://www.mendeley.com/documents/?uuid=0191856c-9cdc-4bd4-b5c9-548a54d793a5"]}],"mendeley":{"formattedCitation":"[133,134]","plainTextFormattedCitation":"[133,134]","previouslyFormattedCitation":"[133,134]"},"properties":{"noteIndex":0},"schema":"https://github.com/citation-style-language/schema/raw/master/csl-citation.json"}</w:instrText>
      </w:r>
      <w:r w:rsidR="00263AA5">
        <w:rPr>
          <w:lang w:val="en-GB"/>
        </w:rPr>
        <w:fldChar w:fldCharType="separate"/>
      </w:r>
      <w:r w:rsidR="001B28C6" w:rsidRPr="001B28C6">
        <w:rPr>
          <w:noProof/>
          <w:lang w:val="en-GB"/>
        </w:rPr>
        <w:t>[133,134]</w:t>
      </w:r>
      <w:r w:rsidR="00263AA5">
        <w:rPr>
          <w:lang w:val="en-GB"/>
        </w:rPr>
        <w:fldChar w:fldCharType="end"/>
      </w:r>
      <w:r w:rsidR="00263AA5">
        <w:rPr>
          <w:lang w:val="en-GB"/>
        </w:rPr>
        <w:t xml:space="preserve">. </w:t>
      </w:r>
      <w:r w:rsidR="009331F0">
        <w:rPr>
          <w:lang w:val="en-GB"/>
        </w:rPr>
        <w:t xml:space="preserve">Visualisation </w:t>
      </w:r>
      <w:r w:rsidR="00351814">
        <w:rPr>
          <w:lang w:val="en-GB"/>
        </w:rPr>
        <w:t xml:space="preserve">of </w:t>
      </w:r>
      <w:r w:rsidR="009331F0">
        <w:rPr>
          <w:lang w:val="en-GB"/>
        </w:rPr>
        <w:t>PCV and anellovir</w:t>
      </w:r>
      <w:r w:rsidR="00351814">
        <w:rPr>
          <w:lang w:val="en-GB"/>
        </w:rPr>
        <w:t xml:space="preserve">us capsid protein sequences </w:t>
      </w:r>
      <w:r w:rsidR="00263AA5">
        <w:rPr>
          <w:lang w:val="en-GB"/>
        </w:rPr>
        <w:t xml:space="preserve">found a similar </w:t>
      </w:r>
      <w:r w:rsidR="009C24ED">
        <w:rPr>
          <w:lang w:val="en-GB"/>
        </w:rPr>
        <w:t xml:space="preserve">arginine-rich region </w:t>
      </w:r>
      <w:r w:rsidR="00263AA5">
        <w:rPr>
          <w:lang w:val="en-GB"/>
        </w:rPr>
        <w:t xml:space="preserve">conserved in anellovirus capsid proteins </w:t>
      </w:r>
      <w:r w:rsidR="00CC31B4">
        <w:rPr>
          <w:lang w:val="en-GB"/>
        </w:rPr>
        <w:t>(</w:t>
      </w:r>
      <w:r w:rsidR="00CC31B4" w:rsidRPr="003749DF">
        <w:rPr>
          <w:b/>
          <w:bCs/>
          <w:lang w:val="en-GB"/>
        </w:rPr>
        <w:t xml:space="preserve">Figure </w:t>
      </w:r>
      <w:r w:rsidR="00C575EC">
        <w:rPr>
          <w:b/>
          <w:bCs/>
          <w:lang w:val="en-GB"/>
        </w:rPr>
        <w:t>9</w:t>
      </w:r>
      <w:r w:rsidR="009331F0">
        <w:rPr>
          <w:b/>
          <w:bCs/>
          <w:lang w:val="en-GB"/>
        </w:rPr>
        <w:t>b</w:t>
      </w:r>
      <w:r w:rsidR="00CC31B4">
        <w:rPr>
          <w:lang w:val="en-GB"/>
        </w:rPr>
        <w:t>)</w:t>
      </w:r>
      <w:r w:rsidR="00263AA5">
        <w:rPr>
          <w:lang w:val="en-GB"/>
        </w:rPr>
        <w:t xml:space="preserve">. This suggests that proteoglycans are possible candidates for receptors used by anelloviruses during viral entry. </w:t>
      </w:r>
      <w:r w:rsidR="00C82EC1">
        <w:rPr>
          <w:lang w:val="en-GB"/>
        </w:rPr>
        <w:t>Future studies may consider investigating whether the anellovirus-derived N-terminal capsid sequences can function as CPPs to probe the mechanism(s) of viral entry.</w:t>
      </w:r>
    </w:p>
    <w:p w14:paraId="50443C4C" w14:textId="5DE08E48" w:rsidR="008E4531" w:rsidRDefault="00ED4459" w:rsidP="008E4531">
      <w:pPr>
        <w:rPr>
          <w:lang w:val="en-GB"/>
        </w:rPr>
      </w:pPr>
      <w:r>
        <w:rPr>
          <w:lang w:val="en-GB"/>
        </w:rPr>
        <w:t>Interestingly, PCVs were found to be able to infect cells lacking both HS</w:t>
      </w:r>
      <w:r w:rsidR="00C82EC1">
        <w:rPr>
          <w:lang w:val="en-GB"/>
        </w:rPr>
        <w:t xml:space="preserve"> and CS proteoglycans</w:t>
      </w:r>
      <w:r>
        <w:rPr>
          <w:lang w:val="en-GB"/>
        </w:rPr>
        <w:t xml:space="preserve"> </w:t>
      </w:r>
      <w:r w:rsidR="00D1783E">
        <w:rPr>
          <w:lang w:val="en-GB"/>
        </w:rPr>
        <w:fldChar w:fldCharType="begin" w:fldLock="1"/>
      </w:r>
      <w:r w:rsidR="001320A5">
        <w:rPr>
          <w:lang w:val="en-GB"/>
        </w:rPr>
        <w:instrText>ADDIN CSL_CITATION {"citationItems":[{"id":"ITEM-1","itemData":{"ISSN":"0022-538X","author":[{"dropping-particle":"","family":"Misinzo","given":"Gerald","non-dropping-particle":"","parse-names":false,"suffix":""},{"dropping-particle":"","family":"Delputte","given":"Peter L","non-dropping-particle":"","parse-names":false,"suffix":""},{"dropping-particle":"","family":"Meerts","given":"Peter","non-dropping-particle":"","parse-names":false,"suffix":""},{"dropping-particle":"","family":"Lefebvre","given":"David J","non-dropping-particle":"","parse-names":false,"suffix":""},{"dropping-particle":"","family":"Nauwynck","given":"Hans J","non-dropping-particle":"","parse-names":false,"suffix":""}],"container-title":"Journal of virology","id":"ITEM-1","issue":"7","issued":{"date-parts":[["2006"]]},"page":"3487-3494","publisher":"Am Soc Microbiol","title":"Porcine circovirus 2 uses heparan sulfate and chondroitin sulfate B glycosaminoglycans as receptors for its attachment to host cells","type":"article-journal","volume":"80"},"uris":["http://www.mendeley.com/documents/?uuid=cd60f7b5-5747-4c98-b2a3-6bb76a9ae6cf"]}],"mendeley":{"formattedCitation":"[131]","plainTextFormattedCitation":"[131]","previouslyFormattedCitation":"[131]"},"properties":{"noteIndex":0},"schema":"https://github.com/citation-style-language/schema/raw/master/csl-citation.json"}</w:instrText>
      </w:r>
      <w:r w:rsidR="00D1783E">
        <w:rPr>
          <w:lang w:val="en-GB"/>
        </w:rPr>
        <w:fldChar w:fldCharType="separate"/>
      </w:r>
      <w:r w:rsidR="001B28C6" w:rsidRPr="001B28C6">
        <w:rPr>
          <w:noProof/>
          <w:lang w:val="en-GB"/>
        </w:rPr>
        <w:t>[131]</w:t>
      </w:r>
      <w:r w:rsidR="00D1783E">
        <w:rPr>
          <w:lang w:val="en-GB"/>
        </w:rPr>
        <w:fldChar w:fldCharType="end"/>
      </w:r>
      <w:r w:rsidR="00D1783E">
        <w:rPr>
          <w:lang w:val="en-GB"/>
        </w:rPr>
        <w:t xml:space="preserve">. Additionally, inhibition of </w:t>
      </w:r>
      <w:r w:rsidR="00A7014C">
        <w:rPr>
          <w:lang w:val="en-GB"/>
        </w:rPr>
        <w:t>major</w:t>
      </w:r>
      <w:r w:rsidR="00D1783E">
        <w:rPr>
          <w:lang w:val="en-GB"/>
        </w:rPr>
        <w:t xml:space="preserve"> </w:t>
      </w:r>
      <w:proofErr w:type="spellStart"/>
      <w:r w:rsidR="00D1783E">
        <w:rPr>
          <w:lang w:val="en-GB"/>
        </w:rPr>
        <w:t>endocytotic</w:t>
      </w:r>
      <w:proofErr w:type="spellEnd"/>
      <w:r w:rsidR="00D1783E">
        <w:rPr>
          <w:lang w:val="en-GB"/>
        </w:rPr>
        <w:t xml:space="preserve"> pathways</w:t>
      </w:r>
      <w:r w:rsidR="00A7014C">
        <w:rPr>
          <w:lang w:val="en-GB"/>
        </w:rPr>
        <w:t xml:space="preserve"> such as </w:t>
      </w:r>
      <w:proofErr w:type="spellStart"/>
      <w:r w:rsidR="00A7014C">
        <w:rPr>
          <w:lang w:val="en-GB"/>
        </w:rPr>
        <w:t>clathrin</w:t>
      </w:r>
      <w:proofErr w:type="spellEnd"/>
      <w:r w:rsidR="00A7014C">
        <w:rPr>
          <w:lang w:val="en-GB"/>
        </w:rPr>
        <w:t xml:space="preserve">-mediated endocytosis or </w:t>
      </w:r>
      <w:proofErr w:type="spellStart"/>
      <w:r w:rsidR="00A7014C">
        <w:rPr>
          <w:lang w:val="en-GB"/>
        </w:rPr>
        <w:t>macropinocytosis</w:t>
      </w:r>
      <w:proofErr w:type="spellEnd"/>
      <w:r w:rsidR="00D1783E">
        <w:rPr>
          <w:lang w:val="en-GB"/>
        </w:rPr>
        <w:t xml:space="preserve"> was found to </w:t>
      </w:r>
      <w:r w:rsidR="00A7014C">
        <w:rPr>
          <w:lang w:val="en-GB"/>
        </w:rPr>
        <w:t>reduce</w:t>
      </w:r>
      <w:r w:rsidR="00D1783E">
        <w:rPr>
          <w:lang w:val="en-GB"/>
        </w:rPr>
        <w:t xml:space="preserve"> </w:t>
      </w:r>
      <w:r w:rsidR="00A7014C">
        <w:rPr>
          <w:lang w:val="en-GB"/>
        </w:rPr>
        <w:t xml:space="preserve">uptake of PCV-derived N-terminal sequences </w:t>
      </w:r>
      <w:r w:rsidR="00A7014C">
        <w:rPr>
          <w:lang w:val="en-GB"/>
        </w:rPr>
        <w:fldChar w:fldCharType="begin" w:fldLock="1"/>
      </w:r>
      <w:r w:rsidR="001320A5">
        <w:rPr>
          <w:lang w:val="en-GB"/>
        </w:rPr>
        <w:instrText>ADDIN CSL_CITATION {"citationItems":[{"id":"ITEM-1","itemData":{"ISSN":"0021-9258","author":[{"dropping-particle":"","family":"Yu","given":"Wanting","non-dropping-particle":"","parse-names":false,"suffix":""},{"dropping-particle":"","family":"Zhan","given":"Yang","non-dropping-particle":"","parse-names":false,"suffix":""},{"dropping-particle":"","family":"Xue","given":"Boxin","non-dropping-particle":"","parse-names":false,"suffix":""},{"dropping-particle":"","family":"Dong","given":"Yanpeng","non-dropping-particle":"","parse-names":false,"suffix":""},{"dropping-particle":"","family":"Wang","given":"Yanfeng","non-dropping-particle":"","parse-names":false,"suffix":""},{"dropping-particle":"","family":"Jiang","given":"Ping","non-dropping-particle":"","parse-names":false,"suffix":""},{"dropping-particle":"","family":"Wang","given":"Aibing","non-dropping-particle":"","parse-names":false,"suffix":""},{"dropping-particle":"","family":"Sun","given":"Yujie","non-dropping-particle":"","parse-names":false,"suffix":""},{"dropping-particle":"","family":"Yang","given":"Yi","non-dropping-particle":"","parse-names":false,"suffix":""}],"container-title":"Journal of Biological Chemistry","id":"ITEM-1","issue":"39","issued":{"date-parts":[["2018"]]},"page":"15221-15232","publisher":"Elsevier","title":"Highly efficient cellular uptake of a cell-penetrating peptide (CPP) derived from the capsid protein of porcine circovirus type 2","type":"article-journal","volume":"293"},"uris":["http://www.mendeley.com/documents/?uuid=5004c646-a1ec-40c0-a97c-3cc6275a2e11"]}],"mendeley":{"formattedCitation":"[132]","plainTextFormattedCitation":"[132]","previouslyFormattedCitation":"[132]"},"properties":{"noteIndex":0},"schema":"https://github.com/citation-style-language/schema/raw/master/csl-citation.json"}</w:instrText>
      </w:r>
      <w:r w:rsidR="00A7014C">
        <w:rPr>
          <w:lang w:val="en-GB"/>
        </w:rPr>
        <w:fldChar w:fldCharType="separate"/>
      </w:r>
      <w:r w:rsidR="001B28C6" w:rsidRPr="001B28C6">
        <w:rPr>
          <w:noProof/>
          <w:lang w:val="en-GB"/>
        </w:rPr>
        <w:t>[132]</w:t>
      </w:r>
      <w:r w:rsidR="00A7014C">
        <w:rPr>
          <w:lang w:val="en-GB"/>
        </w:rPr>
        <w:fldChar w:fldCharType="end"/>
      </w:r>
      <w:r w:rsidR="00A7014C">
        <w:rPr>
          <w:lang w:val="en-GB"/>
        </w:rPr>
        <w:t>. These findings suggest</w:t>
      </w:r>
      <w:r w:rsidR="00D1783E">
        <w:rPr>
          <w:lang w:val="en-GB"/>
        </w:rPr>
        <w:t xml:space="preserve"> that </w:t>
      </w:r>
      <w:r w:rsidR="00A7014C">
        <w:rPr>
          <w:lang w:val="en-GB"/>
        </w:rPr>
        <w:t xml:space="preserve">multiple </w:t>
      </w:r>
      <w:r w:rsidR="00351814">
        <w:rPr>
          <w:lang w:val="en-GB"/>
        </w:rPr>
        <w:t>cellular pathways are involved in PCV</w:t>
      </w:r>
      <w:r w:rsidR="00D1783E">
        <w:rPr>
          <w:lang w:val="en-GB"/>
        </w:rPr>
        <w:t xml:space="preserve"> viral entry</w:t>
      </w:r>
      <w:r w:rsidR="00A9579A">
        <w:rPr>
          <w:lang w:val="en-GB"/>
        </w:rPr>
        <w:t>. This, in addition to the fact that HS</w:t>
      </w:r>
      <w:r w:rsidR="00263AA5">
        <w:rPr>
          <w:lang w:val="en-GB"/>
        </w:rPr>
        <w:t xml:space="preserve"> proteoglycans</w:t>
      </w:r>
      <w:r w:rsidR="00A9579A">
        <w:rPr>
          <w:lang w:val="en-GB"/>
        </w:rPr>
        <w:t xml:space="preserve"> </w:t>
      </w:r>
      <w:r w:rsidR="00351814">
        <w:rPr>
          <w:lang w:val="en-GB"/>
        </w:rPr>
        <w:t>are expressed on the surface of most animal cells,</w:t>
      </w:r>
      <w:r w:rsidR="00A9579A">
        <w:rPr>
          <w:lang w:val="en-GB"/>
        </w:rPr>
        <w:t xml:space="preserve"> </w:t>
      </w:r>
      <w:r w:rsidR="00A9579A">
        <w:rPr>
          <w:lang w:val="en-GB"/>
        </w:rPr>
        <w:fldChar w:fldCharType="begin" w:fldLock="1"/>
      </w:r>
      <w:r w:rsidR="001320A5">
        <w:rPr>
          <w:lang w:val="en-GB"/>
        </w:rPr>
        <w:instrText>ADDIN CSL_CITATION {"citationItems":[{"id":"ITEM-1","itemData":{"DOI":"10.1146/annurev.biochem.68.1.729","ISSN":"0066-4154","abstract":"? Abstract?The heparan sulfate on the surface of all adherent cells modulates the actions of a large number of extracellular ligands. Members of both cell surface heparan sulfate proteoglycan families, the transmembrane syndecans and the glycosylphosphoinositide-linked glypicans, bind these ligands and enhance formation of their receptor-signaling complexes. These heparan sulfate proteoglycans also immobilize and regulate the turnover of ligands that act at the cell surface. The extracellular domains of these proteoglycans can be shed from the cell surface, generating soluble heparan sulfate proteoglycans that can inhibit interactions at the cell surface. Recent analyses of genetic defects in Drosophila melanogaster, mice, and humans confirm most of these activities in vivo and identify additional processes that involve cell surface heparan sulfate proteoglycans. This chapter focuses on the mechanisms underlying these activities and on the cellular functions that they regulate.","author":[{"dropping-particle":"","family":"Bernfield","given":"Merton","non-dropping-particle":"","parse-names":false,"suffix":""},{"dropping-particle":"","family":"Götte","given":"Martin","non-dropping-particle":"","parse-names":false,"suffix":""},{"dropping-particle":"","family":"Park","given":"Pyong Woo","non-dropping-particle":"","parse-names":false,"suffix":""},{"dropping-particle":"","family":"Reizes","given":"Ofer","non-dropping-particle":"","parse-names":false,"suffix":""},{"dropping-particle":"","family":"Fitzgerald","given":"Marilyn L","non-dropping-particle":"","parse-names":false,"suffix":""},{"dropping-particle":"","family":"Lincecum","given":"John","non-dropping-particle":"","parse-names":false,"suffix":""},{"dropping-particle":"","family":"Zako","given":"Masahiro","non-dropping-particle":"","parse-names":false,"suffix":""}],"container-title":"Annual Review of Biochemistry","id":"ITEM-1","issue":"1","issued":{"date-parts":[["1999","6","1"]]},"note":"doi: 10.1146/annurev.biochem.68.1.729","page":"729-777","publisher":"Annual Reviews","title":"Functions of Cell Surface Heparan Sulfate Proteoglycans","type":"article-journal","volume":"68"},"uris":["http://www.mendeley.com/documents/?uuid=1e8c35de-abf1-4f14-b981-6022a36b5c87"]}],"mendeley":{"formattedCitation":"[135]","plainTextFormattedCitation":"[135]","previouslyFormattedCitation":"[135]"},"properties":{"noteIndex":0},"schema":"https://github.com/citation-style-language/schema/raw/master/csl-citation.json"}</w:instrText>
      </w:r>
      <w:r w:rsidR="00A9579A">
        <w:rPr>
          <w:lang w:val="en-GB"/>
        </w:rPr>
        <w:fldChar w:fldCharType="separate"/>
      </w:r>
      <w:r w:rsidR="001B28C6" w:rsidRPr="001B28C6">
        <w:rPr>
          <w:noProof/>
          <w:lang w:val="en-GB"/>
        </w:rPr>
        <w:t>[135]</w:t>
      </w:r>
      <w:r w:rsidR="00A9579A">
        <w:rPr>
          <w:lang w:val="en-GB"/>
        </w:rPr>
        <w:fldChar w:fldCharType="end"/>
      </w:r>
      <w:r w:rsidR="00A9579A">
        <w:rPr>
          <w:lang w:val="en-GB"/>
        </w:rPr>
        <w:t xml:space="preserve"> may explain why </w:t>
      </w:r>
      <w:r w:rsidR="00A7014C">
        <w:rPr>
          <w:lang w:val="en-GB"/>
        </w:rPr>
        <w:lastRenderedPageBreak/>
        <w:t xml:space="preserve">PCV </w:t>
      </w:r>
      <w:r w:rsidR="00A9579A">
        <w:rPr>
          <w:lang w:val="en-GB"/>
        </w:rPr>
        <w:t>can</w:t>
      </w:r>
      <w:r w:rsidR="00A7014C">
        <w:rPr>
          <w:lang w:val="en-GB"/>
        </w:rPr>
        <w:t xml:space="preserve"> infect multiple cell types and host species </w:t>
      </w:r>
      <w:r w:rsidR="00A7014C">
        <w:rPr>
          <w:lang w:val="en-GB"/>
        </w:rPr>
        <w:fldChar w:fldCharType="begin" w:fldLock="1"/>
      </w:r>
      <w:r w:rsidR="001320A5">
        <w:rPr>
          <w:lang w:val="en-GB"/>
        </w:rPr>
        <w:instrText>ADDIN CSL_CITATION {"citationItems":[{"id":"ITEM-1","itemData":{"DOI":"https://doi.org/10.1016/j.meegid.2019.05.009","ISSN":"1567-1348","abstract":"Porcine circovirus 3 (PCV3) is a newly identified virus that belongs to the genus Circovirus in the family Circoviridae. Since the first identification of PCV3 in domestic swine in 2016 in the USA, exciting progress on PCV3 has emphasized the importance of the virus. The aim of this review is to present recent advances in the molecular characteristics, epidemiology, and pathogenesis of PCV3. The virus spreads widely throughout almost all tissues of pig and wild boar in various countries, with a gradual increase of the infection. PCV3 is a pathogen associated with porcine dermatitis and nephropathy syndrome (PDNS)-like clinical signs, reproductive failure, and cardiac and multiorgan inflammation. Furthermore, PCV3 has been detected in other animals and ticks, suggesting that PCV3 possesses cross-species transmission abilities and has an unexpectedly broad distribution and circulation in the wild, where these animals may serve as potential reservoirs for PCV3 and pose a threat to the swine industry or even to humans. Moreover, several detection methods, which can specifically detect PCV3 or differentiate PCV3 from the other viruses, are also reviewed. The present review provides updated knowledge on PCV3-related research. Identification of the prevailing strain of PCV3 and its reservoirs is essential for researchers to understand PCV3 infections and PCV3-related diseases.","author":[{"dropping-particle":"","family":"Ouyang","given":"Ting","non-dropping-particle":"","parse-names":false,"suffix":""},{"dropping-particle":"","family":"Niu","given":"Guyu","non-dropping-particle":"","parse-names":false,"suffix":""},{"dropping-particle":"","family":"Liu","given":"Xiaohua","non-dropping-particle":"","parse-names":false,"suffix":""},{"dropping-particle":"","family":"Zhang","given":"Xinwei","non-dropping-particle":"","parse-names":false,"suffix":""},{"dropping-particle":"","family":"Zhang","given":"Ying","non-dropping-particle":"","parse-names":false,"suffix":""},{"dropping-particle":"","family":"Ren","given":"Linzhu","non-dropping-particle":"","parse-names":false,"suffix":""}],"container-title":"Infection, Genetics and Evolution","id":"ITEM-1","issued":{"date-parts":[["2019"]]},"page":"227-233","title":"Recent progress on porcine circovirus type 3","type":"article-journal","volume":"73"},"uris":["http://www.mendeley.com/documents/?uuid=79ec60a4-8214-47f0-ac47-de07c94da596"]}],"mendeley":{"formattedCitation":"[136]","plainTextFormattedCitation":"[136]","previouslyFormattedCitation":"[136]"},"properties":{"noteIndex":0},"schema":"https://github.com/citation-style-language/schema/raw/master/csl-citation.json"}</w:instrText>
      </w:r>
      <w:r w:rsidR="00A7014C">
        <w:rPr>
          <w:lang w:val="en-GB"/>
        </w:rPr>
        <w:fldChar w:fldCharType="separate"/>
      </w:r>
      <w:r w:rsidR="001B28C6" w:rsidRPr="001B28C6">
        <w:rPr>
          <w:noProof/>
          <w:lang w:val="en-GB"/>
        </w:rPr>
        <w:t>[136]</w:t>
      </w:r>
      <w:r w:rsidR="00A7014C">
        <w:rPr>
          <w:lang w:val="en-GB"/>
        </w:rPr>
        <w:fldChar w:fldCharType="end"/>
      </w:r>
      <w:r w:rsidR="00A7014C">
        <w:rPr>
          <w:lang w:val="en-GB"/>
        </w:rPr>
        <w:t xml:space="preserve">. </w:t>
      </w:r>
      <w:r w:rsidR="002E069E">
        <w:rPr>
          <w:lang w:val="en-GB"/>
        </w:rPr>
        <w:t xml:space="preserve">Similarly, the promiscuous cell- </w:t>
      </w:r>
      <w:r w:rsidR="00C81D20">
        <w:rPr>
          <w:lang w:val="en-GB"/>
        </w:rPr>
        <w:fldChar w:fldCharType="begin" w:fldLock="1"/>
      </w:r>
      <w:r w:rsidR="001320A5">
        <w:rPr>
          <w:lang w:val="en-GB"/>
        </w:rPr>
        <w:instrText>ADDIN CSL_CITATION {"citationItems":[{"id":"ITEM-1","itemData":{"ISSN":"0042-6822","author":[{"dropping-particle":"","family":"Okamoto","given":"Hiroaki","non-dropping-particle":"","parse-names":false,"suffix":""},{"dropping-particle":"","family":"Nishizawa","given":"Tsutomu","non-dropping-particle":"","parse-names":false,"suffix":""},{"dropping-particle":"","family":"Takahashi","given":"Masaharu","non-dropping-particle":"","parse-names":false,"suffix":""},{"dropping-particle":"","family":"Asabe","given":"Shinichi","non-dropping-particle":"","parse-names":false,"suffix":""},{"dropping-particle":"","family":"Tsuda","given":"Fumio","non-dropping-particle":"","parse-names":false,"suffix":""},{"dropping-particle":"","family":"Yoshikawa","given":"Akira","non-dropping-particle":"","parse-names":false,"suffix":""}],"container-title":"Virology","id":"ITEM-1","issue":"2","issued":{"date-parts":[["2001"]]},"page":"358-368","publisher":"Elsevier","title":"Heterogeneous distribution of TT virus of distinct genotypes in multiple tissues from infected humans","type":"article-journal","volume":"288"},"uris":["http://www.mendeley.com/documents/?uuid=834ea5fc-70b0-4436-b1d5-bed8b5044446"]}],"mendeley":{"formattedCitation":"[137]","plainTextFormattedCitation":"[137]","previouslyFormattedCitation":"[137]"},"properties":{"noteIndex":0},"schema":"https://github.com/citation-style-language/schema/raw/master/csl-citation.json"}</w:instrText>
      </w:r>
      <w:r w:rsidR="00C81D20">
        <w:rPr>
          <w:lang w:val="en-GB"/>
        </w:rPr>
        <w:fldChar w:fldCharType="separate"/>
      </w:r>
      <w:r w:rsidR="001B28C6" w:rsidRPr="001B28C6">
        <w:rPr>
          <w:noProof/>
          <w:lang w:val="en-GB"/>
        </w:rPr>
        <w:t>[137]</w:t>
      </w:r>
      <w:r w:rsidR="00C81D20">
        <w:rPr>
          <w:lang w:val="en-GB"/>
        </w:rPr>
        <w:fldChar w:fldCharType="end"/>
      </w:r>
      <w:r w:rsidR="002E069E">
        <w:rPr>
          <w:lang w:val="en-GB"/>
        </w:rPr>
        <w:t xml:space="preserve"> and host-specificity</w:t>
      </w:r>
      <w:r w:rsidR="00C81D20">
        <w:rPr>
          <w:lang w:val="en-GB"/>
        </w:rPr>
        <w:t xml:space="preserve"> </w:t>
      </w:r>
      <w:r w:rsidR="002E069E">
        <w:rPr>
          <w:lang w:val="en-GB"/>
        </w:rPr>
        <w:t xml:space="preserve">of anelloviruses points to the involvement of common host cell receptors during viral entry. </w:t>
      </w:r>
      <w:r w:rsidR="008D75B9">
        <w:rPr>
          <w:lang w:val="en-GB"/>
        </w:rPr>
        <w:t xml:space="preserve">Arguably, with a better understanding of viral entry mechanisms, it may be possible to estimate the </w:t>
      </w:r>
      <w:r w:rsidR="00C82EC1">
        <w:rPr>
          <w:lang w:val="en-GB"/>
        </w:rPr>
        <w:t>full host range</w:t>
      </w:r>
      <w:r w:rsidR="008D75B9">
        <w:rPr>
          <w:lang w:val="en-GB"/>
        </w:rPr>
        <w:t xml:space="preserve"> of anelloviruses</w:t>
      </w:r>
      <w:r w:rsidR="00C82EC1">
        <w:rPr>
          <w:lang w:val="en-GB"/>
        </w:rPr>
        <w:t xml:space="preserve"> and their potential for cross-species transmission</w:t>
      </w:r>
      <w:r w:rsidR="008D75B9">
        <w:rPr>
          <w:lang w:val="en-GB"/>
        </w:rPr>
        <w:t>.</w:t>
      </w:r>
    </w:p>
    <w:p w14:paraId="6575C433" w14:textId="7DA1F6AA" w:rsidR="008E4531" w:rsidRDefault="00245077" w:rsidP="00313D67">
      <w:pPr>
        <w:pStyle w:val="ListBullet"/>
        <w:numPr>
          <w:ilvl w:val="0"/>
          <w:numId w:val="0"/>
        </w:numPr>
        <w:spacing w:line="240" w:lineRule="auto"/>
        <w:rPr>
          <w:lang w:val="en-GB"/>
        </w:rPr>
      </w:pPr>
      <w:r>
        <w:rPr>
          <w:noProof/>
          <w:lang w:val="en-GB"/>
        </w:rPr>
        <w:drawing>
          <wp:inline distT="0" distB="0" distL="0" distR="0" wp14:anchorId="796AFA4E" wp14:editId="0B84B860">
            <wp:extent cx="5936615" cy="4107815"/>
            <wp:effectExtent l="0" t="0" r="698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6615" cy="4107815"/>
                    </a:xfrm>
                    <a:prstGeom prst="rect">
                      <a:avLst/>
                    </a:prstGeom>
                    <a:noFill/>
                    <a:ln>
                      <a:noFill/>
                    </a:ln>
                  </pic:spPr>
                </pic:pic>
              </a:graphicData>
            </a:graphic>
          </wp:inline>
        </w:drawing>
      </w:r>
    </w:p>
    <w:p w14:paraId="4BC5C4D6" w14:textId="2557E0D4" w:rsidR="00C50614" w:rsidRDefault="00E562DD" w:rsidP="00313D67">
      <w:pPr>
        <w:pStyle w:val="NoSpacing"/>
        <w:rPr>
          <w:noProof/>
          <w:sz w:val="20"/>
          <w:szCs w:val="18"/>
          <w:lang w:val="en-GB"/>
        </w:rPr>
      </w:pPr>
      <w:r w:rsidRPr="00313D67">
        <w:rPr>
          <w:b/>
          <w:bCs/>
          <w:noProof/>
          <w:sz w:val="20"/>
          <w:szCs w:val="18"/>
          <w:lang w:val="en-GB"/>
        </w:rPr>
        <w:t>Figure</w:t>
      </w:r>
      <w:r w:rsidR="008E1F0B" w:rsidRPr="00313D67">
        <w:rPr>
          <w:b/>
          <w:bCs/>
          <w:noProof/>
          <w:sz w:val="20"/>
          <w:szCs w:val="18"/>
          <w:lang w:val="en-GB"/>
        </w:rPr>
        <w:t xml:space="preserve"> </w:t>
      </w:r>
      <w:r w:rsidR="00C575EC">
        <w:rPr>
          <w:b/>
          <w:bCs/>
          <w:noProof/>
          <w:sz w:val="20"/>
          <w:szCs w:val="18"/>
          <w:lang w:val="en-GB"/>
        </w:rPr>
        <w:t>9</w:t>
      </w:r>
      <w:r w:rsidR="008E1F0B" w:rsidRPr="00313D67">
        <w:rPr>
          <w:b/>
          <w:bCs/>
          <w:noProof/>
          <w:sz w:val="20"/>
          <w:szCs w:val="18"/>
          <w:lang w:val="en-GB"/>
        </w:rPr>
        <w:t xml:space="preserve">. </w:t>
      </w:r>
      <w:r w:rsidR="00B15A1E">
        <w:rPr>
          <w:b/>
          <w:bCs/>
          <w:noProof/>
          <w:sz w:val="20"/>
          <w:szCs w:val="18"/>
          <w:lang w:val="en-GB"/>
        </w:rPr>
        <w:t xml:space="preserve">Potential mechanism of viral entry </w:t>
      </w:r>
      <w:r w:rsidR="00B15A1E">
        <w:rPr>
          <w:noProof/>
          <w:sz w:val="20"/>
          <w:szCs w:val="18"/>
          <w:lang w:val="en-GB"/>
        </w:rPr>
        <w:t xml:space="preserve">(a) Schematic of a possible </w:t>
      </w:r>
      <w:r w:rsidR="00773775">
        <w:rPr>
          <w:noProof/>
          <w:sz w:val="20"/>
          <w:szCs w:val="18"/>
          <w:lang w:val="en-GB"/>
        </w:rPr>
        <w:t>mechanism for</w:t>
      </w:r>
      <w:r w:rsidR="00B15A1E">
        <w:rPr>
          <w:noProof/>
          <w:sz w:val="20"/>
          <w:szCs w:val="18"/>
          <w:lang w:val="en-GB"/>
        </w:rPr>
        <w:t xml:space="preserve"> anellovir</w:t>
      </w:r>
      <w:r w:rsidR="00773775">
        <w:rPr>
          <w:noProof/>
          <w:sz w:val="20"/>
          <w:szCs w:val="18"/>
          <w:lang w:val="en-GB"/>
        </w:rPr>
        <w:t>al entry</w:t>
      </w:r>
      <w:r w:rsidR="00B15A1E">
        <w:rPr>
          <w:noProof/>
          <w:sz w:val="20"/>
          <w:szCs w:val="18"/>
          <w:lang w:val="en-GB"/>
        </w:rPr>
        <w:t xml:space="preserve"> modelled off that of PCVs. </w:t>
      </w:r>
      <w:r w:rsidR="00B15A1E" w:rsidRPr="00B15A1E">
        <w:rPr>
          <w:noProof/>
          <w:sz w:val="20"/>
          <w:szCs w:val="18"/>
          <w:lang w:val="en-GB"/>
        </w:rPr>
        <w:t>(b)</w:t>
      </w:r>
      <w:r w:rsidR="00B15A1E">
        <w:rPr>
          <w:noProof/>
          <w:sz w:val="20"/>
          <w:szCs w:val="18"/>
          <w:lang w:val="en-GB"/>
        </w:rPr>
        <w:t xml:space="preserve"> </w:t>
      </w:r>
      <w:r w:rsidR="008E1F0B" w:rsidRPr="00313D67">
        <w:rPr>
          <w:noProof/>
          <w:sz w:val="20"/>
          <w:szCs w:val="18"/>
          <w:lang w:val="en-GB"/>
        </w:rPr>
        <w:t xml:space="preserve">UGene </w:t>
      </w:r>
      <w:r w:rsidR="008E1F0B" w:rsidRPr="00313D67">
        <w:rPr>
          <w:noProof/>
          <w:sz w:val="20"/>
          <w:szCs w:val="18"/>
          <w:lang w:val="en-GB"/>
        </w:rPr>
        <w:fldChar w:fldCharType="begin" w:fldLock="1"/>
      </w:r>
      <w:r w:rsidR="00451473">
        <w:rPr>
          <w:noProof/>
          <w:sz w:val="20"/>
          <w:szCs w:val="18"/>
          <w:lang w:val="en-GB"/>
        </w:rPr>
        <w:instrText>ADDIN CSL_CITATION {"citationItems":[{"id":"ITEM-1","itemData":{"DOI":"10.1093/bioinformatics/bts091","ISSN":"1367-4803","abstract":"Summary: Unipro UGENE is a multiplatform open-source software with the main goal of assisting molecular biologists without much expertise in bioinformatics to manage, analyze and visualize their data. UGENE integrates widely used bioinformatics tools within a common user interface. The toolkit supports multiple biological data formats and allows the retrieval of data from remote data sources. It provides visualization modules for biological objects such as annotated genome sequences, Next Generation Sequencing (NGS) assembly data, multiple sequence alignments, phylogenetic trees and 3D structures. Most of the integrated algorithms are tuned for maximum performance by the usage of multithreading and special processor instructions. UGENE includes a visual environment for creating reusable workflows that can be launched on local resources or in a High Performance Computing (HPC) environment. UGENE is written in C++ using the Qt framework. The built-in plugin system and structured UGENE API make it possible to extend the toolkit with new functionality.Availability and implementation: UGENE binaries are freely available for MS Windows, Linux and Mac OS X at http://ugene.unipro.ru/download.html. UGENE code is licensed under the GPLv2; the information about the code licensing and copyright of integrated tools can be found in the LICENSE.3rd_party file provided with the source bundle.Contact:ugene@unipro.ruSupplementary information:Supplementary data are available at Bioinformatics online.","author":[{"dropping-particle":"","family":"Okonechnikov","given":"Konstantin","non-dropping-particle":"","parse-names":false,"suffix":""},{"dropping-particle":"","family":"Golosova","given":"Olga","non-dropping-particle":"","parse-names":false,"suffix":""},{"dropping-particle":"","family":"Fursov","given":"Mikhail","non-dropping-particle":"","parse-names":false,"suffix":""},{"dropping-particle":"","family":"team","given":"the UGENE","non-dropping-particle":"","parse-names":false,"suffix":""}],"container-title":"Bioinformatics","id":"ITEM-1","issue":"8","issued":{"date-parts":[["2012","4","15"]]},"page":"1166-1167","title":"Unipro UGENE: a unified bioinformatics toolkit","type":"article-journal","volume":"28"},"uris":["http://www.mendeley.com/documents/?uuid=933e5d53-ac93-468c-83d0-7e9a254a908a"]}],"mendeley":{"formattedCitation":"[21]","plainTextFormattedCitation":"[21]","previouslyFormattedCitation":"[21]"},"properties":{"noteIndex":0},"schema":"https://github.com/citation-style-language/schema/raw/master/csl-citation.json"}</w:instrText>
      </w:r>
      <w:r w:rsidR="008E1F0B" w:rsidRPr="00313D67">
        <w:rPr>
          <w:noProof/>
          <w:sz w:val="20"/>
          <w:szCs w:val="18"/>
          <w:lang w:val="en-GB"/>
        </w:rPr>
        <w:fldChar w:fldCharType="separate"/>
      </w:r>
      <w:r w:rsidR="00497EAE" w:rsidRPr="00497EAE">
        <w:rPr>
          <w:noProof/>
          <w:sz w:val="20"/>
          <w:szCs w:val="18"/>
          <w:lang w:val="en-GB"/>
        </w:rPr>
        <w:t>[21]</w:t>
      </w:r>
      <w:r w:rsidR="008E1F0B" w:rsidRPr="00313D67">
        <w:rPr>
          <w:noProof/>
          <w:sz w:val="20"/>
          <w:szCs w:val="18"/>
          <w:lang w:val="en-GB"/>
        </w:rPr>
        <w:fldChar w:fldCharType="end"/>
      </w:r>
      <w:r w:rsidR="008E1F0B" w:rsidRPr="00313D67">
        <w:rPr>
          <w:noProof/>
          <w:sz w:val="20"/>
          <w:szCs w:val="18"/>
          <w:lang w:val="en-GB"/>
        </w:rPr>
        <w:t xml:space="preserve"> visualisation of the first 65 amino acid residues in the capsid protein of Human TTV (QHS01920.1), TTSuV (YP_003587901.1), CAV (AYN79688.1), TTLwV (YP_009388631.1)</w:t>
      </w:r>
      <w:r w:rsidR="00B15A1E">
        <w:rPr>
          <w:noProof/>
          <w:sz w:val="20"/>
          <w:szCs w:val="18"/>
          <w:lang w:val="en-GB"/>
        </w:rPr>
        <w:t xml:space="preserve"> </w:t>
      </w:r>
      <w:r w:rsidR="008E1F0B" w:rsidRPr="00313D67">
        <w:rPr>
          <w:noProof/>
          <w:sz w:val="20"/>
          <w:szCs w:val="18"/>
          <w:lang w:val="en-GB"/>
        </w:rPr>
        <w:t>and PCV (YP_009315911.1). A meaningful alignment of these sequences could not be produced.</w:t>
      </w:r>
    </w:p>
    <w:p w14:paraId="26866DA9" w14:textId="77777777" w:rsidR="00313D67" w:rsidRPr="00313D67" w:rsidRDefault="00313D67" w:rsidP="00313D67">
      <w:pPr>
        <w:pStyle w:val="NoSpacing"/>
        <w:rPr>
          <w:b/>
          <w:bCs/>
          <w:noProof/>
          <w:sz w:val="20"/>
          <w:szCs w:val="18"/>
          <w:lang w:val="en-GB"/>
        </w:rPr>
      </w:pPr>
    </w:p>
    <w:p w14:paraId="105F30C9" w14:textId="21CA4B2B" w:rsidR="009126EA" w:rsidRDefault="00320FA6" w:rsidP="009126EA">
      <w:pPr>
        <w:pStyle w:val="Heading2"/>
        <w:rPr>
          <w:lang w:val="en-GB"/>
        </w:rPr>
      </w:pPr>
      <w:bookmarkStart w:id="30" w:name="_Toc63343245"/>
      <w:r>
        <w:rPr>
          <w:lang w:val="en-GB"/>
        </w:rPr>
        <w:t>The risk</w:t>
      </w:r>
      <w:r w:rsidR="009126EA">
        <w:rPr>
          <w:lang w:val="en-GB"/>
        </w:rPr>
        <w:t xml:space="preserve"> of zoonos</w:t>
      </w:r>
      <w:r w:rsidR="0074755E">
        <w:rPr>
          <w:lang w:val="en-GB"/>
        </w:rPr>
        <w:t>es</w:t>
      </w:r>
      <w:bookmarkEnd w:id="30"/>
    </w:p>
    <w:p w14:paraId="33ADB756" w14:textId="64E343EB" w:rsidR="00863AA4" w:rsidRDefault="006761D2" w:rsidP="0074755E">
      <w:pPr>
        <w:rPr>
          <w:lang w:val="en-GB"/>
        </w:rPr>
      </w:pPr>
      <w:r>
        <w:rPr>
          <w:rFonts w:cs="Arial"/>
          <w:lang w:val="en-GB"/>
        </w:rPr>
        <w:t xml:space="preserve">The ‘generalist’ nature of anelloviruses </w:t>
      </w:r>
      <w:r w:rsidR="00275C3E">
        <w:rPr>
          <w:rFonts w:cs="Arial"/>
          <w:lang w:val="en-GB"/>
        </w:rPr>
        <w:t>is</w:t>
      </w:r>
      <w:r>
        <w:rPr>
          <w:rFonts w:cs="Arial"/>
          <w:lang w:val="en-GB"/>
        </w:rPr>
        <w:t xml:space="preserve"> a risk factor for the emergence of zoonotic infectious diseases. Statistical modelling of 1415 human-associated pathogens, which includes viruses, bacteria and other types of pathogens, found that pathogens capable of infecting multiple hosts were at least 1.29 times more likely to emerge as zoonotic infectious diseases </w:t>
      </w:r>
      <w:r>
        <w:rPr>
          <w:rFonts w:cs="Arial"/>
          <w:lang w:val="en-GB"/>
        </w:rPr>
        <w:fldChar w:fldCharType="begin" w:fldLock="1"/>
      </w:r>
      <w:r w:rsidR="001320A5">
        <w:rPr>
          <w:rFonts w:cs="Arial"/>
          <w:lang w:val="en-GB"/>
        </w:rPr>
        <w:instrText>ADDIN CSL_CITATION {"citationItems":[{"id":"ITEM-1","itemData":{"ISSN":"0962-8436","author":[{"dropping-particle":"","family":"Cleaveland","given":"S","non-dropping-particle":"","parse-names":false,"suffix":""},{"dropping-particle":"","family":"Laurenson","given":"M K","non-dropping-particle":"","parse-names":false,"suffix":""},{"dropping-particle":"","family":"Taylor","given":"L H","non-dropping-particle":"","parse-names":false,"suffix":""}],"container-title":"Philosophical Transactions of the Royal Society of London. Series B: Biological Sciences","id":"ITEM-1","issue":"1411","issued":{"date-parts":[["2001"]]},"page":"991-999","publisher":"The Royal Society","title":"Diseases of humans and their domestic mammals: pathogen characteristics, host range and the risk of emergence","type":"article-journal","volume":"356"},"uris":["http://www.mendeley.com/documents/?uuid=30313cc5-53e5-46ba-8cf2-29251a1b3cf4"]}],"mendeley":{"formattedCitation":"[138]","plainTextFormattedCitation":"[138]","previouslyFormattedCitation":"[138]"},"properties":{"noteIndex":0},"schema":"https://github.com/citation-style-language/schema/raw/master/csl-citation.json"}</w:instrText>
      </w:r>
      <w:r>
        <w:rPr>
          <w:rFonts w:cs="Arial"/>
          <w:lang w:val="en-GB"/>
        </w:rPr>
        <w:fldChar w:fldCharType="separate"/>
      </w:r>
      <w:r w:rsidR="001B28C6" w:rsidRPr="001B28C6">
        <w:rPr>
          <w:rFonts w:cs="Arial"/>
          <w:noProof/>
          <w:lang w:val="en-GB"/>
        </w:rPr>
        <w:t>[138]</w:t>
      </w:r>
      <w:r>
        <w:rPr>
          <w:rFonts w:cs="Arial"/>
          <w:lang w:val="en-GB"/>
        </w:rPr>
        <w:fldChar w:fldCharType="end"/>
      </w:r>
      <w:r>
        <w:rPr>
          <w:rFonts w:cs="Arial"/>
          <w:lang w:val="en-GB"/>
        </w:rPr>
        <w:t xml:space="preserve">. This echoes </w:t>
      </w:r>
      <w:r>
        <w:rPr>
          <w:lang w:val="en-GB"/>
        </w:rPr>
        <w:t xml:space="preserve">another study of 162 zoonotic viruses, which found </w:t>
      </w:r>
      <w:r>
        <w:rPr>
          <w:lang w:val="en-GB"/>
        </w:rPr>
        <w:lastRenderedPageBreak/>
        <w:t xml:space="preserve">that 63% of zoonotic viruses can be found in hosts from at least two different taxonomic orders </w:t>
      </w:r>
      <w:r>
        <w:rPr>
          <w:lang w:val="en-GB"/>
        </w:rPr>
        <w:fldChar w:fldCharType="begin" w:fldLock="1"/>
      </w:r>
      <w:r w:rsidR="001320A5">
        <w:rPr>
          <w:lang w:val="en-GB"/>
        </w:rPr>
        <w:instrText>ADDIN CSL_CITATION {"citationItems":[{"id":"ITEM-1","itemData":{"DOI":"10.1038/srep14830","ISSN":"2045-2322","abstract":"Most human infectious diseases, especially recently emerging pathogens, originate from animals and ongoing disease transmission from animals to people presents a significant global health burden. Recognition of the epidemiologic circumstances involved in zoonotic spillover, amplification and spread of diseases is essential for prioritizing surveillance and predicting future disease emergence risk. We examine the animal hosts and transmission mechanisms involved in spillover of zoonotic viruses to date and discover that viruses with high host plasticity (i.e. taxonomically and ecologically diverse host range) were more likely to amplify viral spillover by secondary human-to-human transmission and have broader geographic spread. Viruses transmitted to humans during practices that facilitate mixing of diverse animal species had significantly higher host plasticity. Our findings suggest that animal-to-human spillover of new viruses that are capable of infecting diverse host species signal emerging disease events with higher pandemic potential in that these viruses are more likely to amplify by human-to-human transmission with spread on a global scale.","author":[{"dropping-particle":"","family":"Kreuder Johnson","given":"Christine","non-dropping-particle":"","parse-names":false,"suffix":""},{"dropping-particle":"","family":"Hitchens","given":"Peta L","non-dropping-particle":"","parse-names":false,"suffix":""},{"dropping-particle":"","family":"Smiley Evans","given":"Tierra","non-dropping-particle":"","parse-names":false,"suffix":""},{"dropping-particle":"","family":"Goldstein","given":"Tracey","non-dropping-particle":"","parse-names":false,"suffix":""},{"dropping-particle":"","family":"Thomas","given":"Kate","non-dropping-particle":"","parse-names":false,"suffix":""},{"dropping-particle":"","family":"Clements","given":"Andrew","non-dropping-particle":"","parse-names":false,"suffix":""},{"dropping-particle":"","family":"Joly","given":"Damien O","non-dropping-particle":"","parse-names":false,"suffix":""},{"dropping-particle":"","family":"Wolfe","given":"Nathan D","non-dropping-particle":"","parse-names":false,"suffix":""},{"dropping-particle":"","family":"Daszak","given":"Peter","non-dropping-particle":"","parse-names":false,"suffix":""},{"dropping-particle":"","family":"Karesh","given":"William B","non-dropping-particle":"","parse-names":false,"suffix":""},{"dropping-particle":"","family":"Mazet","given":"Jonna K","non-dropping-particle":"","parse-names":false,"suffix":""}],"container-title":"Scientific Reports","id":"ITEM-1","issue":"1","issued":{"date-parts":[["2015"]]},"page":"14830","title":"Spillover and pandemic properties of zoonotic viruses with high host plasticity","type":"article-journal","volume":"5"},"uris":["http://www.mendeley.com/documents/?uuid=659a077f-45ad-4c09-bcd9-1a9820a75151"]}],"mendeley":{"formattedCitation":"[139]","plainTextFormattedCitation":"[139]","previouslyFormattedCitation":"[139]"},"properties":{"noteIndex":0},"schema":"https://github.com/citation-style-language/schema/raw/master/csl-citation.json"}</w:instrText>
      </w:r>
      <w:r>
        <w:rPr>
          <w:lang w:val="en-GB"/>
        </w:rPr>
        <w:fldChar w:fldCharType="separate"/>
      </w:r>
      <w:r w:rsidR="001B28C6" w:rsidRPr="001B28C6">
        <w:rPr>
          <w:noProof/>
          <w:lang w:val="en-GB"/>
        </w:rPr>
        <w:t>[139]</w:t>
      </w:r>
      <w:r>
        <w:rPr>
          <w:lang w:val="en-GB"/>
        </w:rPr>
        <w:fldChar w:fldCharType="end"/>
      </w:r>
      <w:r>
        <w:rPr>
          <w:lang w:val="en-GB"/>
        </w:rPr>
        <w:t>.</w:t>
      </w:r>
      <w:r w:rsidR="002A21F8">
        <w:rPr>
          <w:lang w:val="en-GB"/>
        </w:rPr>
        <w:t xml:space="preserve"> </w:t>
      </w:r>
      <w:r w:rsidR="0038150A">
        <w:rPr>
          <w:lang w:val="en-GB"/>
        </w:rPr>
        <w:t>These findings may be explained, in part, by the importance of virus-receptor interactions during viral entry</w:t>
      </w:r>
      <w:r w:rsidR="004A1340">
        <w:rPr>
          <w:lang w:val="en-GB"/>
        </w:rPr>
        <w:t xml:space="preserve"> that was highlighted in the previous section</w:t>
      </w:r>
      <w:r w:rsidR="0038150A">
        <w:rPr>
          <w:lang w:val="en-GB"/>
        </w:rPr>
        <w:t xml:space="preserve">. </w:t>
      </w:r>
      <w:r w:rsidR="00586FE3">
        <w:rPr>
          <w:lang w:val="en-GB"/>
        </w:rPr>
        <w:t>I</w:t>
      </w:r>
      <w:r w:rsidR="0038150A">
        <w:rPr>
          <w:lang w:val="en-GB"/>
        </w:rPr>
        <w:t>n</w:t>
      </w:r>
      <w:r w:rsidR="00586FE3">
        <w:rPr>
          <w:lang w:val="en-GB"/>
        </w:rPr>
        <w:t xml:space="preserve"> </w:t>
      </w:r>
      <w:proofErr w:type="spellStart"/>
      <w:r w:rsidR="00586FE3">
        <w:rPr>
          <w:lang w:val="en-GB"/>
        </w:rPr>
        <w:t>alpharetroviruses</w:t>
      </w:r>
      <w:proofErr w:type="spellEnd"/>
      <w:r w:rsidR="0038150A">
        <w:rPr>
          <w:lang w:val="en-GB"/>
        </w:rPr>
        <w:t xml:space="preserve">, a </w:t>
      </w:r>
      <w:r w:rsidR="00586FE3">
        <w:rPr>
          <w:lang w:val="en-GB"/>
        </w:rPr>
        <w:t xml:space="preserve">single amino acid substitution was sufficient for the extension of host range from avian cell types to include human, canine, feline, and rodent cells </w:t>
      </w:r>
      <w:r w:rsidR="00586FE3">
        <w:rPr>
          <w:lang w:val="en-GB"/>
        </w:rPr>
        <w:fldChar w:fldCharType="begin" w:fldLock="1"/>
      </w:r>
      <w:r w:rsidR="001320A5">
        <w:rPr>
          <w:lang w:val="en-GB"/>
        </w:rPr>
        <w:instrText>ADDIN CSL_CITATION {"citationItems":[{"id":"ITEM-1","itemData":{"ISSN":"0022-538X","author":[{"dropping-particle":"","family":"Rainey","given":"G Jonah A","non-dropping-particle":"","parse-names":false,"suffix":""},{"dropping-particle":"","family":"Natonson","given":"Andrew","non-dropping-particle":"","parse-names":false,"suffix":""},{"dropping-particle":"","family":"Maxfield","given":"Lori F","non-dropping-particle":"","parse-names":false,"suffix":""},{"dropping-particle":"","family":"Coffin","given":"John M","non-dropping-particle":"","parse-names":false,"suffix":""}],"container-title":"Journal of virology","id":"ITEM-1","issue":"12","issued":{"date-parts":[["2003"]]},"page":"6709-6719","publisher":"Am Soc Microbiol","title":"Mechanisms of avian retroviral host range extension","type":"article-journal","volume":"77"},"uris":["http://www.mendeley.com/documents/?uuid=c1688364-29d3-4e6d-bf91-7f2aef7a20a8"]}],"mendeley":{"formattedCitation":"[140]","plainTextFormattedCitation":"[140]","previouslyFormattedCitation":"[140]"},"properties":{"noteIndex":0},"schema":"https://github.com/citation-style-language/schema/raw/master/csl-citation.json"}</w:instrText>
      </w:r>
      <w:r w:rsidR="00586FE3">
        <w:rPr>
          <w:lang w:val="en-GB"/>
        </w:rPr>
        <w:fldChar w:fldCharType="separate"/>
      </w:r>
      <w:r w:rsidR="001B28C6" w:rsidRPr="001B28C6">
        <w:rPr>
          <w:noProof/>
          <w:lang w:val="en-GB"/>
        </w:rPr>
        <w:t>[140]</w:t>
      </w:r>
      <w:r w:rsidR="00586FE3">
        <w:rPr>
          <w:lang w:val="en-GB"/>
        </w:rPr>
        <w:fldChar w:fldCharType="end"/>
      </w:r>
      <w:r w:rsidR="00586FE3">
        <w:rPr>
          <w:lang w:val="en-GB"/>
        </w:rPr>
        <w:t xml:space="preserve">. </w:t>
      </w:r>
      <w:r w:rsidR="004A1340">
        <w:rPr>
          <w:lang w:val="en-GB"/>
        </w:rPr>
        <w:t>If receptor binding is the first barrier to viral entry, p</w:t>
      </w:r>
      <w:r w:rsidR="00835250">
        <w:rPr>
          <w:lang w:val="en-GB"/>
        </w:rPr>
        <w:t xml:space="preserve">athogens that already possess a promiscuous </w:t>
      </w:r>
      <w:r w:rsidR="00586FE3">
        <w:rPr>
          <w:lang w:val="en-GB"/>
        </w:rPr>
        <w:t xml:space="preserve">host-specificity may require the accumulation of fewer mutations to overcome </w:t>
      </w:r>
      <w:r w:rsidR="004A1340">
        <w:rPr>
          <w:lang w:val="en-GB"/>
        </w:rPr>
        <w:t>this</w:t>
      </w:r>
      <w:r w:rsidR="00586FE3">
        <w:rPr>
          <w:lang w:val="en-GB"/>
        </w:rPr>
        <w:t xml:space="preserve"> barrier.</w:t>
      </w:r>
      <w:r w:rsidR="00835250">
        <w:rPr>
          <w:lang w:val="en-GB"/>
        </w:rPr>
        <w:t xml:space="preserve"> </w:t>
      </w:r>
      <w:r w:rsidR="00863AA4">
        <w:rPr>
          <w:lang w:val="en-GB"/>
        </w:rPr>
        <w:t>S</w:t>
      </w:r>
      <w:r w:rsidR="004D7EAB">
        <w:rPr>
          <w:lang w:val="en-GB"/>
        </w:rPr>
        <w:t xml:space="preserve">ince anelloviruses have a broad host range, there is a higher risk </w:t>
      </w:r>
      <w:r w:rsidR="00863AA4">
        <w:rPr>
          <w:lang w:val="en-GB"/>
        </w:rPr>
        <w:t>that they can emerge as novel pathogens responsible for infectious diseases that affect humans and livestock</w:t>
      </w:r>
      <w:r w:rsidR="002A21F8">
        <w:rPr>
          <w:lang w:val="en-GB"/>
        </w:rPr>
        <w:t xml:space="preserve">. </w:t>
      </w:r>
    </w:p>
    <w:p w14:paraId="0F0D0337" w14:textId="248408B0" w:rsidR="00320FA6" w:rsidRPr="00320FA6" w:rsidRDefault="00320FA6" w:rsidP="0074755E">
      <w:pPr>
        <w:rPr>
          <w:lang w:val="en-GB"/>
        </w:rPr>
      </w:pPr>
      <w:r>
        <w:rPr>
          <w:lang w:val="en-GB"/>
        </w:rPr>
        <w:t xml:space="preserve">In fact, </w:t>
      </w:r>
      <w:r w:rsidR="00AA4D74">
        <w:rPr>
          <w:lang w:val="en-GB"/>
        </w:rPr>
        <w:t>s</w:t>
      </w:r>
      <w:r w:rsidRPr="00720A83">
        <w:rPr>
          <w:lang w:val="en-GB"/>
        </w:rPr>
        <w:t xml:space="preserve">everal studies have </w:t>
      </w:r>
      <w:r w:rsidR="00AA4D74">
        <w:rPr>
          <w:lang w:val="en-GB"/>
        </w:rPr>
        <w:t xml:space="preserve">already demonstrated the zoonotic transmission of </w:t>
      </w:r>
      <w:r>
        <w:rPr>
          <w:lang w:val="en-GB"/>
        </w:rPr>
        <w:t>anelloviruses</w:t>
      </w:r>
      <w:r w:rsidR="00AA4D74">
        <w:rPr>
          <w:lang w:val="en-GB"/>
        </w:rPr>
        <w:t xml:space="preserve"> from several hosts. </w:t>
      </w:r>
      <w:r>
        <w:rPr>
          <w:lang w:val="en-GB"/>
        </w:rPr>
        <w:t xml:space="preserve">Using a PCR-based method, AGV2 was detected in the blood of 4/301 </w:t>
      </w:r>
      <w:r>
        <w:rPr>
          <w:lang w:val="en-GB"/>
        </w:rPr>
        <w:fldChar w:fldCharType="begin" w:fldLock="1"/>
      </w:r>
      <w:r w:rsidR="001320A5">
        <w:rPr>
          <w:lang w:val="en-GB"/>
        </w:rPr>
        <w:instrText>ADDIN CSL_CITATION {"citationItems":[{"id":"ITEM-1","itemData":{"author":[{"dropping-particle":"","family":"Maggi","given":"Fabrizio","non-dropping-particle":"","parse-names":false,"suffix":""},{"dropping-particle":"","family":"Macera","given":"Lisa","non-dropping-particle":"","parse-names":false,"suffix":""},{"dropping-particle":"","family":"Focosi","given":"Daniele","non-dropping-particle":"","parse-names":false,"suffix":""},{"dropping-particle":"","family":"Vatteroni","given":"Maria Linda","non-dropping-particle":"","parse-names":false,"suffix":""},{"dropping-particle":"","family":"Boggi","given":"Ugo","non-dropping-particle":"","parse-names":false,"suffix":""},{"dropping-particle":"","family":"Antonelli","given":"Guido","non-dropping-particle":"","parse-names":false,"suffix":""},{"dropping-particle":"","family":"Eloit","given":"Marc","non-dropping-particle":"","parse-names":false,"suffix":""},{"dropping-particle":"","family":"Pistello","given":"Mauro","non-dropping-particle":"","parse-names":false,"suffix":""}],"container-title":"Emerging infectious diseases","id":"ITEM-1","issue":"6","issued":{"date-parts":[["2012"]]},"page":"956","publisher":"Centers for Disease Control and Prevention","title":"Human gyrovirus DNA in human blood, Italy","type":"article-journal","volume":"18"},"uris":["http://www.mendeley.com/documents/?uuid=54e77181-e0b3-404a-b4ba-4cf31da71c67"]}],"mendeley":{"formattedCitation":"[141]","plainTextFormattedCitation":"[141]","previouslyFormattedCitation":"[141]"},"properties":{"noteIndex":0},"schema":"https://github.com/citation-style-language/schema/raw/master/csl-citation.json"}</w:instrText>
      </w:r>
      <w:r>
        <w:rPr>
          <w:lang w:val="en-GB"/>
        </w:rPr>
        <w:fldChar w:fldCharType="separate"/>
      </w:r>
      <w:r w:rsidR="001B28C6" w:rsidRPr="001B28C6">
        <w:rPr>
          <w:noProof/>
          <w:lang w:val="en-GB"/>
        </w:rPr>
        <w:t>[141]</w:t>
      </w:r>
      <w:r>
        <w:rPr>
          <w:lang w:val="en-GB"/>
        </w:rPr>
        <w:fldChar w:fldCharType="end"/>
      </w:r>
      <w:r>
        <w:rPr>
          <w:lang w:val="en-GB"/>
        </w:rPr>
        <w:t xml:space="preserve"> , 2/178 </w:t>
      </w:r>
      <w:r>
        <w:rPr>
          <w:lang w:val="en-GB"/>
        </w:rPr>
        <w:fldChar w:fldCharType="begin" w:fldLock="1"/>
      </w:r>
      <w:r w:rsidR="001320A5">
        <w:rPr>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121]","plainTextFormattedCitation":"[121]","previouslyFormattedCitation":"[121]"},"properties":{"noteIndex":0},"schema":"https://github.com/citation-style-language/schema/raw/master/csl-citation.json"}</w:instrText>
      </w:r>
      <w:r>
        <w:rPr>
          <w:lang w:val="en-GB"/>
        </w:rPr>
        <w:fldChar w:fldCharType="separate"/>
      </w:r>
      <w:r w:rsidR="001B28C6" w:rsidRPr="001B28C6">
        <w:rPr>
          <w:noProof/>
          <w:lang w:val="en-GB"/>
        </w:rPr>
        <w:t>[121]</w:t>
      </w:r>
      <w:r>
        <w:rPr>
          <w:lang w:val="en-GB"/>
        </w:rPr>
        <w:fldChar w:fldCharType="end"/>
      </w:r>
      <w:r>
        <w:rPr>
          <w:lang w:val="en-GB"/>
        </w:rPr>
        <w:t xml:space="preserve"> and 3/352 </w:t>
      </w:r>
      <w:r>
        <w:rPr>
          <w:lang w:val="en-GB"/>
        </w:rPr>
        <w:fldChar w:fldCharType="begin" w:fldLock="1"/>
      </w:r>
      <w:r w:rsidR="001320A5">
        <w:rPr>
          <w:lang w:val="en-GB"/>
        </w:rPr>
        <w:instrText>ADDIN CSL_CITATION {"citationItems":[{"id":"ITEM-1","itemData":{"author":[{"dropping-particle":"","family":"Biagini","given":"Philippe","non-dropping-particle":"","parse-names":false,"suffix":""},{"dropping-particle":"","family":"Bédarida","given":"Sandra","non-dropping-particle":"","parse-names":false,"suffix":""},{"dropping-particle":"","family":"Touinssi","given":"Mhammed","non-dropping-particle":"","parse-names":false,"suffix":""},{"dropping-particle":"","family":"Galicher","given":"Vital","non-dropping-particle":"","parse-names":false,"suffix":""},{"dropping-particle":"","family":"Micco","given":"Philippe","non-dropping-particle":"de","parse-names":false,"suffix":""}],"container-title":"Emerging infectious diseases","id":"ITEM-1","issue":"6","issued":{"date-parts":[["2013"]]},"page":"1014","publisher":"Centers for Disease Control and Prevention","title":"Human gyrovirus in healthy blood donors, France","type":"article-journal","volume":"19"},"uris":["http://www.mendeley.com/documents/?uuid=f8656ea3-9805-4c26-814c-df619dd25fd2"]}],"mendeley":{"formattedCitation":"[142]","plainTextFormattedCitation":"[142]","previouslyFormattedCitation":"[142]"},"properties":{"noteIndex":0},"schema":"https://github.com/citation-style-language/schema/raw/master/csl-citation.json"}</w:instrText>
      </w:r>
      <w:r>
        <w:rPr>
          <w:lang w:val="en-GB"/>
        </w:rPr>
        <w:fldChar w:fldCharType="separate"/>
      </w:r>
      <w:r w:rsidR="001B28C6" w:rsidRPr="001B28C6">
        <w:rPr>
          <w:noProof/>
          <w:lang w:val="en-GB"/>
        </w:rPr>
        <w:t>[142]</w:t>
      </w:r>
      <w:r>
        <w:rPr>
          <w:lang w:val="en-GB"/>
        </w:rPr>
        <w:fldChar w:fldCharType="end"/>
      </w:r>
      <w:r>
        <w:rPr>
          <w:lang w:val="en-GB"/>
        </w:rPr>
        <w:t xml:space="preserve"> human samples in three independent studies. </w:t>
      </w:r>
      <w:r w:rsidR="00233A0D">
        <w:rPr>
          <w:lang w:val="en-GB"/>
        </w:rPr>
        <w:t xml:space="preserve"> </w:t>
      </w:r>
      <w:r w:rsidR="00233A0D" w:rsidRPr="00233A0D">
        <w:rPr>
          <w:highlight w:val="yellow"/>
          <w:lang w:val="en-GB"/>
        </w:rPr>
        <w:t>…..</w:t>
      </w:r>
    </w:p>
    <w:p w14:paraId="2A148FDB" w14:textId="75FF57FE" w:rsidR="00320FA6" w:rsidRDefault="00320FA6" w:rsidP="00320FA6">
      <w:pPr>
        <w:pStyle w:val="Heading2"/>
        <w:rPr>
          <w:lang w:val="en-GB"/>
        </w:rPr>
      </w:pPr>
      <w:bookmarkStart w:id="31" w:name="_Toc63343246"/>
      <w:r>
        <w:rPr>
          <w:lang w:val="en-GB"/>
        </w:rPr>
        <w:t>Animal reservoirs</w:t>
      </w:r>
      <w:bookmarkEnd w:id="31"/>
    </w:p>
    <w:p w14:paraId="12612CD3" w14:textId="653F8FA1" w:rsidR="00AA4D74" w:rsidRDefault="00AA4D74" w:rsidP="00AA4D74">
      <w:pPr>
        <w:rPr>
          <w:rFonts w:cs="Arial"/>
          <w:lang w:val="en-GB"/>
        </w:rPr>
      </w:pPr>
      <w:r>
        <w:rPr>
          <w:rFonts w:cs="Arial"/>
          <w:lang w:val="en-GB"/>
        </w:rPr>
        <w:t>The rich biodiversity</w:t>
      </w:r>
      <w:r w:rsidRPr="00720A83">
        <w:rPr>
          <w:rFonts w:cs="Arial"/>
          <w:lang w:val="en-GB"/>
        </w:rPr>
        <w:t xml:space="preserve"> of anelloviruses</w:t>
      </w:r>
      <w:r>
        <w:rPr>
          <w:rFonts w:cs="Arial"/>
          <w:lang w:val="en-GB"/>
        </w:rPr>
        <w:t xml:space="preserve"> in animals</w:t>
      </w:r>
      <w:r w:rsidRPr="00720A83">
        <w:rPr>
          <w:rFonts w:cs="Arial"/>
          <w:lang w:val="en-GB"/>
        </w:rPr>
        <w:t xml:space="preserve"> suggest that there may be multiple animal reservoirs where zoonotic </w:t>
      </w:r>
      <w:proofErr w:type="spellStart"/>
      <w:r w:rsidRPr="00720A83">
        <w:rPr>
          <w:rFonts w:cs="Arial"/>
          <w:lang w:val="en-GB"/>
        </w:rPr>
        <w:t>spillover</w:t>
      </w:r>
      <w:proofErr w:type="spellEnd"/>
      <w:r w:rsidRPr="00720A83">
        <w:rPr>
          <w:rFonts w:cs="Arial"/>
          <w:lang w:val="en-GB"/>
        </w:rPr>
        <w:t xml:space="preserve"> may occur, especially those in frequent contact with humans. Animal reservoirs are groups of animals that harbour viral pathogens, some of which may be transmitted to humans (</w:t>
      </w:r>
      <w:r w:rsidRPr="00720A83">
        <w:rPr>
          <w:rFonts w:cs="Arial"/>
          <w:i/>
          <w:iCs/>
          <w:lang w:val="en-GB"/>
        </w:rPr>
        <w:t>i.e.</w:t>
      </w:r>
      <w:r w:rsidRPr="00720A83">
        <w:rPr>
          <w:rFonts w:cs="Arial"/>
          <w:lang w:val="en-GB"/>
        </w:rPr>
        <w:t xml:space="preserve"> zoonoses), resulting in the emergence of novel human infectious diseases. A study of 415 viruses found that the number </w:t>
      </w:r>
      <w:r>
        <w:rPr>
          <w:rFonts w:cs="Arial"/>
          <w:lang w:val="en-GB"/>
        </w:rPr>
        <w:t>of zoonotic viruses</w:t>
      </w:r>
      <w:r w:rsidRPr="00720A83">
        <w:rPr>
          <w:rFonts w:cs="Arial"/>
          <w:lang w:val="en-GB"/>
        </w:rPr>
        <w:t xml:space="preserve"> is proportional to the number of viral species maintained by each animal reservoir </w:t>
      </w:r>
      <w:r w:rsidRPr="00720A83">
        <w:rPr>
          <w:rFonts w:cs="Arial"/>
          <w:lang w:val="en-GB"/>
        </w:rPr>
        <w:fldChar w:fldCharType="begin" w:fldLock="1"/>
      </w:r>
      <w:r w:rsidR="001320A5">
        <w:rPr>
          <w:rFonts w:cs="Arial"/>
          <w:lang w:val="en-GB"/>
        </w:rPr>
        <w:instrText>ADDIN CSL_CITATION {"citationItems":[{"id":"ITEM-1","itemData":{"DOI":"10.1073/pnas.1919176117","abstract":"Identifying whether novel human viruses disproportionately originate from certain animal groups could inform risk-based allocations of research and surveillance effort. Whether such “special reservoirs” exist remains controversial. We show that the proportion of viruses that infect humans varies minimally across reservoir taxonomic orders. Instead, the number of human-infecting viruses increases proportionately to the total number of viruses maintained by each reservoir group, which is in turn explained by the number of animal species within each group. This supports a host-neutral explanation for observed variation in the number of zoonoses among animal groups, such that traits of animal orders are unlikely to produce viruses that disproportionately threaten humans. These findings refine strategies to identify high-risk viruses prior to their emergence.The notion that certain animal groups disproportionately maintain and transmit viruses to humans due to broad-scale differences in ecology, life history, and physiology currently influences global health surveillance and research in disease ecology, virology, and immunology. To directly test whether such “special reservoirs” of zoonoses exist, we used literature searches to construct the largest existing dataset of virus–reservoir relationships, consisting of the avian and mammalian reservoir hosts of 415 RNA and DNA viruses along with their histories of human infection. Reservoir host effects on the propensity of viruses to have been reported as infecting humans were rare and when present were restricted to one or two viral families. The data instead support a largely host-neutral explanation for the distribution of human-infecting viruses across the animal orders studied. After controlling for higher baseline viral richness in mammals versus birds, the observed number of zoonoses per animal order increased as a function of their species richness. Animal orders of established importance as zoonotic reservoirs including bats and rodents were unexceptional, maintaining numbers of zoonoses that closely matched expectations for mammalian groups of their size. Our findings show that variation in the frequency of zoonoses among animal orders can be explained without invoking special ecological or immunological relationships between hosts and viruses, pointing to a need to reconsider current approaches aimed at finding and predicting novel zoonoses.","author":[{"dropping-particle":"","family":"Mollentze","given":"Nardus","non-dropping-particle":"","parse-names":false,"suffix":""},{"dropping-particle":"","family":"Streicker","given":"Daniel G","non-dropping-particle":"","parse-names":false,"suffix":""}],"container-title":"Proceedings of the National Academy of Sciences","id":"ITEM-1","issue":"17","issued":{"date-parts":[["2020","4","28"]]},"page":"9423 LP  - 9430","title":"Viral zoonotic risk is homogenous among taxonomic orders of mammalian and avian reservoir hosts","type":"article-journal","volume":"117"},"uris":["http://www.mendeley.com/documents/?uuid=2c9c49a4-53e6-4172-bffc-a1d55c5ca3d6"]}],"mendeley":{"formattedCitation":"[143]","plainTextFormattedCitation":"[143]","previouslyFormattedCitation":"[143]"},"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43]</w:t>
      </w:r>
      <w:r w:rsidRPr="00720A83">
        <w:rPr>
          <w:rFonts w:cs="Arial"/>
          <w:lang w:val="en-GB"/>
        </w:rPr>
        <w:fldChar w:fldCharType="end"/>
      </w:r>
      <w:r w:rsidRPr="00720A83">
        <w:rPr>
          <w:rFonts w:cs="Arial"/>
          <w:lang w:val="en-GB"/>
        </w:rPr>
        <w:t>.</w:t>
      </w:r>
      <w:r>
        <w:rPr>
          <w:rFonts w:cs="Arial"/>
          <w:lang w:val="en-GB"/>
        </w:rPr>
        <w:t xml:space="preserve"> That is, the richer the </w:t>
      </w:r>
      <w:r w:rsidRPr="00720A83">
        <w:rPr>
          <w:rFonts w:cs="Arial"/>
          <w:lang w:val="en-GB"/>
        </w:rPr>
        <w:t>diversity of viruses in different animals</w:t>
      </w:r>
      <w:r>
        <w:rPr>
          <w:rFonts w:cs="Arial"/>
          <w:lang w:val="en-GB"/>
        </w:rPr>
        <w:t>,</w:t>
      </w:r>
      <w:r w:rsidRPr="00720A83">
        <w:rPr>
          <w:rFonts w:cs="Arial"/>
          <w:lang w:val="en-GB"/>
        </w:rPr>
        <w:t xml:space="preserve"> </w:t>
      </w:r>
      <w:r>
        <w:rPr>
          <w:rFonts w:cs="Arial"/>
          <w:lang w:val="en-GB"/>
        </w:rPr>
        <w:t>the higher the likelihood of observing viruses that cause zoonotic infectious diseases</w:t>
      </w:r>
      <w:r w:rsidRPr="00720A83">
        <w:rPr>
          <w:rFonts w:cs="Arial"/>
          <w:lang w:val="en-GB"/>
        </w:rPr>
        <w:t>.</w:t>
      </w:r>
      <w:r>
        <w:rPr>
          <w:rFonts w:cs="Arial"/>
          <w:lang w:val="en-GB"/>
        </w:rPr>
        <w:t xml:space="preserve"> This is the case for anelloviruses, where m</w:t>
      </w:r>
      <w:r w:rsidRPr="00720A83">
        <w:rPr>
          <w:rFonts w:cs="Arial"/>
          <w:lang w:val="en-GB"/>
        </w:rPr>
        <w:t>etagenomic-based studies often detect different species of anelloviruses, sometimes from different viral genera. For instance, a survey of anelloviruses in civets (</w:t>
      </w:r>
      <w:proofErr w:type="spellStart"/>
      <w:r w:rsidRPr="00720A83">
        <w:rPr>
          <w:rFonts w:cs="Arial"/>
          <w:i/>
          <w:iCs/>
          <w:lang w:val="en-GB"/>
        </w:rPr>
        <w:t>Paguma</w:t>
      </w:r>
      <w:proofErr w:type="spellEnd"/>
      <w:r w:rsidRPr="00720A83">
        <w:rPr>
          <w:rFonts w:cs="Arial"/>
          <w:i/>
          <w:iCs/>
          <w:lang w:val="en-GB"/>
        </w:rPr>
        <w:t xml:space="preserve"> </w:t>
      </w:r>
      <w:proofErr w:type="spellStart"/>
      <w:r w:rsidRPr="00720A83">
        <w:rPr>
          <w:rFonts w:cs="Arial"/>
          <w:i/>
          <w:iCs/>
          <w:lang w:val="en-GB"/>
        </w:rPr>
        <w:t>larvata</w:t>
      </w:r>
      <w:proofErr w:type="spellEnd"/>
      <w:r w:rsidRPr="00720A83">
        <w:rPr>
          <w:rFonts w:cs="Arial"/>
          <w:lang w:val="en-GB"/>
        </w:rPr>
        <w:t xml:space="preserve">) found viral species from at least four genera </w:t>
      </w:r>
      <w:r w:rsidRPr="00720A83">
        <w:rPr>
          <w:rFonts w:cs="Arial"/>
          <w:lang w:val="en-GB"/>
        </w:rPr>
        <w:fldChar w:fldCharType="begin" w:fldLock="1"/>
      </w:r>
      <w:r w:rsidR="001320A5">
        <w:rPr>
          <w:rFonts w:cs="Arial"/>
          <w:lang w:val="en-GB"/>
        </w:rPr>
        <w:instrText>ADDIN CSL_CITATION {"citationItems":[{"id":"ITEM-1","itemData":{"ISSN":"0168-1702","author":[{"dropping-particle":"","family":"Nishizawa","given":"Tsutomu","non-dropping-particle":"","parse-names":false,"suffix":""},{"dropping-particle":"","family":"Sugimoto","given":"Yuji","non-dropping-particle":"","parse-names":false,"suffix":""},{"dropping-particle":"","family":"Takeda","given":"Tsutomu","non-dropping-particle":"","parse-names":false,"suffix":""},{"dropping-particle":"","family":"Kodera","given":"Yuuji","non-dropping-particle":"","parse-names":false,"suffix":""},{"dropping-particle":"","family":"Hatano","given":"Yumi","non-dropping-particle":"","parse-names":false,"suffix":""},{"dropping-particle":"","family":"Takahashi","given":"Masaharu","non-dropping-particle":"","parse-names":false,"suffix":""},{"dropping-particle":"","family":"Okamoto","given":"Hiroaki","non-dropping-particle":"","parse-names":false,"suffix":""}],"container-title":"Virus research","id":"ITEM-1","issued":{"date-parts":[["2018"]]},"page":"183-191","publisher":"Elsevier","title":"Identification and whole genome characterization of novel anelloviruses in masked palm civets (Paguma larvata): segregation into four distinct clades","type":"article-journal","volume":"256"},"uris":["http://www.mendeley.com/documents/?uuid=43113d65-12e4-4391-ac8d-14245c9d51a3"]}],"mendeley":{"formattedCitation":"[144]","plainTextFormattedCitation":"[144]","previouslyFormattedCitation":"[144]"},"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44]</w:t>
      </w:r>
      <w:r w:rsidRPr="00720A83">
        <w:rPr>
          <w:rFonts w:cs="Arial"/>
          <w:lang w:val="en-GB"/>
        </w:rPr>
        <w:fldChar w:fldCharType="end"/>
      </w:r>
      <w:r w:rsidRPr="00720A83">
        <w:rPr>
          <w:rFonts w:cs="Arial"/>
          <w:lang w:val="en-GB"/>
        </w:rPr>
        <w:t xml:space="preserve">, while that in rodents spanned at least two viral genera </w:t>
      </w:r>
      <w:r w:rsidRPr="00720A83">
        <w:rPr>
          <w:rFonts w:cs="Arial"/>
          <w:lang w:val="en-GB"/>
        </w:rPr>
        <w:fldChar w:fldCharType="begin" w:fldLock="1"/>
      </w:r>
      <w:r w:rsidR="001320A5">
        <w:rPr>
          <w:rFonts w:cs="Arial"/>
          <w:lang w:val="en-GB"/>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125]","plainTextFormattedCitation":"[125]","previouslyFormattedCitation":"[125]"},"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25]</w:t>
      </w:r>
      <w:r w:rsidRPr="00720A83">
        <w:rPr>
          <w:rFonts w:cs="Arial"/>
          <w:lang w:val="en-GB"/>
        </w:rPr>
        <w:fldChar w:fldCharType="end"/>
      </w:r>
      <w:r w:rsidRPr="00720A83">
        <w:rPr>
          <w:rFonts w:cs="Arial"/>
          <w:lang w:val="en-GB"/>
        </w:rPr>
        <w:t xml:space="preserve">. </w:t>
      </w:r>
    </w:p>
    <w:p w14:paraId="02F6FCD8" w14:textId="3E257BD9" w:rsidR="0074755E" w:rsidRPr="00320FA6" w:rsidRDefault="00AA4D74" w:rsidP="0074755E">
      <w:pPr>
        <w:rPr>
          <w:rFonts w:cs="Arial"/>
          <w:lang w:val="en-GB"/>
        </w:rPr>
      </w:pPr>
      <w:r>
        <w:rPr>
          <w:lang w:val="en-GB"/>
        </w:rPr>
        <w:t>A</w:t>
      </w:r>
      <w:r w:rsidR="0074755E">
        <w:rPr>
          <w:lang w:val="en-GB"/>
        </w:rPr>
        <w:t xml:space="preserve"> network visualising the number of viruses shared between different hosts showed that wild rodents and domestic animals such as dogs, pigs, cats and cattle were centrally located and highly connected</w:t>
      </w:r>
      <w:r w:rsidR="006761D2">
        <w:rPr>
          <w:lang w:val="en-GB"/>
        </w:rPr>
        <w:t xml:space="preserve"> </w:t>
      </w:r>
      <w:r w:rsidR="006761D2">
        <w:rPr>
          <w:lang w:val="en-GB"/>
        </w:rPr>
        <w:fldChar w:fldCharType="begin" w:fldLock="1"/>
      </w:r>
      <w:r w:rsidR="001320A5">
        <w:rPr>
          <w:lang w:val="en-GB"/>
        </w:rPr>
        <w:instrText>ADDIN CSL_CITATION {"citationItems":[{"id":"ITEM-1","itemData":{"DOI":"10.1038/srep14830","ISSN":"2045-2322","abstract":"Most human infectious diseases, especially recently emerging pathogens, originate from animals and ongoing disease transmission from animals to people presents a significant global health burden. Recognition of the epidemiologic circumstances involved in zoonotic spillover, amplification and spread of diseases is essential for prioritizing surveillance and predicting future disease emergence risk. We examine the animal hosts and transmission mechanisms involved in spillover of zoonotic viruses to date and discover that viruses with high host plasticity (i.e. taxonomically and ecologically diverse host range) were more likely to amplify viral spillover by secondary human-to-human transmission and have broader geographic spread. Viruses transmitted to humans during practices that facilitate mixing of diverse animal species had significantly higher host plasticity. Our findings suggest that animal-to-human spillover of new viruses that are capable of infecting diverse host species signal emerging disease events with higher pandemic potential in that these viruses are more likely to amplify by human-to-human transmission with spread on a global scale.","author":[{"dropping-particle":"","family":"Kreuder Johnson","given":"Christine","non-dropping-particle":"","parse-names":false,"suffix":""},{"dropping-particle":"","family":"Hitchens","given":"Peta L","non-dropping-particle":"","parse-names":false,"suffix":""},{"dropping-particle":"","family":"Smiley Evans","given":"Tierra","non-dropping-particle":"","parse-names":false,"suffix":""},{"dropping-particle":"","family":"Goldstein","given":"Tracey","non-dropping-particle":"","parse-names":false,"suffix":""},{"dropping-particle":"","family":"Thomas","given":"Kate","non-dropping-particle":"","parse-names":false,"suffix":""},{"dropping-particle":"","family":"Clements","given":"Andrew","non-dropping-particle":"","parse-names":false,"suffix":""},{"dropping-particle":"","family":"Joly","given":"Damien O","non-dropping-particle":"","parse-names":false,"suffix":""},{"dropping-particle":"","family":"Wolfe","given":"Nathan D","non-dropping-particle":"","parse-names":false,"suffix":""},{"dropping-particle":"","family":"Daszak","given":"Peter","non-dropping-particle":"","parse-names":false,"suffix":""},{"dropping-particle":"","family":"Karesh","given":"William B","non-dropping-particle":"","parse-names":false,"suffix":""},{"dropping-particle":"","family":"Mazet","given":"Jonna K","non-dropping-particle":"","parse-names":false,"suffix":""}],"container-title":"Scientific Reports","id":"ITEM-1","issue":"1","issued":{"date-parts":[["2015"]]},"page":"14830","title":"Spillover and pandemic properties of zoonotic viruses with high host plasticity","type":"article-journal","volume":"5"},"uris":["http://www.mendeley.com/documents/?uuid=659a077f-45ad-4c09-bcd9-1a9820a75151"]}],"mendeley":{"formattedCitation":"[139]","plainTextFormattedCitation":"[139]","previouslyFormattedCitation":"[139]"},"properties":{"noteIndex":0},"schema":"https://github.com/citation-style-language/schema/raw/master/csl-citation.json"}</w:instrText>
      </w:r>
      <w:r w:rsidR="006761D2">
        <w:rPr>
          <w:lang w:val="en-GB"/>
        </w:rPr>
        <w:fldChar w:fldCharType="separate"/>
      </w:r>
      <w:r w:rsidR="001B28C6" w:rsidRPr="001B28C6">
        <w:rPr>
          <w:noProof/>
          <w:lang w:val="en-GB"/>
        </w:rPr>
        <w:t>[139]</w:t>
      </w:r>
      <w:r w:rsidR="006761D2">
        <w:rPr>
          <w:lang w:val="en-GB"/>
        </w:rPr>
        <w:fldChar w:fldCharType="end"/>
      </w:r>
      <w:r w:rsidR="0074755E">
        <w:rPr>
          <w:lang w:val="en-GB"/>
        </w:rPr>
        <w:t>. This may</w:t>
      </w:r>
      <w:r w:rsidR="006761D2">
        <w:rPr>
          <w:lang w:val="en-GB"/>
        </w:rPr>
        <w:t xml:space="preserve"> reflect the potential of such animals to act </w:t>
      </w:r>
      <w:r w:rsidR="006761D2">
        <w:rPr>
          <w:lang w:val="en-GB"/>
        </w:rPr>
        <w:lastRenderedPageBreak/>
        <w:t>as vectors</w:t>
      </w:r>
      <w:r w:rsidR="0074755E">
        <w:rPr>
          <w:lang w:val="en-GB"/>
        </w:rPr>
        <w:t xml:space="preserve"> that facilitate the </w:t>
      </w:r>
      <w:r w:rsidR="006761D2">
        <w:rPr>
          <w:lang w:val="en-GB"/>
        </w:rPr>
        <w:t xml:space="preserve">movement </w:t>
      </w:r>
      <w:r w:rsidR="0074755E">
        <w:rPr>
          <w:lang w:val="en-GB"/>
        </w:rPr>
        <w:t xml:space="preserve">of viruses between humans and wild-animal reservoirs. </w:t>
      </w:r>
      <w:r w:rsidR="0074755E" w:rsidRPr="00720A83">
        <w:rPr>
          <w:rFonts w:cs="Arial"/>
          <w:lang w:val="en-GB"/>
        </w:rPr>
        <w:t xml:space="preserve">Further, </w:t>
      </w:r>
      <w:r w:rsidR="006761D2">
        <w:rPr>
          <w:rFonts w:cs="Arial"/>
          <w:lang w:val="en-GB"/>
        </w:rPr>
        <w:t xml:space="preserve">animal reservoirs that are in extensive contact with humans are of greater </w:t>
      </w:r>
      <w:r w:rsidR="0074755E" w:rsidRPr="00720A83">
        <w:rPr>
          <w:rFonts w:cs="Arial"/>
          <w:lang w:val="en-GB"/>
        </w:rPr>
        <w:t xml:space="preserve">a minimum of 20% geographical overlap was suggested to be necessary for viral sharing (resulting from cross-species transmission) </w:t>
      </w:r>
      <w:r w:rsidR="0074755E" w:rsidRPr="00720A83">
        <w:rPr>
          <w:rFonts w:cs="Arial"/>
          <w:lang w:val="en-GB"/>
        </w:rPr>
        <w:fldChar w:fldCharType="begin" w:fldLock="1"/>
      </w:r>
      <w:r w:rsidR="001320A5">
        <w:rPr>
          <w:rFonts w:cs="Arial"/>
          <w:lang w:val="en-GB"/>
        </w:rPr>
        <w:instrText>ADDIN CSL_CITATION {"citationItems":[{"id":"ITEM-1","itemData":{"DOI":"10.1038/nature22975","ISSN":"1476-4687","abstract":"Analysis of a comprehensive database of mammalian host–virus relationships reveals that both the total number of viruses that infect a given species and the proportion likely to be zoonotic are predictable and that this enables identification of mammalian species and geographic locations where novel zoonoses are likely to be found.","author":[{"dropping-particle":"","family":"Olival","given":"Kevin J","non-dropping-particle":"","parse-names":false,"suffix":""},{"dropping-particle":"","family":"Hosseini","given":"Parviez R","non-dropping-particle":"","parse-names":false,"suffix":""},{"dropping-particle":"","family":"Zambrana-Torrelio","given":"Carlos","non-dropping-particle":"","parse-names":false,"suffix":""},{"dropping-particle":"","family":"Ross","given":"Noam","non-dropping-particle":"","parse-names":false,"suffix":""},{"dropping-particle":"","family":"Bogich","given":"Tiffany L","non-dropping-particle":"","parse-names":false,"suffix":""},{"dropping-particle":"","family":"Daszak","given":"Peter","non-dropping-particle":"","parse-names":false,"suffix":""}],"container-title":"Nature","id":"ITEM-1","issue":"7660","issued":{"date-parts":[["2017"]]},"page":"646-650","title":"Host and viral traits predict zoonotic spillover from mammals","type":"article-journal","volume":"546"},"uris":["http://www.mendeley.com/documents/?uuid=8499e3d3-511c-4166-9fea-fed6d68e1cb2"]}],"mendeley":{"formattedCitation":"[145]","plainTextFormattedCitation":"[145]","previouslyFormattedCitation":"[145]"},"properties":{"noteIndex":0},"schema":"https://github.com/citation-style-language/schema/raw/master/csl-citation.json"}</w:instrText>
      </w:r>
      <w:r w:rsidR="0074755E" w:rsidRPr="00720A83">
        <w:rPr>
          <w:rFonts w:cs="Arial"/>
          <w:lang w:val="en-GB"/>
        </w:rPr>
        <w:fldChar w:fldCharType="separate"/>
      </w:r>
      <w:r w:rsidR="001B28C6" w:rsidRPr="001B28C6">
        <w:rPr>
          <w:rFonts w:cs="Arial"/>
          <w:noProof/>
          <w:lang w:val="en-GB"/>
        </w:rPr>
        <w:t>[145]</w:t>
      </w:r>
      <w:r w:rsidR="0074755E" w:rsidRPr="00720A83">
        <w:rPr>
          <w:rFonts w:cs="Arial"/>
          <w:lang w:val="en-GB"/>
        </w:rPr>
        <w:fldChar w:fldCharType="end"/>
      </w:r>
      <w:r w:rsidR="0074755E" w:rsidRPr="00720A83">
        <w:rPr>
          <w:rFonts w:cs="Arial"/>
          <w:lang w:val="en-GB"/>
        </w:rPr>
        <w:t xml:space="preserve"> and the probability of sharing increases with overlap up till a 50% overlap </w:t>
      </w:r>
      <w:r w:rsidR="0074755E" w:rsidRPr="00720A83">
        <w:rPr>
          <w:rFonts w:cs="Arial"/>
          <w:lang w:val="en-GB"/>
        </w:rPr>
        <w:fldChar w:fldCharType="begin" w:fldLock="1"/>
      </w:r>
      <w:r w:rsidR="001320A5">
        <w:rPr>
          <w:rFonts w:cs="Arial"/>
          <w:lang w:val="en-GB"/>
        </w:rPr>
        <w:instrText>ADDIN CSL_CITATION {"citationItems":[{"id":"ITEM-1","itemData":{"DOI":"10.1038/s41467-020-16153-4","ISSN":"2041-1723","abstract":"Understanding interspecific viral transmission is key to understanding viral ecology and evolution, disease spillover into humans, and the consequences of global change. Prior studies have uncovered macroecological drivers of viral sharing, but analyses have never attempted to predict viral sharing in a pan-mammalian context. Using a conservative modelling framework, we confirm that host phylogenetic similarity and geographic range overlap are strong, nonlinear predictors of viral sharing among species across the entire mammal class. Using these traits, we predict global viral sharing patterns of 4196 mammal species and show that our simulated network successfully predicts viral sharing and reservoir host status using internal validation and an external dataset. We predict high rates of mammalian viral sharing in the tropics, particularly among rodents and bats, and within- and between-order sharing differed geographically and taxonomically. Our results emphasize the importance of ecological and phylogenetic factors in shaping mammalian viral communities, and provide a robust, general model to predict viral host range and guide pathogen surveillance and conservation efforts.","author":[{"dropping-particle":"","family":"Albery","given":"Gregory F","non-dropping-particle":"","parse-names":false,"suffix":""},{"dropping-particle":"","family":"Eskew","given":"Evan A","non-dropping-particle":"","parse-names":false,"suffix":""},{"dropping-particle":"","family":"Ross","given":"Noam","non-dropping-particle":"","parse-names":false,"suffix":""},{"dropping-particle":"","family":"Olival","given":"Kevin J","non-dropping-particle":"","parse-names":false,"suffix":""}],"container-title":"Nature Communications","id":"ITEM-1","issue":"1","issued":{"date-parts":[["2020"]]},"page":"2260","title":"Predicting the global mammalian viral sharing network using phylogeography","type":"article-journal","volume":"11"},"uris":["http://www.mendeley.com/documents/?uuid=d9751925-2843-405a-ba5d-683d7003a9a7"]}],"mendeley":{"formattedCitation":"[146]","plainTextFormattedCitation":"[146]","previouslyFormattedCitation":"[146]"},"properties":{"noteIndex":0},"schema":"https://github.com/citation-style-language/schema/raw/master/csl-citation.json"}</w:instrText>
      </w:r>
      <w:r w:rsidR="0074755E" w:rsidRPr="00720A83">
        <w:rPr>
          <w:rFonts w:cs="Arial"/>
          <w:lang w:val="en-GB"/>
        </w:rPr>
        <w:fldChar w:fldCharType="separate"/>
      </w:r>
      <w:r w:rsidR="001B28C6" w:rsidRPr="001B28C6">
        <w:rPr>
          <w:rFonts w:cs="Arial"/>
          <w:noProof/>
          <w:lang w:val="en-GB"/>
        </w:rPr>
        <w:t>[146]</w:t>
      </w:r>
      <w:r w:rsidR="0074755E" w:rsidRPr="00720A83">
        <w:rPr>
          <w:rFonts w:cs="Arial"/>
          <w:lang w:val="en-GB"/>
        </w:rPr>
        <w:fldChar w:fldCharType="end"/>
      </w:r>
      <w:r w:rsidR="0074755E" w:rsidRPr="00720A83">
        <w:rPr>
          <w:rFonts w:cs="Arial"/>
          <w:lang w:val="en-GB"/>
        </w:rPr>
        <w:t>. This implies that livestock and wildlife such as bats or rodents that are in reasonably close contact with humans are potential animal reservoirs</w:t>
      </w:r>
      <w:r w:rsidR="00320FA6">
        <w:rPr>
          <w:rFonts w:cs="Arial"/>
          <w:lang w:val="en-GB"/>
        </w:rPr>
        <w:t xml:space="preserve"> and warrant closer surveillance. Given the </w:t>
      </w:r>
      <w:r w:rsidR="006761D2" w:rsidRPr="00720A83">
        <w:rPr>
          <w:rFonts w:cs="Arial"/>
          <w:lang w:val="en-GB"/>
        </w:rPr>
        <w:t xml:space="preserve">vast amount of metagenomic sequencing data from bats </w:t>
      </w:r>
      <w:r w:rsidR="006761D2" w:rsidRPr="00720A83">
        <w:rPr>
          <w:rFonts w:cs="Arial"/>
          <w:lang w:val="en-GB"/>
        </w:rPr>
        <w:fldChar w:fldCharType="begin" w:fldLock="1"/>
      </w:r>
      <w:r w:rsidR="001320A5">
        <w:rPr>
          <w:rFonts w:cs="Arial"/>
          <w:lang w:val="en-GB"/>
        </w:rPr>
        <w:instrText>ADDIN CSL_CITATION {"citationItems":[{"id":"ITEM-1","itemData":{"ISSN":"1932-6203","author":[{"dropping-particle":"","family":"Geldenhuys","given":"Marike","non-dropping-particle":"","parse-names":false,"suffix":""},{"dropping-particle":"","family":"Mortlock","given":"Marinda","non-dropping-particle":"","parse-names":false,"suffix":""},{"dropping-particle":"","family":"Weyer","given":"Jacqueline","non-dropping-particle":"","parse-names":false,"suffix":""},{"dropping-particle":"","family":"Bezuidt","given":"Oliver","non-dropping-particle":"","parse-names":false,"suffix":""},{"dropping-particle":"","family":"Seamark","given":"Ernest C J","non-dropping-particle":"","parse-names":false,"suffix":""},{"dropping-particle":"","family":"Kearney","given":"Teresa","non-dropping-particle":"","parse-names":false,"suffix":""},{"dropping-particle":"","family":"Gleasner","given":"Cheryl","non-dropping-particle":"","parse-names":false,"suffix":""},{"dropping-particle":"","family":"Erkkila","given":"Tracy H","non-dropping-particle":"","parse-names":false,"suffix":""},{"dropping-particle":"","family":"Cui","given":"Helen","non-dropping-particle":"","parse-names":false,"suffix":""},{"dropping-particle":"","family":"Markotter","given":"Wanda","non-dropping-particle":"","parse-names":false,"suffix":""}],"container-title":"PloS one","id":"ITEM-1","issue":"3","issued":{"date-parts":[["2018"]]},"page":"e0194527","publisher":"Public Library of Science San Francisco, CA USA","title":"A metagenomic viral discovery approach identifies potential zoonotic and novel mammalian viruses in Neoromicia bats within South Africa","type":"article-journal","volume":"13"},"uris":["http://www.mendeley.com/documents/?uuid=ee6c4cc4-2147-4015-bf55-3100973908c1"]},{"id":"ITEM-2","itemData":{"ISSN":"1932-6203","author":[{"dropping-particle":"","family":"Mishra","given":"Nischay","non-dropping-particle":"","parse-names":false,"suffix":""},{"dropping-particle":"","family":"Fagbo","given":"Shamsudeen F","non-dropping-particle":"","parse-names":false,"suffix":""},{"dropping-particle":"","family":"Alagaili","given":"Abdulaziz N","non-dropping-particle":"","parse-names":false,"suffix":""},{"dropping-particle":"","family":"Nitido","given":"Adam","non-dropping-particle":"","parse-names":false,"suffix":""},{"dropping-particle":"","family":"Williams","given":"Simon H","non-dropping-particle":"","parse-names":false,"suffix":""},{"dropping-particle":"","family":"Ng","given":"James","non-dropping-particle":"","parse-names":false,"suffix":""},{"dropping-particle":"","family":"Lee","given":"Bohyun","non-dropping-particle":"","parse-names":false,"suffix":""},{"dropping-particle":"","family":"Durosinlorun","given":"Abdulkareem","non-dropping-particle":"","parse-names":false,"suffix":""},{"dropping-particle":"","family":"Garcia","given":"Joel A","non-dropping-particle":"","parse-names":false,"suffix":""},{"dropping-particle":"","family":"Jain","given":"Komal","non-dropping-particle":"","parse-names":false,"suffix":""}],"container-title":"PloS one","id":"ITEM-2","issue":"4","issued":{"date-parts":[["2019"]]},"page":"e0214227","publisher":"Public Library of Science San Francisco, CA USA","title":"A viral metagenomic survey identifies known and novel mammalian viruses in bats from Saudi Arabia","type":"article-journal","volume":"14"},"uris":["http://www.mendeley.com/documents/?uuid=f12693f3-989e-43c8-aab0-a81e54356358"]},{"id":"ITEM-3","itemData":{"ISSN":"0022-538X","author":[{"dropping-particle":"","family":"Ge","given":"Xingyi","non-dropping-particle":"","parse-names":false,"suffix":""},{"dropping-particle":"","family":"Li","given":"Yan","non-dropping-particle":"","parse-names":false,"suffix":""},{"dropping-particle":"","family":"Yang","given":"Xinglou","non-dropping-particle":"","parse-names":false,"suffix":""},{"dropping-particle":"","family":"Zhang","given":"Huajun","non-dropping-particle":"","parse-names":false,"suffix":""},{"dropping-particle":"","family":"Zhou","given":"Peng","non-dropping-particle":"","parse-names":false,"suffix":""},{"dropping-particle":"","family":"Zhang","given":"Yunzhi","non-dropping-particle":"","parse-names":false,"suffix":""},{"dropping-particle":"","family":"Shi","given":"Zhengli","non-dropping-particle":"","parse-names":false,"suffix":""}],"container-title":"Journal of virology","id":"ITEM-3","issue":"8","issued":{"date-parts":[["2012"]]},"page":"4620-4630","publisher":"Am Soc Microbiol","title":"Metagenomic analysis of viruses from bat fecal samples reveals many novel viruses in insectivorous bats in China","type":"article-journal","volume":"86"},"uris":["http://www.mendeley.com/documents/?uuid=fdc1ded1-3d1b-4749-af4f-287e9f0399ff"]}],"mendeley":{"formattedCitation":"[147–149]","plainTextFormattedCitation":"[147–149]","previouslyFormattedCitation":"[147–149]"},"properties":{"noteIndex":0},"schema":"https://github.com/citation-style-language/schema/raw/master/csl-citation.json"}</w:instrText>
      </w:r>
      <w:r w:rsidR="006761D2" w:rsidRPr="00720A83">
        <w:rPr>
          <w:rFonts w:cs="Arial"/>
          <w:lang w:val="en-GB"/>
        </w:rPr>
        <w:fldChar w:fldCharType="separate"/>
      </w:r>
      <w:r w:rsidR="001B28C6" w:rsidRPr="001B28C6">
        <w:rPr>
          <w:rFonts w:cs="Arial"/>
          <w:noProof/>
          <w:lang w:val="en-GB"/>
        </w:rPr>
        <w:t>[147–149]</w:t>
      </w:r>
      <w:r w:rsidR="006761D2" w:rsidRPr="00720A83">
        <w:rPr>
          <w:rFonts w:cs="Arial"/>
          <w:lang w:val="en-GB"/>
        </w:rPr>
        <w:fldChar w:fldCharType="end"/>
      </w:r>
      <w:r w:rsidR="006761D2" w:rsidRPr="00720A83">
        <w:rPr>
          <w:rFonts w:cs="Arial"/>
          <w:lang w:val="en-GB"/>
        </w:rPr>
        <w:t xml:space="preserve">, rodents </w:t>
      </w:r>
      <w:r w:rsidR="006761D2" w:rsidRPr="00720A83">
        <w:rPr>
          <w:rFonts w:cs="Arial"/>
          <w:lang w:val="en-GB"/>
        </w:rPr>
        <w:fldChar w:fldCharType="begin" w:fldLock="1"/>
      </w:r>
      <w:r w:rsidR="001320A5">
        <w:rPr>
          <w:rFonts w:cs="Arial"/>
          <w:lang w:val="en-GB"/>
        </w:rPr>
        <w:instrText>ADDIN CSL_CITATION {"citationItems":[{"id":"ITEM-1","itemData":{"ISSN":"1553-7374","author":[{"dropping-particle":"","family":"Phan","given":"Tung G","non-dropping-particle":"","parse-names":false,"suffix":""},{"dropping-particle":"","family":"Kapusinszky","given":"Beatrix","non-dropping-particle":"","parse-names":false,"suffix":""},{"dropping-particle":"","family":"Wang","given":"Chunlin","non-dropping-particle":"","parse-names":false,"suffix":""},{"dropping-particle":"","family":"Rose","given":"Robert K","non-dropping-particle":"","parse-names":false,"suffix":""},{"dropping-particle":"","family":"Lipton","given":"Howard L","non-dropping-particle":"","parse-names":false,"suffix":""},{"dropping-particle":"","family":"Delwart","given":"Eric L","non-dropping-particle":"","parse-names":false,"suffix":""}],"container-title":"PLoS Pathog","id":"ITEM-1","issue":"9","issued":{"date-parts":[["2011"]]},"page":"e1002218","publisher":"Public Library of Science","title":"The fecal viral flora of wild rodents","type":"article-journal","volume":"7"},"uris":["http://www.mendeley.com/documents/?uuid=ca667977-9b62-4f7b-b4f0-548b177c70a0"]},{"id":"ITEM-2","itemData":{"ISSN":"0042-6822","author":[{"dropping-particle":"","family":"Tan","given":"Zhizhou","non-dropping-particle":"","parse-names":false,"suffix":""},{"dropping-particle":"","family":"Yu","given":"Huiju","non-dropping-particle":"","parse-names":false,"suffix":""},{"dropping-particle":"","family":"Xu","given":"Lin","non-dropping-particle":"","parse-names":false,"suffix":""},{"dropping-particle":"","family":"Zhao","given":"Zihan","non-dropping-particle":"","parse-names":false,"suffix":""},{"dropping-particle":"","family":"Zhang","given":"Peisheng","non-dropping-particle":"","parse-names":false,"suffix":""},{"dropping-particle":"","family":"Qu","given":"Yonggang","non-dropping-particle":"","parse-names":false,"suffix":""},{"dropping-particle":"","family":"He","given":"Biao","non-dropping-particle":"","parse-names":false,"suffix":""},{"dropping-particle":"","family":"Tu","given":"Changchun","non-dropping-particle":"","parse-names":false,"suffix":""}],"container-title":"Virology","id":"ITEM-2","issued":{"date-parts":[["2019"]]},"page":"122-134","publisher":"Elsevier","title":"Virome profiling of rodents in Xinjiang Uygur Autonomous Region, China: Isolation and characterization of a new strain of Wenzhou virus","type":"article-journal","volume":"529"},"uris":["http://www.mendeley.com/documents/?uuid=5b2b0c1a-e852-47f4-8a1c-8cb182438630"]}],"mendeley":{"formattedCitation":"[150,151]","plainTextFormattedCitation":"[150,151]","previouslyFormattedCitation":"[150,151]"},"properties":{"noteIndex":0},"schema":"https://github.com/citation-style-language/schema/raw/master/csl-citation.json"}</w:instrText>
      </w:r>
      <w:r w:rsidR="006761D2" w:rsidRPr="00720A83">
        <w:rPr>
          <w:rFonts w:cs="Arial"/>
          <w:lang w:val="en-GB"/>
        </w:rPr>
        <w:fldChar w:fldCharType="separate"/>
      </w:r>
      <w:r w:rsidR="001B28C6" w:rsidRPr="001B28C6">
        <w:rPr>
          <w:rFonts w:cs="Arial"/>
          <w:noProof/>
          <w:lang w:val="en-GB"/>
        </w:rPr>
        <w:t>[150,151]</w:t>
      </w:r>
      <w:r w:rsidR="006761D2" w:rsidRPr="00720A83">
        <w:rPr>
          <w:rFonts w:cs="Arial"/>
          <w:lang w:val="en-GB"/>
        </w:rPr>
        <w:fldChar w:fldCharType="end"/>
      </w:r>
      <w:r w:rsidR="006761D2" w:rsidRPr="00720A83">
        <w:rPr>
          <w:rFonts w:cs="Arial"/>
          <w:lang w:val="en-GB"/>
        </w:rPr>
        <w:t xml:space="preserve"> and livestock </w:t>
      </w:r>
      <w:r w:rsidR="006761D2" w:rsidRPr="00720A83">
        <w:rPr>
          <w:rFonts w:cs="Arial"/>
          <w:lang w:val="en-GB"/>
        </w:rPr>
        <w:fldChar w:fldCharType="begin" w:fldLock="1"/>
      </w:r>
      <w:r w:rsidR="001320A5">
        <w:rPr>
          <w:rFonts w:cs="Arial"/>
          <w:lang w:val="en-GB"/>
        </w:rPr>
        <w:instrText>ADDIN CSL_CITATION {"citationItems":[{"id":"ITEM-1","itemData":{"ISSN":"2049-2618","author":[{"dropping-particle":"","family":"Wang","given":"Weilan","non-dropping-particle":"","parse-names":false,"suffix":""},{"dropping-particle":"","family":"Hu","given":"Huifeng","non-dropping-particle":"","parse-names":false,"suffix":""},{"dropping-particle":"","family":"Zijlstra","given":"Ruurd T","non-dropping-particle":"","parse-names":false,"suffix":""},{"dropping-particle":"","family":"Zheng","given":"Jinshui","non-dropping-particle":"","parse-names":false,"suffix":""},{"dropping-particle":"","family":"Gänzle","given":"Michael G","non-dropping-particle":"","parse-names":false,"suffix":""}],"container-title":"Microbiome","id":"ITEM-1","issue":"1","issued":{"date-parts":[["2019"]]},"page":"1-11","publisher":"BioMed Central","title":"Metagenomic reconstructions of gut microbial metabolism in weanling pigs","type":"article-journal","volume":"7"},"uris":["http://www.mendeley.com/documents/?uuid=ec06f6e1-933c-4c1c-ae21-79bded57296d"]},{"id":"ITEM-2","itemData":{"ISSN":"0022-1317","author":[{"dropping-particle":"","family":"Zhang","given":"Bin","non-dropping-particle":"","parse-names":false,"suffix":""},{"dropping-particle":"","family":"Tang","given":"Cheng","non-dropping-particle":"","parse-names":false,"suffix":""},{"dropping-particle":"","family":"Yue","given":"Hua","non-dropping-particle":"","parse-names":false,"suffix":""},{"dropping-particle":"","family":"Ren","given":"Yupeng","non-dropping-particle":"","parse-names":false,"suffix":""},{"dropping-particle":"","family":"Song","given":"Zhigang","non-dropping-particle":"","parse-names":false,"suffix":""}],"container-title":"Journal of General Virology","id":"ITEM-2","issue":"7","issued":{"date-parts":[["2014"]]},"page":"1603-1611","publisher":"Microbiology Society","title":"Viral metagenomics analysis demonstrates the diversity of viral flora in piglet diarrhoeic faeces in China","type":"article-journal","volume":"95"},"uris":["http://www.mendeley.com/documents/?uuid=9d07e6cd-1c51-4706-b081-8111ec93e084"]},{"id":"ITEM-3","itemData":{"ISSN":"1743-422X","author":[{"dropping-particle":"","family":"Masembe","given":"Charles","non-dropping-particle":"","parse-names":false,"suffix":""},{"dropping-particle":"","family":"Michuki","given":"George","non-dropping-particle":"","parse-names":false,"suffix":""},{"dropping-particle":"","family":"Onyango","given":"Maria","non-dropping-particle":"","parse-names":false,"suffix":""},{"dropping-particle":"","family":"Rumberia","given":"Cecilia","non-dropping-particle":"","parse-names":false,"suffix":""},{"dropping-particle":"","family":"Norling","given":"Martin","non-dropping-particle":"","parse-names":false,"suffix":""},{"dropping-particle":"","family":"Bishop","given":"Richard P","non-dropping-particle":"","parse-names":false,"suffix":""},{"dropping-particle":"","family":"Djikeng","given":"Appolinaire","non-dropping-particle":"","parse-names":false,"suffix":""},{"dropping-particle":"","family":"Kemp","given":"Stephen J","non-dropping-particle":"","parse-names":false,"suffix":""},{"dropping-particle":"","family":"Orth","given":"Alan","non-dropping-particle":"","parse-names":false,"suffix":""},{"dropping-particle":"","family":"Skilton","given":"Robert A","non-dropping-particle":"","parse-names":false,"suffix":""}],"container-title":"Virology journal","id":"ITEM-3","issue":"1","issued":{"date-parts":[["2012"]]},"page":"1-7","publisher":"BioMed Central","title":"Viral metagenomics demonstrates that domestic pigs are a potential reservoir for Ndumu virus","type":"article-journal","volume":"9"},"uris":["http://www.mendeley.com/documents/?uuid=210e340e-9eda-4473-a691-604a70ba7351"]}],"mendeley":{"formattedCitation":"[152–154]","plainTextFormattedCitation":"[152–154]","previouslyFormattedCitation":"[152–154]"},"properties":{"noteIndex":0},"schema":"https://github.com/citation-style-language/schema/raw/master/csl-citation.json"}</w:instrText>
      </w:r>
      <w:r w:rsidR="006761D2" w:rsidRPr="00720A83">
        <w:rPr>
          <w:rFonts w:cs="Arial"/>
          <w:lang w:val="en-GB"/>
        </w:rPr>
        <w:fldChar w:fldCharType="separate"/>
      </w:r>
      <w:r w:rsidR="001B28C6" w:rsidRPr="001B28C6">
        <w:rPr>
          <w:rFonts w:cs="Arial"/>
          <w:noProof/>
          <w:lang w:val="en-GB"/>
        </w:rPr>
        <w:t>[152–154]</w:t>
      </w:r>
      <w:r w:rsidR="006761D2" w:rsidRPr="00720A83">
        <w:rPr>
          <w:rFonts w:cs="Arial"/>
          <w:lang w:val="en-GB"/>
        </w:rPr>
        <w:fldChar w:fldCharType="end"/>
      </w:r>
      <w:r w:rsidR="00320FA6">
        <w:rPr>
          <w:rFonts w:cs="Arial"/>
          <w:lang w:val="en-GB"/>
        </w:rPr>
        <w:t>, a meta-analysis of these datasets</w:t>
      </w:r>
      <w:r w:rsidR="006761D2" w:rsidRPr="00720A83">
        <w:rPr>
          <w:rFonts w:cs="Arial"/>
          <w:lang w:val="en-GB"/>
        </w:rPr>
        <w:t xml:space="preserve"> may yield valuable insights on the </w:t>
      </w:r>
      <w:r w:rsidR="00233A0D">
        <w:rPr>
          <w:rFonts w:cs="Arial"/>
          <w:lang w:val="en-GB"/>
        </w:rPr>
        <w:t xml:space="preserve">current </w:t>
      </w:r>
      <w:r w:rsidR="006761D2" w:rsidRPr="00720A83">
        <w:rPr>
          <w:rFonts w:cs="Arial"/>
          <w:lang w:val="en-GB"/>
        </w:rPr>
        <w:t>diversity of anelloviruses</w:t>
      </w:r>
      <w:r w:rsidR="00233A0D">
        <w:rPr>
          <w:rFonts w:cs="Arial"/>
          <w:lang w:val="en-GB"/>
        </w:rPr>
        <w:t xml:space="preserve"> and novel anelloviruses that are emerging</w:t>
      </w:r>
      <w:r w:rsidR="006761D2" w:rsidRPr="00720A83">
        <w:rPr>
          <w:rFonts w:cs="Arial"/>
          <w:lang w:val="en-GB"/>
        </w:rPr>
        <w:t xml:space="preserve"> in these potential reservoirs.</w:t>
      </w:r>
    </w:p>
    <w:p w14:paraId="7115A3FA" w14:textId="0F94D683" w:rsidR="006761D2" w:rsidRDefault="006761D2" w:rsidP="006761D2">
      <w:pPr>
        <w:rPr>
          <w:lang w:val="en-GB"/>
        </w:rPr>
      </w:pPr>
      <w:r w:rsidRPr="00720A83">
        <w:rPr>
          <w:lang w:val="en-GB"/>
        </w:rPr>
        <w:t xml:space="preserve">Whilst the focus of infectious disease research has traditionally been on zoonoses, the importance of anthroponotic transmission was brought to the forefront in the recent COVID-19 pandemic. Indeed, there has been great concern that anthroponotic transmission of SARS-CoV-2 into animal populations that can sustain transmission may result in the formation of animal reservoirs </w:t>
      </w:r>
      <w:r w:rsidRPr="00720A83">
        <w:rPr>
          <w:lang w:val="en-GB"/>
        </w:rPr>
        <w:fldChar w:fldCharType="begin" w:fldLock="1"/>
      </w:r>
      <w:r w:rsidR="001320A5">
        <w:rPr>
          <w:lang w:val="en-GB"/>
        </w:rPr>
        <w:instrText>ADDIN CSL_CITATION {"citationItems":[{"id":"ITEM-1","itemData":{"ISSN":"2666-5247","author":[{"dropping-particle":"","family":"Santini","given":"Joanne M","non-dropping-particle":"","parse-names":false,"suffix":""},{"dropping-particle":"","family":"Edwards","given":"Sarah J L","non-dropping-particle":"","parse-names":false,"suffix":""}],"container-title":"The Lancet Microbe","id":"ITEM-1","issue":"4","issued":{"date-parts":[["2020"]]},"page":"e141-e142","publisher":"Elsevier","title":"Host range of SARS-CoV-2 and implications for public health","type":"article-journal","volume":"1"},"uris":["http://www.mendeley.com/documents/?uuid=bbd99adb-5608-486b-b3e4-daa1ef7930c3"]},{"id":"ITEM-2","itemData":{"ISSN":"2666-5247","author":[{"dropping-particle":"","family":"Edwards","given":"Sarah J L","non-dropping-particle":"","parse-names":false,"suffix":""},{"dropping-particle":"","family":"Santini","given":"Joanne M","non-dropping-particle":"","parse-names":false,"suffix":""}],"container-title":"The Lancet Microbe","id":"ITEM-2","issue":"5","issued":{"date-parts":[["2020"]]},"page":"e187-e188","publisher":"Elsevier","title":"Anthroponotic risk of SARS-CoV-2, precautionary mitigation, and outbreak management","type":"article-journal","volume":"1"},"uris":["http://www.mendeley.com/documents/?uuid=5ce45d73-71e7-40aa-9e02-96b8c4d2363f"]}],"mendeley":{"formattedCitation":"[155,156]","plainTextFormattedCitation":"[155,156]","previouslyFormattedCitation":"[155,156]"},"properties":{"noteIndex":0},"schema":"https://github.com/citation-style-language/schema/raw/master/csl-citation.json"}</w:instrText>
      </w:r>
      <w:r w:rsidRPr="00720A83">
        <w:rPr>
          <w:lang w:val="en-GB"/>
        </w:rPr>
        <w:fldChar w:fldCharType="separate"/>
      </w:r>
      <w:r w:rsidR="001B28C6" w:rsidRPr="001B28C6">
        <w:rPr>
          <w:noProof/>
          <w:lang w:val="en-GB"/>
        </w:rPr>
        <w:t>[155,156]</w:t>
      </w:r>
      <w:r w:rsidRPr="00720A83">
        <w:rPr>
          <w:lang w:val="en-GB"/>
        </w:rPr>
        <w:fldChar w:fldCharType="end"/>
      </w:r>
      <w:r w:rsidRPr="00720A83">
        <w:rPr>
          <w:lang w:val="en-GB"/>
        </w:rPr>
        <w:t xml:space="preserve">. These reservoirs in turn serve as vectors of transmission between humans. Further, upon successful </w:t>
      </w:r>
      <w:proofErr w:type="spellStart"/>
      <w:r w:rsidRPr="00720A83">
        <w:rPr>
          <w:lang w:val="en-GB"/>
        </w:rPr>
        <w:t>anthroponosis</w:t>
      </w:r>
      <w:proofErr w:type="spellEnd"/>
      <w:r w:rsidRPr="00720A83">
        <w:rPr>
          <w:lang w:val="en-GB"/>
        </w:rPr>
        <w:t xml:space="preserve">, there is evidence for rapid viral adaptation to its new host, contributing to the extant genomic diversity of the virus </w:t>
      </w:r>
      <w:r w:rsidRPr="00720A83">
        <w:rPr>
          <w:lang w:val="en-GB"/>
        </w:rPr>
        <w:fldChar w:fldCharType="begin" w:fldLock="1"/>
      </w:r>
      <w:r w:rsidR="001320A5">
        <w:rPr>
          <w:lang w:val="en-GB"/>
        </w:rPr>
        <w:instrText>ADDIN CSL_CITATION {"citationItems":[{"id":"ITEM-1","itemData":{"DOI":"10.1101/2020.11.16.384743","abstract":"Severe acute respiratory coronavirus 2 (SARS-CoV-2), the agent of the ongoing COVID-19 pandemic, jumped into humans from an unknown animal reservoir in late 2019. In line with other coronaviruses, SARS-CoV-2 has the potential to infect a broad range of hosts. SARS-CoV-2 genomes have now been isolated from cats, dogs, lions, tigers and minks. SARS-CoV-2 seems to transmit particularly well in mink farms with outbreaks reported in Spain, Sweden, the Netherlands, Italy, the USA and Denmark. Genomic data from SARS-CoV-2 isolated from infected minks provides a natural case study of a secondary host jump of the virus, in this case from humans to animals, and occasionally back again. We screened published SARS-CoV-2 genomes isolated from minks for the presence of recurrent mutations common in mink but infrequent in SARS-CoV-2 genomes isolated from human infections. We identify 23 recurrent mutations including three nonsynonymous mutations in the Receptor Binding Domain of the SARS-CoV-2 spike protein that independently emerged at least four times but are only rarely observed in human lineages. The repeat emergence of mutations across phylogenetically distinct lineages of the virus isolated from minks points to ongoing adaptation of SARS-CoV-2 to a new host. The rapid acquisition and spread of SARS-CoV-2 mutations in minks suggests that if a similar phenomenon of host adaptation had occurred upon its jump into humans, those human-specific mutations would likely have reached fixation already before the first SARS-CoV-2 genomes were generated.Data Summary All genome assemblies considered in this manuscript are openly available on registration with GISAID (https://www.gisaid.org). Information on the included assemblies, including the accessions used in the global analysis are provided in Tables S1-S2.Competing Interest StatementThe authors have declared no competing interest.","author":[{"dropping-particle":"","family":"Dorp","given":"Lucy","non-dropping-particle":"van","parse-names":false,"suffix":""},{"dropping-particle":"","family":"Tan","given":"Cedric C S","non-dropping-particle":"","parse-names":false,"suffix":""},{"dropping-particle":"","family":"Lam","given":"Su Datt","non-dropping-particle":"","parse-names":false,"suffix":""},{"dropping-particle":"","family":"Richard","given":"Damien","non-dropping-particle":"","parse-names":false,"suffix":""},{"dropping-particle":"","family":"Owen","given":"Christopher","non-dropping-particle":"","parse-names":false,"suffix":""},{"dropping-particle":"","family":"Berchtold","given":"Dorothea","non-dropping-particle":"","parse-names":false,"suffix":""},{"dropping-particle":"","family":"Orengo","given":"Christine","non-dropping-particle":"","parse-names":false,"suffix":""},{"dropping-particle":"","family":"Balloux","given":"François","non-dropping-particle":"","parse-names":false,"suffix":""}],"container-title":"bioRxiv","id":"ITEM-1","issued":{"date-parts":[["2020","1","1"]]},"page":"2020.11.16.384743","title":"Recurrent mutations in SARS-CoV-2 genomes isolated from mink point to rapid host-adaptation","type":"article-journal"},"uris":["http://www.mendeley.com/documents/?uuid=fa3d1547-5445-4f3f-8355-6b9ad6bac01b"]}],"mendeley":{"formattedCitation":"[157]","plainTextFormattedCitation":"[157]","previouslyFormattedCitation":"[157]"},"properties":{"noteIndex":0},"schema":"https://github.com/citation-style-language/schema/raw/master/csl-citation.json"}</w:instrText>
      </w:r>
      <w:r w:rsidRPr="00720A83">
        <w:rPr>
          <w:lang w:val="en-GB"/>
        </w:rPr>
        <w:fldChar w:fldCharType="separate"/>
      </w:r>
      <w:r w:rsidR="001B28C6" w:rsidRPr="001B28C6">
        <w:rPr>
          <w:noProof/>
          <w:lang w:val="en-GB"/>
        </w:rPr>
        <w:t>[157]</w:t>
      </w:r>
      <w:r w:rsidRPr="00720A83">
        <w:rPr>
          <w:lang w:val="en-GB"/>
        </w:rPr>
        <w:fldChar w:fldCharType="end"/>
      </w:r>
      <w:r w:rsidRPr="00720A83">
        <w:rPr>
          <w:lang w:val="en-GB"/>
        </w:rPr>
        <w:t xml:space="preserve">. </w:t>
      </w:r>
    </w:p>
    <w:p w14:paraId="1A46E495" w14:textId="77777777" w:rsidR="00233A0D" w:rsidRPr="00720A83" w:rsidRDefault="00233A0D" w:rsidP="00233A0D">
      <w:pPr>
        <w:pStyle w:val="ListParagraph"/>
        <w:numPr>
          <w:ilvl w:val="0"/>
          <w:numId w:val="7"/>
        </w:numPr>
        <w:jc w:val="left"/>
        <w:rPr>
          <w:rFonts w:cs="Arial"/>
          <w:b/>
          <w:bCs/>
          <w:szCs w:val="24"/>
          <w:lang w:val="en-GB"/>
        </w:rPr>
      </w:pPr>
      <w:proofErr w:type="spellStart"/>
      <w:r w:rsidRPr="00720A83">
        <w:rPr>
          <w:rFonts w:cs="Arial"/>
          <w:szCs w:val="24"/>
          <w:lang w:val="en-GB"/>
        </w:rPr>
        <w:t>Anthroponosis</w:t>
      </w:r>
      <w:proofErr w:type="spellEnd"/>
      <w:r w:rsidRPr="00720A83">
        <w:rPr>
          <w:rFonts w:cs="Arial"/>
          <w:szCs w:val="24"/>
          <w:lang w:val="en-GB"/>
        </w:rPr>
        <w:t xml:space="preserve"> as mechanism for creating animal reservoirs</w:t>
      </w:r>
    </w:p>
    <w:p w14:paraId="2CBBE2F3" w14:textId="77777777" w:rsidR="00233A0D" w:rsidRPr="00720A83" w:rsidRDefault="00233A0D" w:rsidP="00233A0D">
      <w:pPr>
        <w:pStyle w:val="ListParagraph"/>
        <w:numPr>
          <w:ilvl w:val="0"/>
          <w:numId w:val="13"/>
        </w:numPr>
        <w:jc w:val="left"/>
        <w:rPr>
          <w:rFonts w:cs="Arial"/>
          <w:szCs w:val="24"/>
          <w:lang w:val="en-GB"/>
        </w:rPr>
      </w:pPr>
      <w:r w:rsidRPr="00720A83">
        <w:rPr>
          <w:rFonts w:cs="Arial"/>
          <w:szCs w:val="24"/>
          <w:lang w:val="en-GB"/>
        </w:rPr>
        <w:t>TTV and TTMV in captive chimps</w:t>
      </w:r>
    </w:p>
    <w:p w14:paraId="3EFE4E4F" w14:textId="77777777" w:rsidR="00233A0D" w:rsidRPr="00720A83" w:rsidRDefault="00233A0D" w:rsidP="00233A0D">
      <w:pPr>
        <w:pStyle w:val="ListParagraph"/>
        <w:numPr>
          <w:ilvl w:val="0"/>
          <w:numId w:val="13"/>
        </w:numPr>
        <w:jc w:val="left"/>
        <w:rPr>
          <w:rFonts w:cs="Arial"/>
          <w:szCs w:val="24"/>
          <w:lang w:val="en-GB"/>
        </w:rPr>
      </w:pPr>
      <w:r w:rsidRPr="00720A83">
        <w:rPr>
          <w:rFonts w:cs="Arial"/>
          <w:szCs w:val="24"/>
          <w:lang w:val="en-GB"/>
        </w:rPr>
        <w:t>TTV in swine and cattle</w:t>
      </w:r>
    </w:p>
    <w:p w14:paraId="6AACCDDD" w14:textId="76FF0661" w:rsidR="005E61E4" w:rsidRPr="00FB658C" w:rsidRDefault="00233A0D" w:rsidP="005E61E4">
      <w:pPr>
        <w:pStyle w:val="ListParagraph"/>
        <w:numPr>
          <w:ilvl w:val="0"/>
          <w:numId w:val="13"/>
        </w:numPr>
        <w:jc w:val="left"/>
        <w:rPr>
          <w:rFonts w:cs="Arial"/>
          <w:b/>
          <w:bCs/>
          <w:szCs w:val="24"/>
          <w:lang w:val="en-GB"/>
        </w:rPr>
      </w:pPr>
      <w:r w:rsidRPr="00720A83">
        <w:rPr>
          <w:rFonts w:cs="Arial"/>
          <w:szCs w:val="24"/>
          <w:lang w:val="en-GB"/>
        </w:rPr>
        <w:t>Human TTV in swine, bovine and simian sera</w:t>
      </w:r>
    </w:p>
    <w:p w14:paraId="12367CAE" w14:textId="5EAB8A34" w:rsidR="005E61E4" w:rsidRDefault="005E61E4" w:rsidP="005E61E4">
      <w:pPr>
        <w:pStyle w:val="NoSpacing"/>
        <w:spacing w:line="360" w:lineRule="auto"/>
        <w:rPr>
          <w:rFonts w:cs="Arial"/>
          <w:lang w:val="en-GB"/>
        </w:rPr>
      </w:pPr>
      <w:r w:rsidRPr="00720A83">
        <w:rPr>
          <w:rFonts w:cs="Arial"/>
          <w:lang w:val="en-GB"/>
        </w:rPr>
        <w:t xml:space="preserve">Another risk factor for zoonotic </w:t>
      </w:r>
      <w:proofErr w:type="spellStart"/>
      <w:r w:rsidRPr="00720A83">
        <w:rPr>
          <w:rFonts w:cs="Arial"/>
          <w:lang w:val="en-GB"/>
        </w:rPr>
        <w:t>spillover</w:t>
      </w:r>
      <w:proofErr w:type="spellEnd"/>
      <w:r w:rsidRPr="00720A83">
        <w:rPr>
          <w:rFonts w:cs="Arial"/>
          <w:lang w:val="en-GB"/>
        </w:rPr>
        <w:t xml:space="preserve"> is extensive contact between humans and the reservoir. This is intuitive given that there must be ample opportunity for host-specific </w:t>
      </w:r>
      <w:r w:rsidRPr="00C50614">
        <w:rPr>
          <w:rFonts w:cs="Arial"/>
          <w:highlight w:val="yellow"/>
          <w:lang w:val="en-GB"/>
        </w:rPr>
        <w:t>adaption of the virus to jump into humans</w:t>
      </w:r>
      <w:r w:rsidRPr="00720A83">
        <w:rPr>
          <w:rFonts w:cs="Arial"/>
          <w:lang w:val="en-GB"/>
        </w:rPr>
        <w:t xml:space="preserve"> </w:t>
      </w:r>
      <w:r w:rsidRPr="00720A83">
        <w:rPr>
          <w:rFonts w:cs="Arial"/>
          <w:lang w:val="en-GB"/>
        </w:rPr>
        <w:fldChar w:fldCharType="begin" w:fldLock="1"/>
      </w:r>
      <w:r w:rsidR="001320A5">
        <w:rPr>
          <w:rFonts w:cs="Arial"/>
          <w:lang w:val="en-GB"/>
        </w:rPr>
        <w:instrText>ADDIN CSL_CITATION {"citationItems":[{"id":"ITEM-1","itemData":{"ISSN":"1544-9173","author":[{"dropping-particle":"","family":"Warren","given":"Cody J","non-dropping-particle":"","parse-names":false,"suffix":""},{"dropping-particle":"","family":"Sawyer","given":"Sara L","non-dropping-particle":"","parse-names":false,"suffix":""}],"container-title":"PLoS biology","id":"ITEM-1","issue":"4","issued":{"date-parts":[["2019"]]},"page":"e3000217","publisher":"Public Library of Science San Francisco, CA USA","title":"How host genetics dictates successful viral zoonosis","type":"article-journal","volume":"17"},"uris":["http://www.mendeley.com/documents/?uuid=bb645c18-e6c5-4152-98f9-8f7e366bb0ea"]}],"mendeley":{"formattedCitation":"[158]","plainTextFormattedCitation":"[158]","previouslyFormattedCitation":"[158]"},"properties":{"noteIndex":0},"schema":"https://github.com/citation-style-language/schema/raw/master/csl-citation.json"}</w:instrText>
      </w:r>
      <w:r w:rsidRPr="00720A83">
        <w:rPr>
          <w:rFonts w:cs="Arial"/>
          <w:lang w:val="en-GB"/>
        </w:rPr>
        <w:fldChar w:fldCharType="separate"/>
      </w:r>
      <w:r w:rsidR="001B28C6" w:rsidRPr="001B28C6">
        <w:rPr>
          <w:rFonts w:cs="Arial"/>
          <w:noProof/>
          <w:lang w:val="en-GB"/>
        </w:rPr>
        <w:t>[158]</w:t>
      </w:r>
      <w:r w:rsidRPr="00720A83">
        <w:rPr>
          <w:rFonts w:cs="Arial"/>
          <w:lang w:val="en-GB"/>
        </w:rPr>
        <w:fldChar w:fldCharType="end"/>
      </w:r>
      <w:r w:rsidRPr="00720A83">
        <w:rPr>
          <w:rFonts w:cs="Arial"/>
          <w:lang w:val="en-GB"/>
        </w:rPr>
        <w:t xml:space="preserve">. </w:t>
      </w:r>
    </w:p>
    <w:p w14:paraId="0E797B08" w14:textId="77777777" w:rsidR="005E61E4" w:rsidRPr="005E61E4" w:rsidRDefault="005E61E4" w:rsidP="005E61E4">
      <w:pPr>
        <w:pStyle w:val="NoSpacing"/>
        <w:spacing w:line="360" w:lineRule="auto"/>
        <w:rPr>
          <w:rFonts w:cs="Arial"/>
          <w:lang w:val="en-GB"/>
        </w:rPr>
      </w:pPr>
    </w:p>
    <w:p w14:paraId="71A86B3C" w14:textId="77777777" w:rsidR="006C2378" w:rsidRPr="00720A83" w:rsidRDefault="006C2378" w:rsidP="00F95BF4">
      <w:pPr>
        <w:rPr>
          <w:lang w:val="en-GB"/>
        </w:rPr>
      </w:pPr>
    </w:p>
    <w:p w14:paraId="330CE3AE" w14:textId="044CD113" w:rsidR="001B1E4B" w:rsidRPr="00720A83" w:rsidRDefault="001B1E4B" w:rsidP="00F95BF4">
      <w:pPr>
        <w:rPr>
          <w:lang w:val="en-GB"/>
        </w:rPr>
      </w:pPr>
      <w:proofErr w:type="spellStart"/>
      <w:r w:rsidRPr="00720A83">
        <w:rPr>
          <w:lang w:val="en-GB"/>
        </w:rPr>
        <w:t>Anthroponosis</w:t>
      </w:r>
      <w:proofErr w:type="spellEnd"/>
      <w:r w:rsidRPr="00720A83">
        <w:rPr>
          <w:lang w:val="en-GB"/>
        </w:rPr>
        <w:t xml:space="preserve"> might also result in</w:t>
      </w:r>
      <w:r w:rsidR="002E2B89" w:rsidRPr="00720A83">
        <w:rPr>
          <w:lang w:val="en-GB"/>
        </w:rPr>
        <w:t xml:space="preserve"> mortality in livestock. </w:t>
      </w:r>
    </w:p>
    <w:p w14:paraId="705A47C4" w14:textId="77777777" w:rsidR="00CE02B2" w:rsidRPr="00720A83" w:rsidRDefault="00CE02B2" w:rsidP="00CE02B2">
      <w:pPr>
        <w:pStyle w:val="ListParagraph"/>
        <w:numPr>
          <w:ilvl w:val="0"/>
          <w:numId w:val="7"/>
        </w:numPr>
        <w:jc w:val="left"/>
        <w:rPr>
          <w:rFonts w:cs="Arial"/>
          <w:b/>
          <w:bCs/>
          <w:szCs w:val="24"/>
          <w:lang w:val="en-GB"/>
        </w:rPr>
      </w:pPr>
      <w:r w:rsidRPr="00720A83">
        <w:rPr>
          <w:rFonts w:cs="Arial"/>
          <w:szCs w:val="24"/>
          <w:lang w:val="en-GB"/>
        </w:rPr>
        <w:t>High prevalence in livestock and humans</w:t>
      </w:r>
    </w:p>
    <w:p w14:paraId="54F87E32" w14:textId="77777777" w:rsidR="00E70223" w:rsidRPr="00720A83" w:rsidRDefault="00E70223" w:rsidP="00E70223">
      <w:pPr>
        <w:pStyle w:val="NoSpacing"/>
        <w:numPr>
          <w:ilvl w:val="0"/>
          <w:numId w:val="7"/>
        </w:numPr>
        <w:spacing w:line="360" w:lineRule="auto"/>
        <w:rPr>
          <w:rFonts w:cs="Arial"/>
          <w:lang w:val="en-GB"/>
        </w:rPr>
      </w:pPr>
      <w:r w:rsidRPr="00720A83">
        <w:rPr>
          <w:rFonts w:cs="Arial"/>
          <w:color w:val="1C1D1E"/>
          <w:shd w:val="clear" w:color="auto" w:fill="FFFFFF"/>
          <w:lang w:val="en-GB"/>
        </w:rPr>
        <w:lastRenderedPageBreak/>
        <w:t>We find that the fraction of pathogens shared between two hosts decreases with the phylogenetic distance between them. Our results suggest that host phylogenetic similarity is the primary factor for host</w:t>
      </w:r>
      <w:r w:rsidRPr="00720A83">
        <w:rPr>
          <w:rFonts w:ascii="Cambria Math" w:hAnsi="Cambria Math" w:cs="Cambria Math"/>
          <w:color w:val="1C1D1E"/>
          <w:shd w:val="clear" w:color="auto" w:fill="FFFFFF"/>
          <w:lang w:val="en-GB"/>
        </w:rPr>
        <w:t>‐</w:t>
      </w:r>
      <w:r w:rsidRPr="00720A83">
        <w:rPr>
          <w:rFonts w:cs="Arial"/>
          <w:color w:val="1C1D1E"/>
          <w:shd w:val="clear" w:color="auto" w:fill="FFFFFF"/>
          <w:lang w:val="en-GB"/>
        </w:rPr>
        <w:t>switching in pathogens. (</w:t>
      </w:r>
      <w:proofErr w:type="spellStart"/>
      <w:r w:rsidRPr="00720A83">
        <w:rPr>
          <w:rFonts w:cs="Arial"/>
          <w:color w:val="1C1D1E"/>
          <w:shd w:val="clear" w:color="auto" w:fill="FFFFFF"/>
          <w:lang w:val="en-GB"/>
        </w:rPr>
        <w:t>liam</w:t>
      </w:r>
      <w:proofErr w:type="spellEnd"/>
      <w:r w:rsidRPr="00720A83">
        <w:rPr>
          <w:rFonts w:cs="Arial"/>
          <w:color w:val="1C1D1E"/>
          <w:shd w:val="clear" w:color="auto" w:fill="FFFFFF"/>
          <w:lang w:val="en-GB"/>
        </w:rPr>
        <w:t>)</w:t>
      </w:r>
    </w:p>
    <w:p w14:paraId="3E367AB9" w14:textId="105A280E" w:rsidR="00D253F6" w:rsidRPr="008A0EFE" w:rsidRDefault="00D253F6" w:rsidP="008A0EFE">
      <w:pPr>
        <w:pStyle w:val="Heading1"/>
        <w:rPr>
          <w:szCs w:val="22"/>
          <w:lang w:val="en-GB"/>
        </w:rPr>
      </w:pPr>
      <w:bookmarkStart w:id="32" w:name="_Toc63343247"/>
      <w:r w:rsidRPr="008A0EFE">
        <w:rPr>
          <w:lang w:val="en-GB"/>
        </w:rPr>
        <w:t>Conclusion (500 words)</w:t>
      </w:r>
      <w:bookmarkEnd w:id="32"/>
    </w:p>
    <w:p w14:paraId="4B0EDD54" w14:textId="77777777" w:rsidR="00D253F6" w:rsidRPr="00720A83" w:rsidRDefault="00D253F6" w:rsidP="00D253F6">
      <w:pPr>
        <w:pStyle w:val="ListParagraph"/>
        <w:numPr>
          <w:ilvl w:val="0"/>
          <w:numId w:val="7"/>
        </w:numPr>
        <w:jc w:val="left"/>
        <w:rPr>
          <w:rFonts w:cs="Arial"/>
          <w:b/>
          <w:bCs/>
          <w:szCs w:val="24"/>
          <w:lang w:val="en-GB"/>
        </w:rPr>
      </w:pPr>
      <w:r w:rsidRPr="00720A83">
        <w:rPr>
          <w:rFonts w:cs="Arial"/>
          <w:szCs w:val="24"/>
          <w:lang w:val="en-GB"/>
        </w:rPr>
        <w:t>If anelloviruses are arguably not pathogenic to humans, why should we care?</w:t>
      </w:r>
    </w:p>
    <w:p w14:paraId="144DBC5B" w14:textId="77777777" w:rsidR="00D253F6" w:rsidRPr="00720A83" w:rsidRDefault="00D253F6" w:rsidP="00D253F6">
      <w:pPr>
        <w:pStyle w:val="ListParagraph"/>
        <w:numPr>
          <w:ilvl w:val="0"/>
          <w:numId w:val="20"/>
        </w:numPr>
        <w:jc w:val="left"/>
        <w:rPr>
          <w:rFonts w:cs="Arial"/>
          <w:b/>
          <w:bCs/>
          <w:szCs w:val="24"/>
          <w:lang w:val="en-GB"/>
        </w:rPr>
      </w:pPr>
      <w:r w:rsidRPr="00720A83">
        <w:rPr>
          <w:rFonts w:cs="Arial"/>
          <w:szCs w:val="24"/>
          <w:lang w:val="en-GB"/>
        </w:rPr>
        <w:t>Kills livestock</w:t>
      </w:r>
    </w:p>
    <w:p w14:paraId="053FA490" w14:textId="77777777" w:rsidR="00D253F6" w:rsidRPr="00720A83" w:rsidRDefault="00D253F6" w:rsidP="00D253F6">
      <w:pPr>
        <w:pStyle w:val="ListParagraph"/>
        <w:numPr>
          <w:ilvl w:val="0"/>
          <w:numId w:val="20"/>
        </w:numPr>
        <w:jc w:val="left"/>
        <w:rPr>
          <w:rFonts w:cs="Arial"/>
          <w:b/>
          <w:bCs/>
          <w:szCs w:val="24"/>
          <w:lang w:val="en-GB"/>
        </w:rPr>
      </w:pPr>
      <w:r w:rsidRPr="00720A83">
        <w:rPr>
          <w:rFonts w:cs="Arial"/>
          <w:szCs w:val="24"/>
          <w:lang w:val="en-GB"/>
        </w:rPr>
        <w:t>Generalist nature potentiates cross-species transmission and possibly the emergence of pathogenic strains</w:t>
      </w:r>
    </w:p>
    <w:p w14:paraId="72EB1FEA" w14:textId="10620CD5" w:rsidR="00907D92" w:rsidRPr="00720A83" w:rsidRDefault="00D253F6" w:rsidP="00EF0C06">
      <w:pPr>
        <w:pStyle w:val="ListParagraph"/>
        <w:numPr>
          <w:ilvl w:val="0"/>
          <w:numId w:val="7"/>
        </w:numPr>
        <w:jc w:val="left"/>
        <w:rPr>
          <w:rFonts w:cs="Arial"/>
          <w:szCs w:val="24"/>
          <w:lang w:val="en-GB"/>
        </w:rPr>
      </w:pPr>
      <w:r w:rsidRPr="00720A83">
        <w:rPr>
          <w:rFonts w:cs="Arial"/>
          <w:szCs w:val="24"/>
          <w:lang w:val="en-GB"/>
        </w:rPr>
        <w:t>Stress importance of viral surveillance in animal reservoirs</w:t>
      </w:r>
    </w:p>
    <w:p w14:paraId="049ACF1A" w14:textId="77777777" w:rsidR="009647BC" w:rsidRPr="00720A83" w:rsidRDefault="009647BC" w:rsidP="009647BC">
      <w:pPr>
        <w:pStyle w:val="Heading1"/>
        <w:rPr>
          <w:lang w:val="en-GB"/>
        </w:rPr>
      </w:pPr>
      <w:bookmarkStart w:id="33" w:name="_Toc63343248"/>
      <w:r w:rsidRPr="00720A83">
        <w:rPr>
          <w:lang w:val="en-GB"/>
        </w:rPr>
        <w:t>References</w:t>
      </w:r>
      <w:bookmarkEnd w:id="33"/>
    </w:p>
    <w:p w14:paraId="2A4CB89D" w14:textId="0205DC99" w:rsidR="001320A5" w:rsidRPr="001320A5" w:rsidRDefault="009647BC" w:rsidP="001320A5">
      <w:pPr>
        <w:widowControl w:val="0"/>
        <w:autoSpaceDE w:val="0"/>
        <w:autoSpaceDN w:val="0"/>
        <w:adjustRightInd w:val="0"/>
        <w:spacing w:before="240" w:after="0"/>
        <w:ind w:left="640" w:hanging="640"/>
        <w:rPr>
          <w:rFonts w:cs="Arial"/>
          <w:noProof/>
          <w:szCs w:val="24"/>
        </w:rPr>
      </w:pPr>
      <w:r w:rsidRPr="00720A83">
        <w:rPr>
          <w:rFonts w:cs="Arial"/>
          <w:szCs w:val="24"/>
          <w:lang w:val="en-GB"/>
        </w:rPr>
        <w:fldChar w:fldCharType="begin" w:fldLock="1"/>
      </w:r>
      <w:r w:rsidRPr="00720A83">
        <w:rPr>
          <w:rFonts w:cs="Arial"/>
          <w:szCs w:val="24"/>
          <w:lang w:val="en-GB"/>
        </w:rPr>
        <w:instrText xml:space="preserve">ADDIN Mendeley Bibliography CSL_BIBLIOGRAPHY </w:instrText>
      </w:r>
      <w:r w:rsidRPr="00720A83">
        <w:rPr>
          <w:rFonts w:cs="Arial"/>
          <w:szCs w:val="24"/>
          <w:lang w:val="en-GB"/>
        </w:rPr>
        <w:fldChar w:fldCharType="separate"/>
      </w:r>
      <w:r w:rsidR="001320A5" w:rsidRPr="001320A5">
        <w:rPr>
          <w:rFonts w:cs="Arial"/>
          <w:noProof/>
          <w:szCs w:val="24"/>
        </w:rPr>
        <w:t xml:space="preserve">1. </w:t>
      </w:r>
      <w:r w:rsidR="001320A5" w:rsidRPr="001320A5">
        <w:rPr>
          <w:rFonts w:cs="Arial"/>
          <w:noProof/>
          <w:szCs w:val="24"/>
        </w:rPr>
        <w:tab/>
        <w:t xml:space="preserve">Walker PJ, Siddell SG, Lefkowitz EJ, Mushegian AR, Adriaenssens EM, Dempsey DM, et al. Changes to virus taxonomy and the Statutes ratified by the International Committee on Taxonomy of Viruses (2020). Springer; 2020. </w:t>
      </w:r>
    </w:p>
    <w:p w14:paraId="5C5318F4"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2. </w:t>
      </w:r>
      <w:r w:rsidRPr="001320A5">
        <w:rPr>
          <w:rFonts w:cs="Arial"/>
          <w:noProof/>
          <w:szCs w:val="24"/>
        </w:rPr>
        <w:tab/>
        <w:t xml:space="preserve">Abe K, Inami T, Asano K, Miyoshi C, Masaki N, Hayashi S, et al. TT virus infection is widespread in the general populations from different geographic regions. J Clin Microbiol. 1999;37(8):2703–5. </w:t>
      </w:r>
    </w:p>
    <w:p w14:paraId="7AF13223"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3. </w:t>
      </w:r>
      <w:r w:rsidRPr="001320A5">
        <w:rPr>
          <w:rFonts w:cs="Arial"/>
          <w:noProof/>
          <w:szCs w:val="24"/>
        </w:rPr>
        <w:tab/>
        <w:t xml:space="preserve">Nishiyama S, Dutia BM, Stewart JP, Meredith AL, Shaw DJ, Simmonds P, et al. Identification of novel anelloviruses with broad diversity in UK rodents. J Gen Virol. 2014;95(Pt 7):1544. </w:t>
      </w:r>
    </w:p>
    <w:p w14:paraId="121D5F54"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4. </w:t>
      </w:r>
      <w:r w:rsidRPr="001320A5">
        <w:rPr>
          <w:rFonts w:cs="Arial"/>
          <w:noProof/>
          <w:szCs w:val="24"/>
        </w:rPr>
        <w:tab/>
        <w:t xml:space="preserve">Cibulski SP, Teixeira TF, de Sales Lima FE, do Santos HF, Franco AC, Roehe PM. A novel Anelloviridae species detected in Tadarida brasiliensis bats: first sequence of a chiropteran Anellovirus. Genome Announc. 2014;2(5). </w:t>
      </w:r>
    </w:p>
    <w:p w14:paraId="0BDEE1AD"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5. </w:t>
      </w:r>
      <w:r w:rsidRPr="001320A5">
        <w:rPr>
          <w:rFonts w:cs="Arial"/>
          <w:noProof/>
          <w:szCs w:val="24"/>
        </w:rPr>
        <w:tab/>
        <w:t xml:space="preserve">Rosenberger JK, Cloud SS. Chicken anemia virus. Poult Sci. 1998;77(8):1190–2. </w:t>
      </w:r>
    </w:p>
    <w:p w14:paraId="00845A41"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6. </w:t>
      </w:r>
      <w:r w:rsidRPr="001320A5">
        <w:rPr>
          <w:rFonts w:cs="Arial"/>
          <w:noProof/>
          <w:szCs w:val="24"/>
        </w:rPr>
        <w:tab/>
        <w:t xml:space="preserve">Kekarainen T, Segalés J. Torque teno sus virus in pigs: an emerging pathogen? Transbound Emerg Dis. 2012;59:103–8. </w:t>
      </w:r>
    </w:p>
    <w:p w14:paraId="70873020"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lastRenderedPageBreak/>
        <w:t xml:space="preserve">7. </w:t>
      </w:r>
      <w:r w:rsidRPr="001320A5">
        <w:rPr>
          <w:rFonts w:cs="Arial"/>
          <w:noProof/>
          <w:szCs w:val="24"/>
        </w:rPr>
        <w:tab/>
        <w:t xml:space="preserve">Nishizawa T, Okamoto H, Konishi K, Yoshizawa H, Miyakawa Y, Mayumi M. A novel DNA virus (TTV) associated with elevated transaminase levels in posttransfusion hepatitis of unknown etiology. Biochem Biophys Res Commun. 1997;241(1):92–7. </w:t>
      </w:r>
    </w:p>
    <w:p w14:paraId="0D4E2487"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8. </w:t>
      </w:r>
      <w:r w:rsidRPr="001320A5">
        <w:rPr>
          <w:rFonts w:cs="Arial"/>
          <w:noProof/>
          <w:szCs w:val="24"/>
        </w:rPr>
        <w:tab/>
        <w:t xml:space="preserve">Pike J, Bogich T, Elwood S, Finnoff DC, Daszak P. Economic optimization of a global strategy to address the pandemic threat. Proc Natl Acad Sci. 2014;111(52):18519–23. </w:t>
      </w:r>
    </w:p>
    <w:p w14:paraId="09DC1973"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9. </w:t>
      </w:r>
      <w:r w:rsidRPr="001320A5">
        <w:rPr>
          <w:rFonts w:cs="Arial"/>
          <w:noProof/>
          <w:szCs w:val="24"/>
        </w:rPr>
        <w:tab/>
        <w:t xml:space="preserve">Simmonds P, Sharp CP. Anelloviridae. Clin Virol. 2016;701–11. </w:t>
      </w:r>
    </w:p>
    <w:p w14:paraId="5BC9126A"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0. </w:t>
      </w:r>
      <w:r w:rsidRPr="001320A5">
        <w:rPr>
          <w:rFonts w:cs="Arial"/>
          <w:noProof/>
          <w:szCs w:val="24"/>
        </w:rPr>
        <w:tab/>
        <w:t xml:space="preserve">Kaczorowska J, van der Hoek L. Human anelloviruses: diverse, omnipresent and commensal members of the virome. FEMS Microbiol Rev. 2020; </w:t>
      </w:r>
    </w:p>
    <w:p w14:paraId="4BD44AD8"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1. </w:t>
      </w:r>
      <w:r w:rsidRPr="001320A5">
        <w:rPr>
          <w:rFonts w:cs="Arial"/>
          <w:noProof/>
          <w:szCs w:val="24"/>
        </w:rPr>
        <w:tab/>
        <w:t>Maggi F, Pistello MBT-RM in LS. Anelloviridae</w:t>
      </w:r>
      <w:r w:rsidRPr="001320A5">
        <w:rPr>
          <w:rFonts w:ascii="Segoe UI Symbol" w:hAnsi="Segoe UI Symbol" w:cs="Segoe UI Symbol"/>
          <w:noProof/>
          <w:szCs w:val="24"/>
        </w:rPr>
        <w:t>☆</w:t>
      </w:r>
      <w:r w:rsidRPr="001320A5">
        <w:rPr>
          <w:rFonts w:cs="Arial"/>
          <w:noProof/>
          <w:szCs w:val="24"/>
        </w:rPr>
        <w:t>. In Elsevier; 2019. Available from: http://www.sciencedirect.com/science/article/pii/B9780128096338209965</w:t>
      </w:r>
    </w:p>
    <w:p w14:paraId="2A480E3F"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2. </w:t>
      </w:r>
      <w:r w:rsidRPr="001320A5">
        <w:rPr>
          <w:rFonts w:cs="Arial"/>
          <w:noProof/>
          <w:szCs w:val="24"/>
        </w:rPr>
        <w:tab/>
        <w:t xml:space="preserve">Miyata H, Tsunoda H, Kazi A, Yamada A, Khan MA, Murakami J, et al. Identification of a novel GC-rich 113-nucleotide region to complete the circular, single-stranded DNA genome of TT virus, the first human circovirus. J Virol. 1999;73(5):3582–6. </w:t>
      </w:r>
    </w:p>
    <w:p w14:paraId="29574F32"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3. </w:t>
      </w:r>
      <w:r w:rsidRPr="001320A5">
        <w:rPr>
          <w:rFonts w:cs="Arial"/>
          <w:noProof/>
          <w:szCs w:val="24"/>
        </w:rPr>
        <w:tab/>
        <w:t>Qiu J, Kakkola L, Cheng F, Ye C, Söderlund-Venermo M, Hedman K, et al. Human Circovirus TT Virus Genotype 6 Expresses Six Proteins following Transfection of a Full-Length Clone. J Virol [Internet]. 2005 May 15;79(10):6505 LP – 6510. Available from: http://jvi.asm.org/content/79/10/6505.abstract</w:t>
      </w:r>
    </w:p>
    <w:p w14:paraId="1585EF82"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4. </w:t>
      </w:r>
      <w:r w:rsidRPr="001320A5">
        <w:rPr>
          <w:rFonts w:cs="Arial"/>
          <w:noProof/>
          <w:szCs w:val="24"/>
        </w:rPr>
        <w:tab/>
        <w:t>Kamahora T, Hino S, Miyata H. Three Spliced mRNAs of TT Virus Transcribed from a Plasmid Containing the Entire Genome in COS1 Cells. J Virol [Internet]. 2000 Nov 1;74(21):9980 LP – 9986. Available from: http://jvi.asm.org/content/74/21/9980.abstract</w:t>
      </w:r>
    </w:p>
    <w:p w14:paraId="4E42067F"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5. </w:t>
      </w:r>
      <w:r w:rsidRPr="001320A5">
        <w:rPr>
          <w:rFonts w:cs="Arial"/>
          <w:noProof/>
          <w:szCs w:val="24"/>
        </w:rPr>
        <w:tab/>
        <w:t xml:space="preserve">Peters MA, Jackson DC, Crabb BS, Browning GF. Chicken anemia virus VP2 is a novel dual specificity protein phosphatase. J Biol Chem. 2002;277(42):39566–73. </w:t>
      </w:r>
    </w:p>
    <w:p w14:paraId="56001FC9"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6. </w:t>
      </w:r>
      <w:r w:rsidRPr="001320A5">
        <w:rPr>
          <w:rFonts w:cs="Arial"/>
          <w:noProof/>
          <w:szCs w:val="24"/>
        </w:rPr>
        <w:tab/>
        <w:t xml:space="preserve">Kooistra K, Zhang Y-H, Henriquez N V, Weiss B, Mumberg D, Noteborn MHM. TT virus-derived apoptosis-inducing protein induces apoptosis preferentially in </w:t>
      </w:r>
      <w:r w:rsidRPr="001320A5">
        <w:rPr>
          <w:rFonts w:cs="Arial"/>
          <w:noProof/>
          <w:szCs w:val="24"/>
        </w:rPr>
        <w:lastRenderedPageBreak/>
        <w:t xml:space="preserve">hepatocellular carcinoma-derived cells. J Gen Virol. 2004;85(6):1445–50. </w:t>
      </w:r>
    </w:p>
    <w:p w14:paraId="5DD04034"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7. </w:t>
      </w:r>
      <w:r w:rsidRPr="001320A5">
        <w:rPr>
          <w:rFonts w:cs="Arial"/>
          <w:noProof/>
          <w:szCs w:val="24"/>
        </w:rPr>
        <w:tab/>
        <w:t xml:space="preserve">De Smit MH, Noteborn MHM. Apoptosis-inducing proteins in chicken anemia virus and TT virus. In: TT Viruses. Springer; 2009. p. 131–49. </w:t>
      </w:r>
    </w:p>
    <w:p w14:paraId="193BF118"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8. </w:t>
      </w:r>
      <w:r w:rsidRPr="001320A5">
        <w:rPr>
          <w:rFonts w:cs="Arial"/>
          <w:noProof/>
          <w:szCs w:val="24"/>
        </w:rPr>
        <w:tab/>
        <w:t>Gutierrez C, Ramirez-Parra E, Mar Castellano M, Sanz-Burgos AP, Luque A, Missich R. Geminivirus DNA replication and cell cycle interactions. Vet Microbiol [Internet]. 2004;98(2):111–9. Available from: http://www.sciencedirect.com/science/article/pii/S0378113503003262</w:t>
      </w:r>
    </w:p>
    <w:p w14:paraId="2B9CF645"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9. </w:t>
      </w:r>
      <w:r w:rsidRPr="001320A5">
        <w:rPr>
          <w:rFonts w:cs="Arial"/>
          <w:noProof/>
          <w:szCs w:val="24"/>
        </w:rPr>
        <w:tab/>
        <w:t>Faurez F, Dory D, Grasland B, Jestin A. Replication of porcine circoviruses. Virol J [Internet]. 2009;6(1):60. Available from: https://doi.org/10.1186/1743-422X-6-60</w:t>
      </w:r>
    </w:p>
    <w:p w14:paraId="3FA072A8"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20. </w:t>
      </w:r>
      <w:r w:rsidRPr="001320A5">
        <w:rPr>
          <w:rFonts w:cs="Arial"/>
          <w:noProof/>
          <w:szCs w:val="24"/>
        </w:rPr>
        <w:tab/>
        <w:t>Kakkola L, Tommiska J, Boele LCL, Miettinen S, Blom T, Kekarainen T, et al. Construction and biological activity of a full</w:t>
      </w:r>
      <w:r w:rsidRPr="001320A5">
        <w:rPr>
          <w:rFonts w:ascii="Cambria Math" w:hAnsi="Cambria Math" w:cs="Cambria Math"/>
          <w:noProof/>
          <w:szCs w:val="24"/>
        </w:rPr>
        <w:t>‐</w:t>
      </w:r>
      <w:r w:rsidRPr="001320A5">
        <w:rPr>
          <w:rFonts w:cs="Arial"/>
          <w:noProof/>
          <w:szCs w:val="24"/>
        </w:rPr>
        <w:t xml:space="preserve">length molecular clone of human Torque teno virus (TTV) genotype 6. FEBS J. 2007;274(18):4719–30. </w:t>
      </w:r>
    </w:p>
    <w:p w14:paraId="095B7CB6"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21. </w:t>
      </w:r>
      <w:r w:rsidRPr="001320A5">
        <w:rPr>
          <w:rFonts w:cs="Arial"/>
          <w:noProof/>
          <w:szCs w:val="24"/>
        </w:rPr>
        <w:tab/>
        <w:t>Okonechnikov K, Golosova O, Fursov M, team  the U. Unipro UGENE: a unified bioinformatics toolkit. Bioinformatics [Internet]. 2012 Apr 15;28(8):1166–7. Available from: https://doi.org/10.1093/bioinformatics/bts091</w:t>
      </w:r>
    </w:p>
    <w:p w14:paraId="15CC1841"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22. </w:t>
      </w:r>
      <w:r w:rsidRPr="001320A5">
        <w:rPr>
          <w:rFonts w:cs="Arial"/>
          <w:noProof/>
          <w:szCs w:val="24"/>
        </w:rPr>
        <w:tab/>
        <w:t xml:space="preserve">de Villiers E-M, Borkosky SS, Kimmel R, Gunst K, Fei J-W. The diversity of torque teno viruses: in vitro replication leads to the formation of additional replication-competent subviral molecules. J Virol. 2011;85(14):7284–95. </w:t>
      </w:r>
    </w:p>
    <w:p w14:paraId="51CB29B0"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23. </w:t>
      </w:r>
      <w:r w:rsidRPr="001320A5">
        <w:rPr>
          <w:rFonts w:cs="Arial"/>
          <w:noProof/>
          <w:szCs w:val="24"/>
        </w:rPr>
        <w:tab/>
        <w:t xml:space="preserve">Mankertz A, Persson F, Mankertz J, Blaess G, Buhk H-J. Mapping and characterization of the origin of DNA replication of porcine circovirus. J Virol. 1997;71(3):2562–6. </w:t>
      </w:r>
    </w:p>
    <w:p w14:paraId="7A0B27FD"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24. </w:t>
      </w:r>
      <w:r w:rsidRPr="001320A5">
        <w:rPr>
          <w:rFonts w:cs="Arial"/>
          <w:noProof/>
          <w:szCs w:val="24"/>
        </w:rPr>
        <w:tab/>
        <w:t xml:space="preserve">Meehan BM, Creelan JL, McNulty MS, Todd D. Sequence of porcine circovirus DNA: affinities with plant circoviruses. J Gen Virol. 1997;78(1):221–7. </w:t>
      </w:r>
    </w:p>
    <w:p w14:paraId="190A1A0F"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25. </w:t>
      </w:r>
      <w:r w:rsidRPr="001320A5">
        <w:rPr>
          <w:rFonts w:cs="Arial"/>
          <w:noProof/>
          <w:szCs w:val="24"/>
        </w:rPr>
        <w:tab/>
        <w:t xml:space="preserve">Cheung AK. A stem–loop structure, sequence non-specific, at the origin of DNA replication of porcine circovirus is essential for termination but not for initiation of rolling-circle DNA replication. Virology [Internet]. 2007;363(1):229–35. Available </w:t>
      </w:r>
      <w:r w:rsidRPr="001320A5">
        <w:rPr>
          <w:rFonts w:cs="Arial"/>
          <w:noProof/>
          <w:szCs w:val="24"/>
        </w:rPr>
        <w:lastRenderedPageBreak/>
        <w:t>from: https://www.sciencedirect.com/science/article/pii/S0042682207000463</w:t>
      </w:r>
    </w:p>
    <w:p w14:paraId="339682BF"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26. </w:t>
      </w:r>
      <w:r w:rsidRPr="001320A5">
        <w:rPr>
          <w:rFonts w:cs="Arial"/>
          <w:noProof/>
          <w:szCs w:val="24"/>
        </w:rPr>
        <w:tab/>
        <w:t xml:space="preserve">Orozco BM, Hanley-Bowdoin L. A DNA structure is required for geminivirus replication origin function. J Virol. 1996;70(1):148–58. </w:t>
      </w:r>
    </w:p>
    <w:p w14:paraId="3022B64D"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27. </w:t>
      </w:r>
      <w:r w:rsidRPr="001320A5">
        <w:rPr>
          <w:rFonts w:cs="Arial"/>
          <w:noProof/>
          <w:szCs w:val="24"/>
        </w:rPr>
        <w:tab/>
        <w:t>Reuter JS, Mathews DH. RNAstructure: software for RNA secondary structure prediction and analysis. BMC Bioinformatics [Internet]. 2010;11(1):129. Available from: https://doi.org/10.1186/1471-2105-11-129</w:t>
      </w:r>
    </w:p>
    <w:p w14:paraId="3EB86471"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28. </w:t>
      </w:r>
      <w:r w:rsidRPr="001320A5">
        <w:rPr>
          <w:rFonts w:cs="Arial"/>
          <w:noProof/>
          <w:szCs w:val="24"/>
        </w:rPr>
        <w:tab/>
        <w:t>Lan D, Hua X, Cui L, Luo X, Liu Z, San T, et al. Sequence analysis of a Torque teno canis virus isolated in China. Virus Res [Internet]. 2011;160(1):98–101. Available from: http://www.sciencedirect.com/science/article/pii/S0168170211002176</w:t>
      </w:r>
    </w:p>
    <w:p w14:paraId="42F20CEE"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29. </w:t>
      </w:r>
      <w:r w:rsidRPr="001320A5">
        <w:rPr>
          <w:rFonts w:cs="Arial"/>
          <w:noProof/>
          <w:szCs w:val="24"/>
        </w:rPr>
        <w:tab/>
        <w:t xml:space="preserve">Rosario K, Duffy S, Breitbart M. Diverse circovirus-like genome architectures revealed by environmental metagenomics. J Gen Virol. 2009;90(10):2418–24. </w:t>
      </w:r>
    </w:p>
    <w:p w14:paraId="5AE6E40C"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30. </w:t>
      </w:r>
      <w:r w:rsidRPr="001320A5">
        <w:rPr>
          <w:rFonts w:cs="Arial"/>
          <w:noProof/>
          <w:szCs w:val="24"/>
        </w:rPr>
        <w:tab/>
        <w:t xml:space="preserve">Li K, Wang L-Q, Wu Y-Y, Chao A-J, Lu Q-W, Wei Z-Y, et al. Molecular detection and genomic characterization of Torque teno sus virus 1 and 2 from domestic pigs in central China. Virus Genes. 2013;46(3):479–86. </w:t>
      </w:r>
    </w:p>
    <w:p w14:paraId="66C7752D"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31. </w:t>
      </w:r>
      <w:r w:rsidRPr="001320A5">
        <w:rPr>
          <w:rFonts w:cs="Arial"/>
          <w:noProof/>
          <w:szCs w:val="24"/>
        </w:rPr>
        <w:tab/>
        <w:t xml:space="preserve">Zhang Z, Dai W, Dai D. Molecular characterization of pigeon torque teno virus (PTTV) in Jiangsu province. Comput Biol Chem. 2017;69:10–8. </w:t>
      </w:r>
    </w:p>
    <w:p w14:paraId="0CE730DE"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32. </w:t>
      </w:r>
      <w:r w:rsidRPr="001320A5">
        <w:rPr>
          <w:rFonts w:cs="Arial"/>
          <w:noProof/>
          <w:szCs w:val="24"/>
        </w:rPr>
        <w:tab/>
        <w:t xml:space="preserve">Zhu CX, Shan TL, Cui L, Luo XN, Liu ZJ, Tang SD, et al. Molecular detection and sequence analysis of feline Torque teno virus (TTV) in China. Virus Res. 2011;156(1–2):13–6. </w:t>
      </w:r>
    </w:p>
    <w:p w14:paraId="1C4A6F3F"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33. </w:t>
      </w:r>
      <w:r w:rsidRPr="001320A5">
        <w:rPr>
          <w:rFonts w:cs="Arial"/>
          <w:noProof/>
          <w:szCs w:val="24"/>
        </w:rPr>
        <w:tab/>
        <w:t xml:space="preserve">Ilyina T V, Koonin E V. Conserved sequence motifs in the initiator proteins for rolling circle DNA replication encoded by diverse replicons from eubacteria, eucaryotes and archaebacteria. Nucleic Acids Res. 1992;20(13):3279–85. </w:t>
      </w:r>
    </w:p>
    <w:p w14:paraId="6E9A7902"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34. </w:t>
      </w:r>
      <w:r w:rsidRPr="001320A5">
        <w:rPr>
          <w:rFonts w:cs="Arial"/>
          <w:noProof/>
          <w:szCs w:val="24"/>
        </w:rPr>
        <w:tab/>
        <w:t xml:space="preserve">Krupovic M, Varsani A, Kazlauskas D, Breitbart M, Delwart E, Rosario K, et al. Cressdnaviricota: a virus phylum unifying 7 families of Rep-encoding viruses with single-stranded, circular DNA genomes. J Virol. 2020; </w:t>
      </w:r>
    </w:p>
    <w:p w14:paraId="3721399D"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lastRenderedPageBreak/>
        <w:t xml:space="preserve">35. </w:t>
      </w:r>
      <w:r w:rsidRPr="001320A5">
        <w:rPr>
          <w:rFonts w:cs="Arial"/>
          <w:noProof/>
          <w:szCs w:val="24"/>
        </w:rPr>
        <w:tab/>
        <w:t>Chandler M, de la Cruz F, Dyda F, Hickman AB, Moncalian G, Ton-Hoang B. Breaking and joining single-stranded DNA: the HUH endonuclease superfamily. Nat Rev Microbiol [Internet]. 2013;11(8):525–38. Available from: https://doi.org/10.1038/nrmicro3067</w:t>
      </w:r>
    </w:p>
    <w:p w14:paraId="10AC077E"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36. </w:t>
      </w:r>
      <w:r w:rsidRPr="001320A5">
        <w:rPr>
          <w:rFonts w:cs="Arial"/>
          <w:noProof/>
          <w:szCs w:val="24"/>
        </w:rPr>
        <w:tab/>
        <w:t>Steinfeldt T, Finsterbusch T, Mankertz A. Rep and Rep′ Protein of Porcine circovirus Type 1 Bind to the Origin of Replication in Vitro. Virology [Internet]. 2001;291(1):152–60. Available from: https://www.sciencedirect.com/science/article/pii/S0042682201912036</w:t>
      </w:r>
    </w:p>
    <w:p w14:paraId="32A81CE1"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37. </w:t>
      </w:r>
      <w:r w:rsidRPr="001320A5">
        <w:rPr>
          <w:rFonts w:cs="Arial"/>
          <w:noProof/>
          <w:szCs w:val="24"/>
        </w:rPr>
        <w:tab/>
        <w:t>Fontes EP, Eagle PA, Sipe PS, Luckow VA, Hanley-Bowdoin L. Interaction between a geminivirus replication protein and origin DNA is essential for viral replication. J Biol Chem [Internet]. 1994;269(11):8459–65. Available from: https://www.sciencedirect.com/science/article/pii/S0021925817372162</w:t>
      </w:r>
    </w:p>
    <w:p w14:paraId="7668AEBD"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38. </w:t>
      </w:r>
      <w:r w:rsidRPr="001320A5">
        <w:rPr>
          <w:rFonts w:cs="Arial"/>
          <w:noProof/>
          <w:szCs w:val="24"/>
        </w:rPr>
        <w:tab/>
        <w:t>Noris E, Accotto GP, Tavazza R, Brunetti A, Crespi S, Tavazza M. Resistance to Tomato Yellow Leaf Curl Geminivirus inNicotiana benthamianaPlants Transformed with a Truncated Viral C1 Gene. Virology [Internet]. 1996;224(1):130–8. Available from: http://www.sciencedirect.com/science/article/pii/S0042682296905140</w:t>
      </w:r>
    </w:p>
    <w:p w14:paraId="2904820C"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39. </w:t>
      </w:r>
      <w:r w:rsidRPr="001320A5">
        <w:rPr>
          <w:rFonts w:cs="Arial"/>
          <w:noProof/>
          <w:szCs w:val="24"/>
        </w:rPr>
        <w:tab/>
        <w:t>Brunetti A, Tavazza M, Noris E, Tavazza R, Caciagli P, Ancora G, et al. High Expression of Truncated Viral Rep Protein Confers Resistance to Tomato Yellow Leaf Curl Virus in Transgenic Tomato Plants. Mol Plant-Microbe Interact [Internet]. 1997 Jul 1;10(5):571–9. Available from: https://doi.org/10.1094/MPMI.1997.10.5.571</w:t>
      </w:r>
    </w:p>
    <w:p w14:paraId="2CFDC3BA"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40. </w:t>
      </w:r>
      <w:r w:rsidRPr="001320A5">
        <w:rPr>
          <w:rFonts w:cs="Arial"/>
          <w:noProof/>
          <w:szCs w:val="24"/>
        </w:rPr>
        <w:tab/>
        <w:t>Lucioli A, Noris E, Brunetti A, Tavazza R, Ruzza V, Castillo AG, et al. Tomato Yellow Leaf Curl Sardinia Virus Rep-Derived Resistance to Homologous and Heterologous Geminiviruses Occurs by Different Mechanisms and Is Overcome if Virus-Mediated Transgene Silencing Is Activated. J Virol [Internet]. 2003 Jun 15;77(12):6785 LP – 6798. Available from: http://jvi.asm.org/content/77/12/6785.abstract</w:t>
      </w:r>
    </w:p>
    <w:p w14:paraId="1E4A8758"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41. </w:t>
      </w:r>
      <w:r w:rsidRPr="001320A5">
        <w:rPr>
          <w:rFonts w:cs="Arial"/>
          <w:noProof/>
          <w:szCs w:val="24"/>
        </w:rPr>
        <w:tab/>
        <w:t xml:space="preserve">Stamatakis A. RAxML version 8: a tool for phylogenetic analysis and post-analysis </w:t>
      </w:r>
      <w:r w:rsidRPr="001320A5">
        <w:rPr>
          <w:rFonts w:cs="Arial"/>
          <w:noProof/>
          <w:szCs w:val="24"/>
        </w:rPr>
        <w:lastRenderedPageBreak/>
        <w:t xml:space="preserve">of large phylogenies. Bioinformatics. 2014;30(9):1312–3. </w:t>
      </w:r>
    </w:p>
    <w:p w14:paraId="2C370D77"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42. </w:t>
      </w:r>
      <w:r w:rsidRPr="001320A5">
        <w:rPr>
          <w:rFonts w:cs="Arial"/>
          <w:noProof/>
          <w:szCs w:val="24"/>
        </w:rPr>
        <w:tab/>
        <w:t>Minh BQ, Schmidt HA, Chernomor O, Schrempf D, Woodhams MD, von Haeseler A, et al. IQ-TREE 2: New Models and Efficient Methods for Phylogenetic Inference in the Genomic Era. Mol Biol Evol [Internet]. 2020 May 1;37(5):1530–4. Available from: https://doi.org/10.1093/molbev/msaa015</w:t>
      </w:r>
    </w:p>
    <w:p w14:paraId="570C678B"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43. </w:t>
      </w:r>
      <w:r w:rsidRPr="001320A5">
        <w:rPr>
          <w:rFonts w:cs="Arial"/>
          <w:noProof/>
          <w:szCs w:val="24"/>
        </w:rPr>
        <w:tab/>
        <w:t xml:space="preserve">de Souza WM, Fumagalli MJ, de Araujo J, Sabino-Santos Jr G, Maia FGM, Romeiro MF, et al. Discovery of novel anelloviruses in small mammals expands the host range and diversity of the Anelloviridae. Virology. 2018;514:9–17. </w:t>
      </w:r>
    </w:p>
    <w:p w14:paraId="11ED2D1F"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44. </w:t>
      </w:r>
      <w:r w:rsidRPr="001320A5">
        <w:rPr>
          <w:rFonts w:cs="Arial"/>
          <w:noProof/>
          <w:szCs w:val="24"/>
        </w:rPr>
        <w:tab/>
        <w:t>King AMQ, Adams MJ, Carstens EB, Lefkowitz EJBT-VT, editors. Family - Anelloviridae. In San Diego: Elsevier; 2012. p. 331–41. Available from: http://www.sciencedirect.com/science/article/pii/B9780123846846000331</w:t>
      </w:r>
    </w:p>
    <w:p w14:paraId="52E8A7C5"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45. </w:t>
      </w:r>
      <w:r w:rsidRPr="001320A5">
        <w:rPr>
          <w:rFonts w:cs="Arial"/>
          <w:noProof/>
          <w:szCs w:val="24"/>
        </w:rPr>
        <w:tab/>
        <w:t xml:space="preserve">Zhang W, Wang H, Wang Y, Liu Z, Li J, Guo L, et al. Identification and genomic characterization of a novel species of feline anellovirus. Virol J. 2016;13(1):1–3. </w:t>
      </w:r>
    </w:p>
    <w:p w14:paraId="42792288"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46. </w:t>
      </w:r>
      <w:r w:rsidRPr="001320A5">
        <w:rPr>
          <w:rFonts w:cs="Arial"/>
          <w:noProof/>
          <w:szCs w:val="24"/>
        </w:rPr>
        <w:tab/>
        <w:t xml:space="preserve">Eibach D, Hogan B, Sarpong N, Winter D, Struck NS, Adu-Sarkodie Y, et al. Viral metagenomics revealed novel betatorquevirus species in pediatric inpatients with encephalitis/meningoencephalitis from Ghana. Sci Rep. 2019;9(1):1–10. </w:t>
      </w:r>
    </w:p>
    <w:p w14:paraId="3C2E9FD0"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47. </w:t>
      </w:r>
      <w:r w:rsidRPr="001320A5">
        <w:rPr>
          <w:rFonts w:cs="Arial"/>
          <w:noProof/>
          <w:szCs w:val="24"/>
        </w:rPr>
        <w:tab/>
        <w:t>Zielezinski A, Vinga S, Almeida J, Karlowski WM. Alignment-free sequence comparison: benefits, applications, and tools. Genome Biol [Internet]. 2017;18(1):186. Available from: https://doi.org/10.1186/s13059-017-1319-7</w:t>
      </w:r>
    </w:p>
    <w:p w14:paraId="63B5B152"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48. </w:t>
      </w:r>
      <w:r w:rsidRPr="001320A5">
        <w:rPr>
          <w:rFonts w:cs="Arial"/>
          <w:noProof/>
          <w:szCs w:val="24"/>
        </w:rPr>
        <w:tab/>
        <w:t xml:space="preserve">Posada D, Crandall KA. The effect of recombination on the accuracy of phylogeny estimation. J Mol Evol. 2002;54(3):396–402. </w:t>
      </w:r>
    </w:p>
    <w:p w14:paraId="4C6090EC"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49. </w:t>
      </w:r>
      <w:r w:rsidRPr="001320A5">
        <w:rPr>
          <w:rFonts w:cs="Arial"/>
          <w:noProof/>
          <w:szCs w:val="24"/>
        </w:rPr>
        <w:tab/>
        <w:t xml:space="preserve">Schierup MH, Hein J. Consequences of recombination on traditional phylogenetic analysis. Genetics. 2000;156(2):879–91. </w:t>
      </w:r>
    </w:p>
    <w:p w14:paraId="2FA48A6C"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50. </w:t>
      </w:r>
      <w:r w:rsidRPr="001320A5">
        <w:rPr>
          <w:rFonts w:cs="Arial"/>
          <w:noProof/>
          <w:szCs w:val="24"/>
        </w:rPr>
        <w:tab/>
        <w:t xml:space="preserve">Rutschmann F. Molecular dating of phylogenetic trees: a brief review of current methods that estimate divergence times. Divers Distrib. 2006;12(1):35–48. </w:t>
      </w:r>
    </w:p>
    <w:p w14:paraId="565F1F29"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lastRenderedPageBreak/>
        <w:t xml:space="preserve">51. </w:t>
      </w:r>
      <w:r w:rsidRPr="001320A5">
        <w:rPr>
          <w:rFonts w:cs="Arial"/>
          <w:noProof/>
          <w:szCs w:val="24"/>
        </w:rPr>
        <w:tab/>
        <w:t xml:space="preserve">Minin VN, Bloomquist EW, Suchard MA. Smooth skyride through a rough skyline: Bayesian coalescent-based inference of population dynamics. Mol Biol Evol. 2008;25(7):1459–71. </w:t>
      </w:r>
    </w:p>
    <w:p w14:paraId="1A3B3E24"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52. </w:t>
      </w:r>
      <w:r w:rsidRPr="001320A5">
        <w:rPr>
          <w:rFonts w:cs="Arial"/>
          <w:noProof/>
          <w:szCs w:val="24"/>
        </w:rPr>
        <w:tab/>
        <w:t xml:space="preserve">Drummond AJ, Rambaut A, Shapiro B, Pybus OG. Bayesian coalescent inference of past population dynamics from molecular sequences. Mol Biol Evol. 2005;22(5):1185–92. </w:t>
      </w:r>
    </w:p>
    <w:p w14:paraId="6DCBA12D"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53. </w:t>
      </w:r>
      <w:r w:rsidRPr="001320A5">
        <w:rPr>
          <w:rFonts w:cs="Arial"/>
          <w:noProof/>
          <w:szCs w:val="24"/>
        </w:rPr>
        <w:tab/>
        <w:t xml:space="preserve">Seemann T. Prokka: rapid prokaryotic genome annotation. Bioinformatics. 2014;30(14):2068–9. </w:t>
      </w:r>
    </w:p>
    <w:p w14:paraId="37F31ABB"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54. </w:t>
      </w:r>
      <w:r w:rsidRPr="001320A5">
        <w:rPr>
          <w:rFonts w:cs="Arial"/>
          <w:noProof/>
          <w:szCs w:val="24"/>
        </w:rPr>
        <w:tab/>
        <w:t xml:space="preserve">Page AJ, Cummins CA, Hunt M, Wong VK, Reuter S, Holden MTG, et al. Roary: rapid large-scale prokaryote pan genome analysis. Bioinformatics. 2015;31(22):3691–3. </w:t>
      </w:r>
    </w:p>
    <w:p w14:paraId="04555A9E"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55. </w:t>
      </w:r>
      <w:r w:rsidRPr="001320A5">
        <w:rPr>
          <w:rFonts w:cs="Arial"/>
          <w:noProof/>
          <w:szCs w:val="24"/>
        </w:rPr>
        <w:tab/>
        <w:t xml:space="preserve">Darling ACE, Mau B, Blattner FR, Perna NT. Mauve: multiple alignment of conserved genomic sequence with rearrangements. Genome Res. 2004;14(7):1394–403. </w:t>
      </w:r>
    </w:p>
    <w:p w14:paraId="59821B57"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56. </w:t>
      </w:r>
      <w:r w:rsidRPr="001320A5">
        <w:rPr>
          <w:rFonts w:cs="Arial"/>
          <w:noProof/>
          <w:szCs w:val="24"/>
        </w:rPr>
        <w:tab/>
        <w:t>Segata N, Huttenhower C. Toward an Efficient Method of Identifying Core Genes for Evolutionary and Functional Microbial Phylogenies. PLoS One [Internet]. 2011 Sep 12;6(9):e24704. Available from: https://doi.org/10.1371/journal.pone.0024704</w:t>
      </w:r>
    </w:p>
    <w:p w14:paraId="6F5FBE6E"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57. </w:t>
      </w:r>
      <w:r w:rsidRPr="001320A5">
        <w:rPr>
          <w:rFonts w:cs="Arial"/>
          <w:noProof/>
          <w:szCs w:val="24"/>
        </w:rPr>
        <w:tab/>
        <w:t>Tan CCS, Owen CJ, Tham CYL, Bertoletti A, van Dorp L, Balloux F. Pre-existing T cell-mediated cross-reactivity to SARS-CoV-2 cannot solely be explained by prior exposure to endemic human coronaviruses. bioRxiv [Internet]. 2020 Jan 1;2020.12.08.415703. Available from: http://biorxiv.org/content/early/2020/12/09/2020.12.08.415703.abstract</w:t>
      </w:r>
    </w:p>
    <w:p w14:paraId="47197C65"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58. </w:t>
      </w:r>
      <w:r w:rsidRPr="001320A5">
        <w:rPr>
          <w:rFonts w:cs="Arial"/>
          <w:noProof/>
          <w:szCs w:val="24"/>
        </w:rPr>
        <w:tab/>
        <w:t>Kosakovsky Pond SL, Posada D, Gravenor MB, Woelk CH, Frost SDW. GARD: a genetic algorithm for recombination detection. Bioinformatics [Internet]. 2006 Dec 15;22(24):3096–8. Available from: https://doi.org/10.1093/bioinformatics/btl474</w:t>
      </w:r>
    </w:p>
    <w:p w14:paraId="37C6010A"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59. </w:t>
      </w:r>
      <w:r w:rsidRPr="001320A5">
        <w:rPr>
          <w:rFonts w:cs="Arial"/>
          <w:noProof/>
          <w:szCs w:val="24"/>
        </w:rPr>
        <w:tab/>
        <w:t xml:space="preserve">Martin DP, Murrell B, Golden M, Khoosal A, Muhire B. RDP4: Detection and analysis of recombination patterns in virus genomes. Virus Evol [Internet]. 2015 </w:t>
      </w:r>
      <w:r w:rsidRPr="001320A5">
        <w:rPr>
          <w:rFonts w:cs="Arial"/>
          <w:noProof/>
          <w:szCs w:val="24"/>
        </w:rPr>
        <w:lastRenderedPageBreak/>
        <w:t>Mar 1;1(1). Available from: https://doi.org/10.1093/ve/vev003</w:t>
      </w:r>
    </w:p>
    <w:p w14:paraId="4222A803"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60. </w:t>
      </w:r>
      <w:r w:rsidRPr="001320A5">
        <w:rPr>
          <w:rFonts w:cs="Arial"/>
          <w:noProof/>
          <w:szCs w:val="24"/>
        </w:rPr>
        <w:tab/>
        <w:t>Martin DP, Varsani A, Roumagnac P, Botha G, Maslamoney S, Schwab T, et al. RDP5: A computer program for analysing recombination in, and removing signals of recombination from, nucleotide sequence datasets. Virus Evol [Internet]. 2020 Dec 4; Available from: https://doi.org/10.1093/ve/veaa087</w:t>
      </w:r>
    </w:p>
    <w:p w14:paraId="46944A97"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61. </w:t>
      </w:r>
      <w:r w:rsidRPr="001320A5">
        <w:rPr>
          <w:rFonts w:cs="Arial"/>
          <w:noProof/>
          <w:szCs w:val="24"/>
        </w:rPr>
        <w:tab/>
        <w:t>Cadar D, Kiss T, Ádám D, Cságola A, Novosel D, Tuboly T. Phylogeny, spatio-temporal phylodynamics and evolutionary scenario of Torque teno sus virus 1 (TTSuV1) and 2 (TTSuV2) in wild boars: Fast dispersal and high genetic diversity. Vet Microbiol [Internet]. 2013;166(1):200–13. Available from: http://www.sciencedirect.com/science/article/pii/S0378113513003246</w:t>
      </w:r>
    </w:p>
    <w:p w14:paraId="41FE51FB"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62. </w:t>
      </w:r>
      <w:r w:rsidRPr="001320A5">
        <w:rPr>
          <w:rFonts w:cs="Arial"/>
          <w:noProof/>
          <w:szCs w:val="24"/>
        </w:rPr>
        <w:tab/>
        <w:t xml:space="preserve">Koyama T, Weeraratne D, Snowdon JL, Parida L. Emergence of drift variants that may affect COVID-19 vaccine development and antibody treatment. Pathogens. 2020;9(5):324. </w:t>
      </w:r>
    </w:p>
    <w:p w14:paraId="549BDCD4"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63. </w:t>
      </w:r>
      <w:r w:rsidRPr="001320A5">
        <w:rPr>
          <w:rFonts w:cs="Arial"/>
          <w:noProof/>
          <w:szCs w:val="24"/>
        </w:rPr>
        <w:tab/>
        <w:t xml:space="preserve">Sanjuán R, Nebot MR, Chirico N, Mansky LM, Belshaw R. Viral mutation rates. J Virol. 2010;84(19):9733–48. </w:t>
      </w:r>
    </w:p>
    <w:p w14:paraId="7A739843"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64. </w:t>
      </w:r>
      <w:r w:rsidRPr="001320A5">
        <w:rPr>
          <w:rFonts w:cs="Arial"/>
          <w:noProof/>
          <w:szCs w:val="24"/>
        </w:rPr>
        <w:tab/>
        <w:t xml:space="preserve">Umemura T, Tanaka Y, Kiyosawa K, Alter HJ, Shih JW-K. Observation of positive selection within hypervariable regions of a newly identified DNA virus (SEN virus). FEBS Lett. 2002;510(3):171–4. </w:t>
      </w:r>
    </w:p>
    <w:p w14:paraId="3FA54E15"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65. </w:t>
      </w:r>
      <w:r w:rsidRPr="001320A5">
        <w:rPr>
          <w:rFonts w:cs="Arial"/>
          <w:noProof/>
          <w:szCs w:val="24"/>
        </w:rPr>
        <w:tab/>
        <w:t xml:space="preserve">Bédarida S, Dussol B, Signoli M, Biagini P. Analysis of Anelloviridae sequences characterized from serial human and animal biological samples. Infect Genet Evol. 2017;53:89–93. </w:t>
      </w:r>
    </w:p>
    <w:p w14:paraId="43B14C54"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66. </w:t>
      </w:r>
      <w:r w:rsidRPr="001320A5">
        <w:rPr>
          <w:rFonts w:cs="Arial"/>
          <w:noProof/>
          <w:szCs w:val="24"/>
        </w:rPr>
        <w:tab/>
        <w:t>Shackelton LA, Rambaut A, Pybus OG, Holmes EC. JC virus evolution and its association with human populations. J Virol [Internet]. 2006 Oct;80(20):9928–33. Available from: https://pubmed.ncbi.nlm.nih.gov/17005670</w:t>
      </w:r>
    </w:p>
    <w:p w14:paraId="03C9FE0C"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67. </w:t>
      </w:r>
      <w:r w:rsidRPr="001320A5">
        <w:rPr>
          <w:rFonts w:cs="Arial"/>
          <w:noProof/>
          <w:szCs w:val="24"/>
        </w:rPr>
        <w:tab/>
        <w:t>Shackelton LA, Holmes EC. Phylogenetic Evidence for the Rapid Evolution of Human B19 Erythrovirus. J Virol [Internet]. 2006 Apr 1;80(7):3666 LP – 3669. Available from: http://jvi.asm.org/content/80/7/3666.abstract</w:t>
      </w:r>
    </w:p>
    <w:p w14:paraId="7723C96E"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lastRenderedPageBreak/>
        <w:t xml:space="preserve">68. </w:t>
      </w:r>
      <w:r w:rsidRPr="001320A5">
        <w:rPr>
          <w:rFonts w:cs="Arial"/>
          <w:noProof/>
          <w:szCs w:val="24"/>
        </w:rPr>
        <w:tab/>
        <w:t xml:space="preserve">Chen Z, Ho WCS, Boon SS, Law PTY, Chan MCW, DeSalle R, et al. Ancient evolution and dispersion of human papillomavirus 58 variants. J Virol. 2017;91(21). </w:t>
      </w:r>
    </w:p>
    <w:p w14:paraId="32F36E35"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69. </w:t>
      </w:r>
      <w:r w:rsidRPr="001320A5">
        <w:rPr>
          <w:rFonts w:cs="Arial"/>
          <w:noProof/>
          <w:szCs w:val="24"/>
        </w:rPr>
        <w:tab/>
        <w:t xml:space="preserve">Sakaoka H, Kurita K, Iida Y, Takada S, Umene K, Kim YT, et al. Quantitative analysis of genomic polymorphism of herpes simplex virus type 1 strains from six countries: studies of molecular evolution and molecular epidemiology of the virus. J Gen Virol. 1994;75(3):513–27. </w:t>
      </w:r>
    </w:p>
    <w:p w14:paraId="3FD7BACD"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70. </w:t>
      </w:r>
      <w:r w:rsidRPr="001320A5">
        <w:rPr>
          <w:rFonts w:cs="Arial"/>
          <w:noProof/>
          <w:szCs w:val="24"/>
        </w:rPr>
        <w:tab/>
        <w:t xml:space="preserve">Osiowy C, Sauder C. Detection of TT virus in human hair and skin. Hepatol Res. 2000;16(2):155–62. </w:t>
      </w:r>
    </w:p>
    <w:p w14:paraId="52261241"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71. </w:t>
      </w:r>
      <w:r w:rsidRPr="001320A5">
        <w:rPr>
          <w:rFonts w:cs="Arial"/>
          <w:noProof/>
          <w:szCs w:val="24"/>
        </w:rPr>
        <w:tab/>
        <w:t>Switzer WM, Qari SH, Wolfe ND, Burke DS, Folks TM, Heneine W. Ancient origin and molecular features of the novel human T-lymphotropic virus type 3 revealed by complete genome analysis. J Virol [Internet]. 2006 Aug;80(15):7427–38. Available from: https://pubmed.ncbi.nlm.nih.gov/16840323</w:t>
      </w:r>
    </w:p>
    <w:p w14:paraId="199721E8"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72. </w:t>
      </w:r>
      <w:r w:rsidRPr="001320A5">
        <w:rPr>
          <w:rFonts w:cs="Arial"/>
          <w:noProof/>
          <w:szCs w:val="24"/>
        </w:rPr>
        <w:tab/>
        <w:t xml:space="preserve">Jenkins GM, Rambaut A, Pybus OG, Holmes EC. Rates of molecular evolution in RNA viruses: a quantitative phylogenetic analysis. J Mol Evol. 2002;54(2):156–65. </w:t>
      </w:r>
    </w:p>
    <w:p w14:paraId="55FC7009"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73. </w:t>
      </w:r>
      <w:r w:rsidRPr="001320A5">
        <w:rPr>
          <w:rFonts w:cs="Arial"/>
          <w:noProof/>
          <w:szCs w:val="24"/>
        </w:rPr>
        <w:tab/>
        <w:t>Firth C, Charleston MA, Duffy S, Shapiro B, Holmes EC. Insights into the Evolutionary History of an Emerging Livestock Pathogen: Porcine Circovirus 2. J Virol [Internet]. 2009 Dec 15;83(24):12813 LP – 12821. Available from: http://jvi.asm.org/content/83/24/12813.abstract</w:t>
      </w:r>
    </w:p>
    <w:p w14:paraId="5062F04C"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74. </w:t>
      </w:r>
      <w:r w:rsidRPr="001320A5">
        <w:rPr>
          <w:rFonts w:cs="Arial"/>
          <w:noProof/>
          <w:szCs w:val="24"/>
        </w:rPr>
        <w:tab/>
        <w:t>Sanjuán R, Domingo-Calap P. Mechanisms of viral mutation. Cell Mol Life Sci [Internet]. 2016;73(23):4433–48. Available from: https://doi.org/10.1007/s00018-016-2299-6</w:t>
      </w:r>
    </w:p>
    <w:p w14:paraId="7EA96414"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75. </w:t>
      </w:r>
      <w:r w:rsidRPr="001320A5">
        <w:rPr>
          <w:rFonts w:cs="Arial"/>
          <w:noProof/>
          <w:szCs w:val="24"/>
        </w:rPr>
        <w:tab/>
        <w:t xml:space="preserve">Stavrou S, Ross SR. APOBEC3 proteins in viral immunity. J Immunol. 2015;195(10):4565–70. </w:t>
      </w:r>
    </w:p>
    <w:p w14:paraId="4371569D"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76. </w:t>
      </w:r>
      <w:r w:rsidRPr="001320A5">
        <w:rPr>
          <w:rFonts w:cs="Arial"/>
          <w:noProof/>
          <w:szCs w:val="24"/>
        </w:rPr>
        <w:tab/>
        <w:t>Vartanian J-P, Guétard D, Henry M, Wain-Hobson S. Evidence for Editing of Human Papillomavirus DNA by APOBEC3 in Benign and Precancerous Lesions. Science (80- ) [Internet]. 2008 Apr 11;320(5873):230 LP – 233. Available from: http://science.sciencemag.org/content/320/5873/230.abstract</w:t>
      </w:r>
    </w:p>
    <w:p w14:paraId="6E14AEE8"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lastRenderedPageBreak/>
        <w:t xml:space="preserve">77. </w:t>
      </w:r>
      <w:r w:rsidRPr="001320A5">
        <w:rPr>
          <w:rFonts w:cs="Arial"/>
          <w:noProof/>
          <w:szCs w:val="24"/>
        </w:rPr>
        <w:tab/>
        <w:t xml:space="preserve">Yu Q, König R, Pillai S, Chiles K, Kearney M, Palmer S, et al. Single-strand specificity of APOBEC3G accounts for minus-strand deamination of the HIV genome. Nat Struct Mol Biol. 2004;11(5):435–42. </w:t>
      </w:r>
    </w:p>
    <w:p w14:paraId="2A86ED5F"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78. </w:t>
      </w:r>
      <w:r w:rsidRPr="001320A5">
        <w:rPr>
          <w:rFonts w:cs="Arial"/>
          <w:noProof/>
          <w:szCs w:val="24"/>
        </w:rPr>
        <w:tab/>
        <w:t xml:space="preserve">Lefeuvre P, Lett J-M, Varsani A, Martin DP. Widely conserved recombination patterns among single-stranded DNA viruses. J Virol. 2009;83(6):2697–707. </w:t>
      </w:r>
    </w:p>
    <w:p w14:paraId="154D2F5B"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79. </w:t>
      </w:r>
      <w:r w:rsidRPr="001320A5">
        <w:rPr>
          <w:rFonts w:cs="Arial"/>
          <w:noProof/>
          <w:szCs w:val="24"/>
        </w:rPr>
        <w:tab/>
        <w:t xml:space="preserve">Felsenstein J. The evolutionary advantage of recombination. Genetics. 1974;78(2):737–56. </w:t>
      </w:r>
    </w:p>
    <w:p w14:paraId="4D1E615E"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80. </w:t>
      </w:r>
      <w:r w:rsidRPr="001320A5">
        <w:rPr>
          <w:rFonts w:cs="Arial"/>
          <w:noProof/>
          <w:szCs w:val="24"/>
        </w:rPr>
        <w:tab/>
        <w:t xml:space="preserve">Keightley PD, Otto SP. Interference among deleterious mutations favours sex and recombination in finite populations. Nature. 2006;443(7107):89–92. </w:t>
      </w:r>
    </w:p>
    <w:p w14:paraId="218A2C8A"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81. </w:t>
      </w:r>
      <w:r w:rsidRPr="001320A5">
        <w:rPr>
          <w:rFonts w:cs="Arial"/>
          <w:noProof/>
          <w:szCs w:val="24"/>
        </w:rPr>
        <w:tab/>
        <w:t xml:space="preserve">Charlesworth B. Mutation-selection balance and the evolutionary advantage of sex and recombination. Genet Res (Camb). 1990;55(3):199–221. </w:t>
      </w:r>
    </w:p>
    <w:p w14:paraId="4CDB785C"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82. </w:t>
      </w:r>
      <w:r w:rsidRPr="001320A5">
        <w:rPr>
          <w:rFonts w:cs="Arial"/>
          <w:noProof/>
          <w:szCs w:val="24"/>
        </w:rPr>
        <w:tab/>
        <w:t xml:space="preserve">Fahsbender E, Burns JM, Kim S, Kraberger S, Frankfurter G, Eilers AA, et al. Diverse and highly recombinant anelloviruses associated with Weddell seals in Antarctica. Virus Evol. 2017;3(1). </w:t>
      </w:r>
    </w:p>
    <w:p w14:paraId="1AA52D2D"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83. </w:t>
      </w:r>
      <w:r w:rsidRPr="001320A5">
        <w:rPr>
          <w:rFonts w:cs="Arial"/>
          <w:noProof/>
          <w:szCs w:val="24"/>
        </w:rPr>
        <w:tab/>
        <w:t xml:space="preserve">Worobey M. Extensive homologous recombination among widely divergent TT viruses. J Virol. 2000;74(16):7666–70. </w:t>
      </w:r>
    </w:p>
    <w:p w14:paraId="4DC2E353"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84. </w:t>
      </w:r>
      <w:r w:rsidRPr="001320A5">
        <w:rPr>
          <w:rFonts w:cs="Arial"/>
          <w:noProof/>
          <w:szCs w:val="24"/>
        </w:rPr>
        <w:tab/>
        <w:t>Manni F, Rotola A, Caselli E, Bertorelle G, Luca D Di. Detecting Recombination in TT Virus: A Phylogenetic Approach . J Mol Evol [Internet]. 2002;55(5):563–72. Available from: https://doi.org/10.1007/s00239-002-2352-y</w:t>
      </w:r>
    </w:p>
    <w:p w14:paraId="4897C809"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85. </w:t>
      </w:r>
      <w:r w:rsidRPr="001320A5">
        <w:rPr>
          <w:rFonts w:cs="Arial"/>
          <w:noProof/>
          <w:szCs w:val="24"/>
        </w:rPr>
        <w:tab/>
        <w:t>Saback FL, Gomes SA, Niel C. High frequency of mixed TT virus infections in healthy adults and children detected by a simplified heteroduplex mobility assay. J Virol Methods [Internet]. 2002;101(1):117–25. Available from: http://www.sciencedirect.com/science/article/pii/S0166093401004256</w:t>
      </w:r>
    </w:p>
    <w:p w14:paraId="01E1D5CB"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86. </w:t>
      </w:r>
      <w:r w:rsidRPr="001320A5">
        <w:rPr>
          <w:rFonts w:cs="Arial"/>
          <w:noProof/>
          <w:szCs w:val="24"/>
        </w:rPr>
        <w:tab/>
        <w:t xml:space="preserve">Al-Qahtani AA, Alabsi ES, AbuOdeh R, Thalib L, El Zowalaty ME, Nasrallah GK. Prevalence of anelloviruses (TTV, TTMDV, and TTMV) in healthy blood donors and in patients infected with HBV or HCV in Qatar. Virol J. 2016;13(1):208. </w:t>
      </w:r>
    </w:p>
    <w:p w14:paraId="4FD37C06"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lastRenderedPageBreak/>
        <w:t xml:space="preserve">87. </w:t>
      </w:r>
      <w:r w:rsidRPr="001320A5">
        <w:rPr>
          <w:rFonts w:cs="Arial"/>
          <w:noProof/>
          <w:szCs w:val="24"/>
        </w:rPr>
        <w:tab/>
        <w:t xml:space="preserve">Jarosova V, Pogranichniy R, Celer V. Prevalence and age distribution of porcine torque teno sus virus (TTSuV) in the Czech Republic. Folia Microbiol (Praha). 2011;56(2):90–4. </w:t>
      </w:r>
    </w:p>
    <w:p w14:paraId="7F49E39F"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88. </w:t>
      </w:r>
      <w:r w:rsidRPr="001320A5">
        <w:rPr>
          <w:rFonts w:cs="Arial"/>
          <w:noProof/>
          <w:szCs w:val="24"/>
        </w:rPr>
        <w:tab/>
        <w:t xml:space="preserve">Ball JK, Curran R, Berridge S, Grabowska AM, Jameson CL, Thomson BJ, et al. TT virus sequence heterogeneity in vivo: evidence for co-infection with multiple genetic types. J Gen Virol. 1999;80(7):1759–68. </w:t>
      </w:r>
    </w:p>
    <w:p w14:paraId="50AE3BC1"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89. </w:t>
      </w:r>
      <w:r w:rsidRPr="001320A5">
        <w:rPr>
          <w:rFonts w:cs="Arial"/>
          <w:noProof/>
          <w:szCs w:val="24"/>
        </w:rPr>
        <w:tab/>
        <w:t xml:space="preserve">Hussain T, Manzoor S, Waheed Y, Tariq H, Hanif K. Phylogenetic analysis of torque teno virus genome from Pakistani isolate and incidence of co-infection among HBV/HCV infected patients. Virol J. 2012;9(1):320. </w:t>
      </w:r>
    </w:p>
    <w:p w14:paraId="473731A8"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90. </w:t>
      </w:r>
      <w:r w:rsidRPr="001320A5">
        <w:rPr>
          <w:rFonts w:cs="Arial"/>
          <w:noProof/>
          <w:szCs w:val="24"/>
        </w:rPr>
        <w:tab/>
        <w:t xml:space="preserve">Fornai C, Maggi F, Vatteroni ML, Pistello M, Bendinelli M. High prevalence of TT virus (TTV) and TTV-like minivirus in cervical swabs. J Clin Microbiol. 2001;39(5):2022–4. </w:t>
      </w:r>
    </w:p>
    <w:p w14:paraId="2B78CC01"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91. </w:t>
      </w:r>
      <w:r w:rsidRPr="001320A5">
        <w:rPr>
          <w:rFonts w:cs="Arial"/>
          <w:noProof/>
          <w:szCs w:val="24"/>
        </w:rPr>
        <w:tab/>
        <w:t xml:space="preserve">Maggi F, Fornai C, Zaccaro L, Morrica A, Vatteroni ML, Isola P, et al. TT virus (TTV) loads associated with different peripheral blood cell types and evidence for TTV replication in activated mononuclear cells. J Med Virol. 2001;64(2):190–4. </w:t>
      </w:r>
    </w:p>
    <w:p w14:paraId="54371143"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92. </w:t>
      </w:r>
      <w:r w:rsidRPr="001320A5">
        <w:rPr>
          <w:rFonts w:cs="Arial"/>
          <w:noProof/>
          <w:szCs w:val="24"/>
        </w:rPr>
        <w:tab/>
        <w:t xml:space="preserve">Itoh Y, Takahashi M, Fukuda M, Shibayama T, Ishikawa T, Tsuda F, et al. Visualization of TT virus particles recovered from the sera and feces of infected humans. Biochem Biophys Res Commun. 2000;279(2):718–24. </w:t>
      </w:r>
    </w:p>
    <w:p w14:paraId="5F9E1B71"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93. </w:t>
      </w:r>
      <w:r w:rsidRPr="001320A5">
        <w:rPr>
          <w:rFonts w:cs="Arial"/>
          <w:noProof/>
          <w:szCs w:val="24"/>
        </w:rPr>
        <w:tab/>
        <w:t xml:space="preserve">Itoh M, Shimomura H, Fujioka S-I, Miyake M, Tsuji H, Ikeda F, et al. High Prevalence of TT Virus in Human Bile Juice Samples. Dig Dis Sci. 2001;46(3):457–62. </w:t>
      </w:r>
    </w:p>
    <w:p w14:paraId="4F8FB1AA"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94. </w:t>
      </w:r>
      <w:r w:rsidRPr="001320A5">
        <w:rPr>
          <w:rFonts w:cs="Arial"/>
          <w:noProof/>
          <w:szCs w:val="24"/>
        </w:rPr>
        <w:tab/>
        <w:t xml:space="preserve">Kekarainen T, Lopez-Soria S, Segales J. Detection of swine Torque teno virus genogroups 1 and 2 in boar sera and semen. Theriogenology. 2007;68(7):966–71. </w:t>
      </w:r>
    </w:p>
    <w:p w14:paraId="569FAB03"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95. </w:t>
      </w:r>
      <w:r w:rsidRPr="001320A5">
        <w:rPr>
          <w:rFonts w:cs="Arial"/>
          <w:noProof/>
          <w:szCs w:val="24"/>
        </w:rPr>
        <w:tab/>
        <w:t xml:space="preserve">Goto K, Sugiyama K, Ando T, Mizutani F, Terabe K, Tanaka K, et al. Detection rates of TT virus DNA in serum of umbilical cord blood, breast milk and saliva. Tohoku J Exp Med. 2000;191(4):203–7. </w:t>
      </w:r>
    </w:p>
    <w:p w14:paraId="46706D47"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lastRenderedPageBreak/>
        <w:t xml:space="preserve">96. </w:t>
      </w:r>
      <w:r w:rsidRPr="001320A5">
        <w:rPr>
          <w:rFonts w:cs="Arial"/>
          <w:noProof/>
          <w:szCs w:val="24"/>
        </w:rPr>
        <w:tab/>
        <w:t xml:space="preserve">Mariscal LF, López-Alcorocho JM, Rodríguez-Inigo E, Ortiz-Movilla N, de Lucas S, Bartolomé J, et al. TT virus replicates in stimulated but not in nonstimulated peripheral blood mononuclear cells. Virology. 2002;301(1):121–9. </w:t>
      </w:r>
    </w:p>
    <w:p w14:paraId="621D18CE"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97. </w:t>
      </w:r>
      <w:r w:rsidRPr="001320A5">
        <w:rPr>
          <w:rFonts w:cs="Arial"/>
          <w:noProof/>
          <w:szCs w:val="24"/>
        </w:rPr>
        <w:tab/>
        <w:t xml:space="preserve">Bernardin F, Operskalski E, Busch M, Delwart E. Transfusion transmission of highly prevalent commensal human viruses. Transfusion. 2010;50(11):2474–83. </w:t>
      </w:r>
    </w:p>
    <w:p w14:paraId="114D72C7"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98. </w:t>
      </w:r>
      <w:r w:rsidRPr="001320A5">
        <w:rPr>
          <w:rFonts w:cs="Arial"/>
          <w:noProof/>
          <w:szCs w:val="24"/>
        </w:rPr>
        <w:tab/>
        <w:t xml:space="preserve">Boone SA, Gerba CP. Significance of fomites in the spread of respiratory and enteric viral disease. Appl Environ Microbiol. 2007;73(6):1687–96. </w:t>
      </w:r>
    </w:p>
    <w:p w14:paraId="6338EAE6"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99. </w:t>
      </w:r>
      <w:r w:rsidRPr="001320A5">
        <w:rPr>
          <w:rFonts w:cs="Arial"/>
          <w:noProof/>
          <w:szCs w:val="24"/>
        </w:rPr>
        <w:tab/>
        <w:t xml:space="preserve">Verani M, Casini B, Battistini R, Pizzi F, Rovini E, Carducci A. One-year monthly monitoring of Torque teno virus (TTV) in river water in Italy. Water Sci Technol. 2006;54(3):191–5. </w:t>
      </w:r>
    </w:p>
    <w:p w14:paraId="199852A6"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00. </w:t>
      </w:r>
      <w:r w:rsidRPr="001320A5">
        <w:rPr>
          <w:rFonts w:cs="Arial"/>
          <w:noProof/>
          <w:szCs w:val="24"/>
        </w:rPr>
        <w:tab/>
        <w:t>Diniz</w:t>
      </w:r>
      <w:r w:rsidRPr="001320A5">
        <w:rPr>
          <w:rFonts w:ascii="Cambria Math" w:hAnsi="Cambria Math" w:cs="Cambria Math"/>
          <w:noProof/>
          <w:szCs w:val="24"/>
        </w:rPr>
        <w:t>‐</w:t>
      </w:r>
      <w:r w:rsidRPr="001320A5">
        <w:rPr>
          <w:rFonts w:cs="Arial"/>
          <w:noProof/>
          <w:szCs w:val="24"/>
        </w:rPr>
        <w:t xml:space="preserve">Mendes L, Paula VS de, Luz SLB, Niel C. High prevalence of human Torque teno virus in streams crossing the city of Manaus, Brazilian Amazon. J Appl Microbiol. 2008;105(1):51–8. </w:t>
      </w:r>
    </w:p>
    <w:p w14:paraId="03A75CA9"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01. </w:t>
      </w:r>
      <w:r w:rsidRPr="001320A5">
        <w:rPr>
          <w:rFonts w:cs="Arial"/>
          <w:noProof/>
          <w:szCs w:val="24"/>
        </w:rPr>
        <w:tab/>
        <w:t xml:space="preserve">Haramoto E, Kitajima M, Katayama H, Ohgaki S. Real-time PCR detection of adenoviruses, polyomaviruses, and torque teno viruses in river water in Japan. Water Res. 2010;44(6):1747–52. </w:t>
      </w:r>
    </w:p>
    <w:p w14:paraId="469A7545"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02. </w:t>
      </w:r>
      <w:r w:rsidRPr="001320A5">
        <w:rPr>
          <w:rFonts w:cs="Arial"/>
          <w:noProof/>
          <w:szCs w:val="24"/>
        </w:rPr>
        <w:tab/>
        <w:t xml:space="preserve">Haramoto E, Katayama H, Oguma K, Yamashita H, Nakajima E, Ohgaki S. One-year monthly monitoring of Torque teno virus (TTV) in wastewater treatment plants in Japan. Water Res. 2005;39(10):2008–13. </w:t>
      </w:r>
    </w:p>
    <w:p w14:paraId="2E91A28C"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03. </w:t>
      </w:r>
      <w:r w:rsidRPr="001320A5">
        <w:rPr>
          <w:rFonts w:cs="Arial"/>
          <w:noProof/>
          <w:szCs w:val="24"/>
        </w:rPr>
        <w:tab/>
        <w:t>Griffin JS, Plummer JD, Long SC. Torque teno virus: an improved indicator for viral pathogens in drinking waters. Virol J [Internet]. 2008;5(1):112. Available from: https://doi.org/10.1186/1743-422X-5-112</w:t>
      </w:r>
    </w:p>
    <w:p w14:paraId="24159D78"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04. </w:t>
      </w:r>
      <w:r w:rsidRPr="001320A5">
        <w:rPr>
          <w:rFonts w:cs="Arial"/>
          <w:noProof/>
          <w:szCs w:val="24"/>
        </w:rPr>
        <w:tab/>
        <w:t xml:space="preserve">Dalla Vecchia A, Kluge M, da Silva JV dos S, Comerlato J, Rodrigues MT, Fleck JD, et al. Presence of Torque teno virus (TTV) in tap water in public schools from Southern Brazil. Food Environ Virol. 2013;5(1):41–5. </w:t>
      </w:r>
    </w:p>
    <w:p w14:paraId="6C46B871"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05. </w:t>
      </w:r>
      <w:r w:rsidRPr="001320A5">
        <w:rPr>
          <w:rFonts w:cs="Arial"/>
          <w:noProof/>
          <w:szCs w:val="24"/>
        </w:rPr>
        <w:tab/>
        <w:t xml:space="preserve">Davidson I, Artzi N, Shkoda I, Lublin A, Loeb E, Schat KA. The contribution of </w:t>
      </w:r>
      <w:r w:rsidRPr="001320A5">
        <w:rPr>
          <w:rFonts w:cs="Arial"/>
          <w:noProof/>
          <w:szCs w:val="24"/>
        </w:rPr>
        <w:lastRenderedPageBreak/>
        <w:t xml:space="preserve">feathers in the spread of chicken anemia virus. Virus Res. 2008;132(1–2):152–9. </w:t>
      </w:r>
    </w:p>
    <w:p w14:paraId="701EBB90"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06. </w:t>
      </w:r>
      <w:r w:rsidRPr="001320A5">
        <w:rPr>
          <w:rFonts w:cs="Arial"/>
          <w:noProof/>
          <w:szCs w:val="24"/>
        </w:rPr>
        <w:tab/>
        <w:t>Carducci A, Verani M, Lombardi R, Casini B, Privitera G. Environmental survey to assess viral contamination of air and surfaces in hospital settings. J Hosp Infect [Internet]. 2011;77(3):242–7. Available from: http://www.sciencedirect.com/science/article/pii/S0195670110004652</w:t>
      </w:r>
    </w:p>
    <w:p w14:paraId="660E6E88"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07. </w:t>
      </w:r>
      <w:r w:rsidRPr="001320A5">
        <w:rPr>
          <w:rFonts w:cs="Arial"/>
          <w:noProof/>
          <w:szCs w:val="24"/>
        </w:rPr>
        <w:tab/>
        <w:t xml:space="preserve">Teixeira TF, Dezen D, Cibulski SP, Varela APM, Holz CL, Franco AC, et al. Torque teno sus virus (TTSuV) in cell cultures and trypsin. PLoS One. 2011;6(3):e17501. </w:t>
      </w:r>
    </w:p>
    <w:p w14:paraId="52B354E9"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08. </w:t>
      </w:r>
      <w:r w:rsidRPr="001320A5">
        <w:rPr>
          <w:rFonts w:cs="Arial"/>
          <w:noProof/>
          <w:szCs w:val="24"/>
        </w:rPr>
        <w:tab/>
        <w:t xml:space="preserve">Kekarainen T, Martínez-Guinó L, Segalés J. Swine torque teno virus detection in pig commercial vaccines, enzymes for laboratory use and human drugs containing components of porcine origin. J Gen Virol. 2009;90(3):648–53. </w:t>
      </w:r>
    </w:p>
    <w:p w14:paraId="44CD5200"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09. </w:t>
      </w:r>
      <w:r w:rsidRPr="001320A5">
        <w:rPr>
          <w:rFonts w:cs="Arial"/>
          <w:noProof/>
          <w:szCs w:val="24"/>
        </w:rPr>
        <w:tab/>
        <w:t xml:space="preserve">Zhu B. Degradation of plasmid and plant DNA in water microcosms monitored by natural transformation and real-time polymerase chain reaction (PCR). Water Res. 2006;40(17):3231–8. </w:t>
      </w:r>
    </w:p>
    <w:p w14:paraId="13CF9E4C"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10. </w:t>
      </w:r>
      <w:r w:rsidRPr="001320A5">
        <w:rPr>
          <w:rFonts w:cs="Arial"/>
          <w:noProof/>
          <w:szCs w:val="24"/>
        </w:rPr>
        <w:tab/>
        <w:t xml:space="preserve">Rigotto C, Hanley K, Rochelle PA, De Leon R, Barardi CRM, Yates M V. Survival of adenovirus types 2 and 41 in surface and ground waters measured by a plaque assay. Environ Sci Technol. 2011;45(9):4145–50. </w:t>
      </w:r>
    </w:p>
    <w:p w14:paraId="1EF88A5A"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11. </w:t>
      </w:r>
      <w:r w:rsidRPr="001320A5">
        <w:rPr>
          <w:rFonts w:cs="Arial"/>
          <w:noProof/>
          <w:szCs w:val="24"/>
        </w:rPr>
        <w:tab/>
        <w:t>Shi C, Liu Y, Hu X, Xiong J, Zhang B, Yuan Z. A Metagenomic Survey of Viral Abundance and Diversity in Mosquitoes from Hubei Province. PLoS One [Internet]. 2015 Jun 1;10(6):e0129845. Available from: https://doi.org/10.1371/journal.pone.0129845</w:t>
      </w:r>
    </w:p>
    <w:p w14:paraId="3FE04FC6"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12. </w:t>
      </w:r>
      <w:r w:rsidRPr="001320A5">
        <w:rPr>
          <w:rFonts w:cs="Arial"/>
          <w:noProof/>
          <w:szCs w:val="24"/>
        </w:rPr>
        <w:tab/>
        <w:t xml:space="preserve">Hameed M, Liu K, Anwar MN, Wahaab A, Li C, Di D, et al. A viral metagenomic analysis reveals rich viral abundance and diversity in mosquitoes from pig farms. Transbound Emerg Dis. 2020;67(1):328–43. </w:t>
      </w:r>
    </w:p>
    <w:p w14:paraId="1B6137CC"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13. </w:t>
      </w:r>
      <w:r w:rsidRPr="001320A5">
        <w:rPr>
          <w:rFonts w:cs="Arial"/>
          <w:noProof/>
          <w:szCs w:val="24"/>
        </w:rPr>
        <w:tab/>
        <w:t>GERNER P, OETTINGER R, GERNER W, FALBREDE J, WIRTH S. Mother-to-infant transmission of TT virus: prevalence, extent and mechanism of vertical transmission. Pediatr Infect Dis J [Internet]. 2000;19(11). Available from: https://journals.lww.com/pidj/Fulltext/2000/11000/Mother_to_infant_transmission_</w:t>
      </w:r>
      <w:r w:rsidRPr="001320A5">
        <w:rPr>
          <w:rFonts w:cs="Arial"/>
          <w:noProof/>
          <w:szCs w:val="24"/>
        </w:rPr>
        <w:lastRenderedPageBreak/>
        <w:t>of_TT_virus_.9.aspx</w:t>
      </w:r>
    </w:p>
    <w:p w14:paraId="7BA650EB"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14. </w:t>
      </w:r>
      <w:r w:rsidRPr="001320A5">
        <w:rPr>
          <w:rFonts w:cs="Arial"/>
          <w:noProof/>
          <w:szCs w:val="24"/>
        </w:rPr>
        <w:tab/>
        <w:t>Matsubara H, Michitaka K, Horiike N, Kihana T, Yano M, Mori T, et al. Existence of TT virus DNA and TTV-like mini virus DNA in infant cord blood: mother-to-neonatal transmission. Hepatol Res [Internet]. 2001;21(3):280–7. Available from: http://www.sciencedirect.com/science/article/pii/S1386634601001152</w:t>
      </w:r>
    </w:p>
    <w:p w14:paraId="367B2FF9"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15. </w:t>
      </w:r>
      <w:r w:rsidRPr="001320A5">
        <w:rPr>
          <w:rFonts w:cs="Arial"/>
          <w:noProof/>
          <w:szCs w:val="24"/>
        </w:rPr>
        <w:tab/>
        <w:t xml:space="preserve">Tyschik EA, Shcherbakova SM, Ibragimov RR, Rebrikov D V. Transplacental transmission of torque teno virus. Virol J. 2017;14(1):92. </w:t>
      </w:r>
    </w:p>
    <w:p w14:paraId="2EEC2CD0"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16. </w:t>
      </w:r>
      <w:r w:rsidRPr="001320A5">
        <w:rPr>
          <w:rFonts w:cs="Arial"/>
          <w:noProof/>
          <w:szCs w:val="24"/>
        </w:rPr>
        <w:tab/>
        <w:t>Martínez-Guinó L, Kekarainen T, Maldonado J, Aramouni M, Llorens A, Segalés J. Torque teno sus virus (TTV) detection in aborted and slaughterhouse collected foetuses. Theriogenology [Internet]. 2010;74(2):277–81. Available from: http://www.sciencedirect.com/science/article/pii/S0093691X10001044</w:t>
      </w:r>
    </w:p>
    <w:p w14:paraId="357FFABC"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17. </w:t>
      </w:r>
      <w:r w:rsidRPr="001320A5">
        <w:rPr>
          <w:rFonts w:cs="Arial"/>
          <w:noProof/>
          <w:szCs w:val="24"/>
        </w:rPr>
        <w:tab/>
        <w:t xml:space="preserve">Martínez-Guinó L, Kekarainen T, Segalés J. Evidence of Torque teno virus (TTV) vertical transmission in swine. Theriogenology. 2009;71(9):1390–5. </w:t>
      </w:r>
    </w:p>
    <w:p w14:paraId="09C2C99A"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18. </w:t>
      </w:r>
      <w:r w:rsidRPr="001320A5">
        <w:rPr>
          <w:rFonts w:cs="Arial"/>
          <w:noProof/>
          <w:szCs w:val="24"/>
        </w:rPr>
        <w:tab/>
        <w:t xml:space="preserve">Bouzari M, Salmanizadeh S. Detection of torque teno midi virus/small anellovirus (TTMDV/SAV) in the sera of domestic village chickens and its vertical transmission from hen to eggs. Iran J Vet Res. 2015;16(1):110. </w:t>
      </w:r>
    </w:p>
    <w:p w14:paraId="10BCE17B"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19. </w:t>
      </w:r>
      <w:r w:rsidRPr="001320A5">
        <w:rPr>
          <w:rFonts w:cs="Arial"/>
          <w:noProof/>
          <w:szCs w:val="24"/>
        </w:rPr>
        <w:tab/>
        <w:t xml:space="preserve">Ng TFF, Willner DL, Lim YW, Schmieder R, Chau B, Nilsson C, et al. Broad surveys of DNA viral diversity obtained through viral metagenomics of mosquitoes. PLoS One. 2011;6(6):e20579. </w:t>
      </w:r>
    </w:p>
    <w:p w14:paraId="3922D891"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20. </w:t>
      </w:r>
      <w:r w:rsidRPr="001320A5">
        <w:rPr>
          <w:rFonts w:cs="Arial"/>
          <w:noProof/>
          <w:szCs w:val="24"/>
        </w:rPr>
        <w:tab/>
        <w:t xml:space="preserve">Ng TFF, Suedmeyer WK, Wheeler E, Gulland F, Breitbart M. Novel anellovirus discovered from a mortality event of captive California sea lions. J Gen Virol. 2009;90(5):1256–61. </w:t>
      </w:r>
    </w:p>
    <w:p w14:paraId="08DB04F3"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21. </w:t>
      </w:r>
      <w:r w:rsidRPr="001320A5">
        <w:rPr>
          <w:rFonts w:cs="Arial"/>
          <w:noProof/>
          <w:szCs w:val="24"/>
        </w:rPr>
        <w:tab/>
        <w:t xml:space="preserve">Ye J, Tian X, Xie Q, Zhang Y, Sheng Y, Zhang Z, et al. Avian gyrovirus 2 DNA in fowl from live poultry markets and in healthy humans, China. Emerg Infect Dis. 2015;21(8):1486. </w:t>
      </w:r>
    </w:p>
    <w:p w14:paraId="5559A2B0"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22. </w:t>
      </w:r>
      <w:r w:rsidRPr="001320A5">
        <w:rPr>
          <w:rFonts w:cs="Arial"/>
          <w:noProof/>
          <w:szCs w:val="24"/>
        </w:rPr>
        <w:tab/>
        <w:t xml:space="preserve">Singh G, Ramamoorthy S. Potential for the cross-species transmission of swine </w:t>
      </w:r>
      <w:r w:rsidRPr="001320A5">
        <w:rPr>
          <w:rFonts w:cs="Arial"/>
          <w:noProof/>
          <w:szCs w:val="24"/>
        </w:rPr>
        <w:lastRenderedPageBreak/>
        <w:t xml:space="preserve">torque teno viruses. Vet Microbiol. 2018;215:66–70. </w:t>
      </w:r>
    </w:p>
    <w:p w14:paraId="6AC30D8E"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23. </w:t>
      </w:r>
      <w:r w:rsidRPr="001320A5">
        <w:rPr>
          <w:rFonts w:cs="Arial"/>
          <w:noProof/>
          <w:szCs w:val="24"/>
        </w:rPr>
        <w:tab/>
        <w:t xml:space="preserve">Bigarré L, Beven V, De Boisséson C, Grasland B, Rose N, Biagini P, et al. Pig anelloviruses are highly prevalent in swine herds in France. J Gen Virol. 2005;86(3):631–5. </w:t>
      </w:r>
    </w:p>
    <w:p w14:paraId="57EBF5B3"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24. </w:t>
      </w:r>
      <w:r w:rsidRPr="001320A5">
        <w:rPr>
          <w:rFonts w:cs="Arial"/>
          <w:noProof/>
          <w:szCs w:val="24"/>
        </w:rPr>
        <w:tab/>
        <w:t xml:space="preserve">Biagini P, Uch R, Belhouchet M, Attoui H, Cantaloube J-F, Brisbarre N, et al. Circular genomes related to anelloviruses identified in human and animal samples by using a combined rolling-circle amplification/sequence-independent single primer amplification approach. J Gen Virol. 2007;88(10):2696–701. </w:t>
      </w:r>
    </w:p>
    <w:p w14:paraId="123DAA33"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25. </w:t>
      </w:r>
      <w:r w:rsidRPr="001320A5">
        <w:rPr>
          <w:rFonts w:cs="Arial"/>
          <w:noProof/>
          <w:szCs w:val="24"/>
        </w:rPr>
        <w:tab/>
        <w:t xml:space="preserve">Du J, Li Y, Lu L, Zheng D, Liu B, Yang L, et al. Biodiversity of rodent anelloviruses in China. Emerg Microbes Infect. 2018;7(1):1–3. </w:t>
      </w:r>
    </w:p>
    <w:p w14:paraId="62B715A8"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26. </w:t>
      </w:r>
      <w:r w:rsidRPr="001320A5">
        <w:rPr>
          <w:rFonts w:cs="Arial"/>
          <w:noProof/>
          <w:szCs w:val="24"/>
        </w:rPr>
        <w:tab/>
        <w:t xml:space="preserve">Ng TFF, Wheeler E, Greig D, Waltzek TB, Gulland F, Breitbart M. Metagenomic identification of a novel anellovirus in Pacific harbor seal (Phoca vitulina richardsii) lung samples and its detection in samples from multiple years. J Gen Virol. 2011;92(6):1318–23. </w:t>
      </w:r>
    </w:p>
    <w:p w14:paraId="24C6B18A"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27. </w:t>
      </w:r>
      <w:r w:rsidRPr="001320A5">
        <w:rPr>
          <w:rFonts w:cs="Arial"/>
          <w:noProof/>
          <w:szCs w:val="24"/>
        </w:rPr>
        <w:tab/>
        <w:t xml:space="preserve">Ondov BD, Treangen TJ, Melsted P, Mallonee AB, Bergman NH, Koren S, et al. Mash: fast genome and metagenome distance estimation using MinHash. Genome Biol. 2016;17(1):132. </w:t>
      </w:r>
    </w:p>
    <w:p w14:paraId="7595B6FF"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28. </w:t>
      </w:r>
      <w:r w:rsidRPr="001320A5">
        <w:rPr>
          <w:rFonts w:cs="Arial"/>
          <w:noProof/>
          <w:szCs w:val="24"/>
        </w:rPr>
        <w:tab/>
        <w:t>Wray AK, Olival KJ, Morán D, Lopez MR, Alvarez D, Navarrete-Macias I, et al. Viral Diversity, Prey Preference, and Bartonella Prevalence in Desmodus rotundus in Guatemala. Ecohealth [Internet]. 2016;13(4):761–74. Available from: https://doi.org/10.1007/s10393-016-1183-z</w:t>
      </w:r>
    </w:p>
    <w:p w14:paraId="0B9A59DD"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29. </w:t>
      </w:r>
      <w:r w:rsidRPr="001320A5">
        <w:rPr>
          <w:rFonts w:cs="Arial"/>
          <w:noProof/>
          <w:szCs w:val="24"/>
        </w:rPr>
        <w:tab/>
        <w:t xml:space="preserve">Trajano E. Movements of cave bats in southeastern Brazil, with emphasis on the population ecology of the common vampire bat, Desmodus rotundus (Chiroptera). Biotropica. 1996;121–9. </w:t>
      </w:r>
    </w:p>
    <w:p w14:paraId="3B762543"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30. </w:t>
      </w:r>
      <w:r w:rsidRPr="001320A5">
        <w:rPr>
          <w:rFonts w:cs="Arial"/>
          <w:noProof/>
          <w:szCs w:val="24"/>
        </w:rPr>
        <w:tab/>
        <w:t>Dimitrov DS. Virus entry: molecular mechanisms and biomedical applications. Nat Rev Microbiol [Internet]. 2004;2(2):109–22. Available from: https://doi.org/10.1038/nrmicro817</w:t>
      </w:r>
    </w:p>
    <w:p w14:paraId="3E805B19"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lastRenderedPageBreak/>
        <w:t xml:space="preserve">131. </w:t>
      </w:r>
      <w:r w:rsidRPr="001320A5">
        <w:rPr>
          <w:rFonts w:cs="Arial"/>
          <w:noProof/>
          <w:szCs w:val="24"/>
        </w:rPr>
        <w:tab/>
        <w:t xml:space="preserve">Misinzo G, Delputte PL, Meerts P, Lefebvre DJ, Nauwynck HJ. Porcine circovirus 2 uses heparan sulfate and chondroitin sulfate B glycosaminoglycans as receptors for its attachment to host cells. J Virol. 2006;80(7):3487–94. </w:t>
      </w:r>
    </w:p>
    <w:p w14:paraId="5D33AD2A"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32. </w:t>
      </w:r>
      <w:r w:rsidRPr="001320A5">
        <w:rPr>
          <w:rFonts w:cs="Arial"/>
          <w:noProof/>
          <w:szCs w:val="24"/>
        </w:rPr>
        <w:tab/>
        <w:t xml:space="preserve">Yu W, Zhan Y, Xue B, Dong Y, Wang Y, Jiang P, et al. Highly efficient cellular uptake of a cell-penetrating peptide (CPP) derived from the capsid protein of porcine circovirus type 2. J Biol Chem. 2018;293(39):15221–32. </w:t>
      </w:r>
    </w:p>
    <w:p w14:paraId="2287115B"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33. </w:t>
      </w:r>
      <w:r w:rsidRPr="001320A5">
        <w:rPr>
          <w:rFonts w:cs="Arial"/>
          <w:noProof/>
          <w:szCs w:val="24"/>
        </w:rPr>
        <w:tab/>
        <w:t>Eto Y, Yoshioka Y, Asavatanabodee R, Kida S, Maeda M, Mukai Y, et al. Transduction of adenovirus vectors modified with cell-penetrating peptides. Peptides [Internet]. 2009;30(8):1548–52. Available from: http://www.sciencedirect.com/science/article/pii/S0196978109002083</w:t>
      </w:r>
    </w:p>
    <w:p w14:paraId="32B19585"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34. </w:t>
      </w:r>
      <w:r w:rsidRPr="001320A5">
        <w:rPr>
          <w:rFonts w:cs="Arial"/>
          <w:noProof/>
          <w:szCs w:val="24"/>
        </w:rPr>
        <w:tab/>
        <w:t xml:space="preserve">Bechara C, Sagan S. Cell-penetrating peptides: 20 years later, where do we stand? FEBS Lett. 2013;587(12):1693–702. </w:t>
      </w:r>
    </w:p>
    <w:p w14:paraId="61C1D167"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35. </w:t>
      </w:r>
      <w:r w:rsidRPr="001320A5">
        <w:rPr>
          <w:rFonts w:cs="Arial"/>
          <w:noProof/>
          <w:szCs w:val="24"/>
        </w:rPr>
        <w:tab/>
        <w:t>Bernfield M, Götte M, Park PW, Reizes O, Fitzgerald ML, Lincecum J, et al. Functions of Cell Surface Heparan Sulfate Proteoglycans. Annu Rev Biochem [Internet]. 1999 Jun 1;68(1):729–77. Available from: https://doi.org/10.1146/annurev.biochem.68.1.729</w:t>
      </w:r>
    </w:p>
    <w:p w14:paraId="638B3E33"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36. </w:t>
      </w:r>
      <w:r w:rsidRPr="001320A5">
        <w:rPr>
          <w:rFonts w:cs="Arial"/>
          <w:noProof/>
          <w:szCs w:val="24"/>
        </w:rPr>
        <w:tab/>
        <w:t>Ouyang T, Niu G, Liu X, Zhang X, Zhang Y, Ren L. Recent progress on porcine circovirus type 3. Infect Genet Evol [Internet]. 2019;73:227–33. Available from: http://www.sciencedirect.com/science/article/pii/S1567134819300875</w:t>
      </w:r>
    </w:p>
    <w:p w14:paraId="6FDE05F0"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37. </w:t>
      </w:r>
      <w:r w:rsidRPr="001320A5">
        <w:rPr>
          <w:rFonts w:cs="Arial"/>
          <w:noProof/>
          <w:szCs w:val="24"/>
        </w:rPr>
        <w:tab/>
        <w:t xml:space="preserve">Okamoto H, Nishizawa T, Takahashi M, Asabe S, Tsuda F, Yoshikawa A. Heterogeneous distribution of TT virus of distinct genotypes in multiple tissues from infected humans. Virology. 2001;288(2):358–68. </w:t>
      </w:r>
    </w:p>
    <w:p w14:paraId="3396B91B"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38. </w:t>
      </w:r>
      <w:r w:rsidRPr="001320A5">
        <w:rPr>
          <w:rFonts w:cs="Arial"/>
          <w:noProof/>
          <w:szCs w:val="24"/>
        </w:rPr>
        <w:tab/>
        <w:t xml:space="preserve">Cleaveland S, Laurenson MK, Taylor LH. Diseases of humans and their domestic mammals: pathogen characteristics, host range and the risk of emergence. Philos Trans R Soc London Ser B Biol Sci. 2001;356(1411):991–9. </w:t>
      </w:r>
    </w:p>
    <w:p w14:paraId="38481075"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39. </w:t>
      </w:r>
      <w:r w:rsidRPr="001320A5">
        <w:rPr>
          <w:rFonts w:cs="Arial"/>
          <w:noProof/>
          <w:szCs w:val="24"/>
        </w:rPr>
        <w:tab/>
        <w:t xml:space="preserve">Kreuder Johnson C, Hitchens PL, Smiley Evans T, Goldstein T, Thomas K, Clements A, et al. Spillover and pandemic properties of zoonotic viruses with high </w:t>
      </w:r>
      <w:r w:rsidRPr="001320A5">
        <w:rPr>
          <w:rFonts w:cs="Arial"/>
          <w:noProof/>
          <w:szCs w:val="24"/>
        </w:rPr>
        <w:lastRenderedPageBreak/>
        <w:t>host plasticity. Sci Rep [Internet]. 2015;5(1):14830. Available from: https://doi.org/10.1038/srep14830</w:t>
      </w:r>
    </w:p>
    <w:p w14:paraId="3FAC3591"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40. </w:t>
      </w:r>
      <w:r w:rsidRPr="001320A5">
        <w:rPr>
          <w:rFonts w:cs="Arial"/>
          <w:noProof/>
          <w:szCs w:val="24"/>
        </w:rPr>
        <w:tab/>
        <w:t xml:space="preserve">Rainey GJA, Natonson A, Maxfield LF, Coffin JM. Mechanisms of avian retroviral host range extension. J Virol. 2003;77(12):6709–19. </w:t>
      </w:r>
    </w:p>
    <w:p w14:paraId="4C8FC614"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41. </w:t>
      </w:r>
      <w:r w:rsidRPr="001320A5">
        <w:rPr>
          <w:rFonts w:cs="Arial"/>
          <w:noProof/>
          <w:szCs w:val="24"/>
        </w:rPr>
        <w:tab/>
        <w:t xml:space="preserve">Maggi F, Macera L, Focosi D, Vatteroni ML, Boggi U, Antonelli G, et al. Human gyrovirus DNA in human blood, Italy. Emerg Infect Dis. 2012;18(6):956. </w:t>
      </w:r>
    </w:p>
    <w:p w14:paraId="42AED544"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42. </w:t>
      </w:r>
      <w:r w:rsidRPr="001320A5">
        <w:rPr>
          <w:rFonts w:cs="Arial"/>
          <w:noProof/>
          <w:szCs w:val="24"/>
        </w:rPr>
        <w:tab/>
        <w:t xml:space="preserve">Biagini P, Bédarida S, Touinssi M, Galicher V, de Micco P. Human gyrovirus in healthy blood donors, France. Emerg Infect Dis. 2013;19(6):1014. </w:t>
      </w:r>
    </w:p>
    <w:p w14:paraId="4838700A"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43. </w:t>
      </w:r>
      <w:r w:rsidRPr="001320A5">
        <w:rPr>
          <w:rFonts w:cs="Arial"/>
          <w:noProof/>
          <w:szCs w:val="24"/>
        </w:rPr>
        <w:tab/>
        <w:t>Mollentze N, Streicker DG. Viral zoonotic risk is homogenous among taxonomic orders of mammalian and avian reservoir hosts. Proc Natl Acad Sci [Internet]. 2020 Apr 28;117(17):9423 LP – 9430. Available from: http://www.pnas.org/content/117/17/9423.abstract</w:t>
      </w:r>
    </w:p>
    <w:p w14:paraId="382EFD69"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44. </w:t>
      </w:r>
      <w:r w:rsidRPr="001320A5">
        <w:rPr>
          <w:rFonts w:cs="Arial"/>
          <w:noProof/>
          <w:szCs w:val="24"/>
        </w:rPr>
        <w:tab/>
        <w:t xml:space="preserve">Nishizawa T, Sugimoto Y, Takeda T, Kodera Y, Hatano Y, Takahashi M, et al. Identification and whole genome characterization of novel anelloviruses in masked palm civets (Paguma larvata): segregation into four distinct clades. Virus Res. 2018;256:183–91. </w:t>
      </w:r>
    </w:p>
    <w:p w14:paraId="7DBC6D72"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45. </w:t>
      </w:r>
      <w:r w:rsidRPr="001320A5">
        <w:rPr>
          <w:rFonts w:cs="Arial"/>
          <w:noProof/>
          <w:szCs w:val="24"/>
        </w:rPr>
        <w:tab/>
        <w:t>Olival KJ, Hosseini PR, Zambrana-Torrelio C, Ross N, Bogich TL, Daszak P. Host and viral traits predict zoonotic spillover from mammals. Nature [Internet]. 2017;546(7660):646–50. Available from: https://doi.org/10.1038/nature22975</w:t>
      </w:r>
    </w:p>
    <w:p w14:paraId="40BFB97B"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46. </w:t>
      </w:r>
      <w:r w:rsidRPr="001320A5">
        <w:rPr>
          <w:rFonts w:cs="Arial"/>
          <w:noProof/>
          <w:szCs w:val="24"/>
        </w:rPr>
        <w:tab/>
        <w:t>Albery GF, Eskew EA, Ross N, Olival KJ. Predicting the global mammalian viral sharing network using phylogeography. Nat Commun [Internet]. 2020;11(1):2260. Available from: https://doi.org/10.1038/s41467-020-16153-4</w:t>
      </w:r>
    </w:p>
    <w:p w14:paraId="163B8252"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47. </w:t>
      </w:r>
      <w:r w:rsidRPr="001320A5">
        <w:rPr>
          <w:rFonts w:cs="Arial"/>
          <w:noProof/>
          <w:szCs w:val="24"/>
        </w:rPr>
        <w:tab/>
        <w:t xml:space="preserve">Geldenhuys M, Mortlock M, Weyer J, Bezuidt O, Seamark ECJ, Kearney T, et al. A metagenomic viral discovery approach identifies potential zoonotic and novel mammalian viruses in Neoromicia bats within South Africa. PLoS One. 2018;13(3):e0194527. </w:t>
      </w:r>
    </w:p>
    <w:p w14:paraId="04034714"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lastRenderedPageBreak/>
        <w:t xml:space="preserve">148. </w:t>
      </w:r>
      <w:r w:rsidRPr="001320A5">
        <w:rPr>
          <w:rFonts w:cs="Arial"/>
          <w:noProof/>
          <w:szCs w:val="24"/>
        </w:rPr>
        <w:tab/>
        <w:t xml:space="preserve">Mishra N, Fagbo SF, Alagaili AN, Nitido A, Williams SH, Ng J, et al. A viral metagenomic survey identifies known and novel mammalian viruses in bats from Saudi Arabia. PLoS One. 2019;14(4):e0214227. </w:t>
      </w:r>
    </w:p>
    <w:p w14:paraId="0CCA8217"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49. </w:t>
      </w:r>
      <w:r w:rsidRPr="001320A5">
        <w:rPr>
          <w:rFonts w:cs="Arial"/>
          <w:noProof/>
          <w:szCs w:val="24"/>
        </w:rPr>
        <w:tab/>
        <w:t xml:space="preserve">Ge X, Li Y, Yang X, Zhang H, Zhou P, Zhang Y, et al. Metagenomic analysis of viruses from bat fecal samples reveals many novel viruses in insectivorous bats in China. J Virol. 2012;86(8):4620–30. </w:t>
      </w:r>
    </w:p>
    <w:p w14:paraId="4FED6C32"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50. </w:t>
      </w:r>
      <w:r w:rsidRPr="001320A5">
        <w:rPr>
          <w:rFonts w:cs="Arial"/>
          <w:noProof/>
          <w:szCs w:val="24"/>
        </w:rPr>
        <w:tab/>
        <w:t xml:space="preserve">Phan TG, Kapusinszky B, Wang C, Rose RK, Lipton HL, Delwart EL. The fecal viral flora of wild rodents. PLoS Pathog. 2011;7(9):e1002218. </w:t>
      </w:r>
    </w:p>
    <w:p w14:paraId="625C8AB6"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51. </w:t>
      </w:r>
      <w:r w:rsidRPr="001320A5">
        <w:rPr>
          <w:rFonts w:cs="Arial"/>
          <w:noProof/>
          <w:szCs w:val="24"/>
        </w:rPr>
        <w:tab/>
        <w:t xml:space="preserve">Tan Z, Yu H, Xu L, Zhao Z, Zhang P, Qu Y, et al. Virome profiling of rodents in Xinjiang Uygur Autonomous Region, China: Isolation and characterization of a new strain of Wenzhou virus. Virology. 2019;529:122–34. </w:t>
      </w:r>
    </w:p>
    <w:p w14:paraId="13424C13"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52. </w:t>
      </w:r>
      <w:r w:rsidRPr="001320A5">
        <w:rPr>
          <w:rFonts w:cs="Arial"/>
          <w:noProof/>
          <w:szCs w:val="24"/>
        </w:rPr>
        <w:tab/>
        <w:t xml:space="preserve">Wang W, Hu H, Zijlstra RT, Zheng J, Gänzle MG. Metagenomic reconstructions of gut microbial metabolism in weanling pigs. Microbiome. 2019;7(1):1–11. </w:t>
      </w:r>
    </w:p>
    <w:p w14:paraId="716D3437"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53. </w:t>
      </w:r>
      <w:r w:rsidRPr="001320A5">
        <w:rPr>
          <w:rFonts w:cs="Arial"/>
          <w:noProof/>
          <w:szCs w:val="24"/>
        </w:rPr>
        <w:tab/>
        <w:t xml:space="preserve">Zhang B, Tang C, Yue H, Ren Y, Song Z. Viral metagenomics analysis demonstrates the diversity of viral flora in piglet diarrhoeic faeces in China. J Gen Virol. 2014;95(7):1603–11. </w:t>
      </w:r>
    </w:p>
    <w:p w14:paraId="05790E7B"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54. </w:t>
      </w:r>
      <w:r w:rsidRPr="001320A5">
        <w:rPr>
          <w:rFonts w:cs="Arial"/>
          <w:noProof/>
          <w:szCs w:val="24"/>
        </w:rPr>
        <w:tab/>
        <w:t xml:space="preserve">Masembe C, Michuki G, Onyango M, Rumberia C, Norling M, Bishop RP, et al. Viral metagenomics demonstrates that domestic pigs are a potential reservoir for Ndumu virus. Virol J. 2012;9(1):1–7. </w:t>
      </w:r>
    </w:p>
    <w:p w14:paraId="102D38C3"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55. </w:t>
      </w:r>
      <w:r w:rsidRPr="001320A5">
        <w:rPr>
          <w:rFonts w:cs="Arial"/>
          <w:noProof/>
          <w:szCs w:val="24"/>
        </w:rPr>
        <w:tab/>
        <w:t xml:space="preserve">Santini JM, Edwards SJL. Host range of SARS-CoV-2 and implications for public health. The Lancet Microbe. 2020;1(4):e141–2. </w:t>
      </w:r>
    </w:p>
    <w:p w14:paraId="31E74D88"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56. </w:t>
      </w:r>
      <w:r w:rsidRPr="001320A5">
        <w:rPr>
          <w:rFonts w:cs="Arial"/>
          <w:noProof/>
          <w:szCs w:val="24"/>
        </w:rPr>
        <w:tab/>
        <w:t xml:space="preserve">Edwards SJL, Santini JM. Anthroponotic risk of SARS-CoV-2, precautionary mitigation, and outbreak management. The Lancet Microbe. 2020;1(5):e187–8. </w:t>
      </w:r>
    </w:p>
    <w:p w14:paraId="11963932"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57. </w:t>
      </w:r>
      <w:r w:rsidRPr="001320A5">
        <w:rPr>
          <w:rFonts w:cs="Arial"/>
          <w:noProof/>
          <w:szCs w:val="24"/>
        </w:rPr>
        <w:tab/>
        <w:t xml:space="preserve">van Dorp L, Tan CCS, Lam SD, Richard D, Owen C, Berchtold D, et al. Recurrent mutations in SARS-CoV-2 genomes isolated from mink point to rapid host-adaptation. bioRxiv [Internet]. 2020 Jan 1;2020.11.16.384743. Available from: </w:t>
      </w:r>
      <w:r w:rsidRPr="001320A5">
        <w:rPr>
          <w:rFonts w:cs="Arial"/>
          <w:noProof/>
          <w:szCs w:val="24"/>
        </w:rPr>
        <w:lastRenderedPageBreak/>
        <w:t>http://biorxiv.org/content/early/2020/11/16/2020.11.16.384743.abstract</w:t>
      </w:r>
    </w:p>
    <w:p w14:paraId="4B1CDE06"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58. </w:t>
      </w:r>
      <w:r w:rsidRPr="001320A5">
        <w:rPr>
          <w:rFonts w:cs="Arial"/>
          <w:noProof/>
          <w:szCs w:val="24"/>
        </w:rPr>
        <w:tab/>
        <w:t xml:space="preserve">Warren CJ, Sawyer SL. How host genetics dictates successful viral zoonosis. PLoS Biol. 2019;17(4):e3000217. </w:t>
      </w:r>
    </w:p>
    <w:p w14:paraId="2D7E6220"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59. </w:t>
      </w:r>
      <w:r w:rsidRPr="001320A5">
        <w:rPr>
          <w:rFonts w:cs="Arial"/>
          <w:noProof/>
          <w:szCs w:val="24"/>
        </w:rPr>
        <w:tab/>
        <w:t xml:space="preserve">Ssemadaali MA, Effertz K, Singh P, Kolyvushko O, Ramamoorthy S. Identification of heterologous Torque Teno Viruses in humans and swine. Sci Rep. 2016;6(1):1–10. </w:t>
      </w:r>
    </w:p>
    <w:p w14:paraId="64872636" w14:textId="77777777" w:rsidR="001320A5" w:rsidRPr="001320A5" w:rsidRDefault="001320A5" w:rsidP="001320A5">
      <w:pPr>
        <w:widowControl w:val="0"/>
        <w:autoSpaceDE w:val="0"/>
        <w:autoSpaceDN w:val="0"/>
        <w:adjustRightInd w:val="0"/>
        <w:spacing w:before="240" w:after="0"/>
        <w:ind w:left="640" w:hanging="640"/>
        <w:rPr>
          <w:rFonts w:cs="Arial"/>
          <w:noProof/>
          <w:szCs w:val="24"/>
        </w:rPr>
      </w:pPr>
      <w:r w:rsidRPr="001320A5">
        <w:rPr>
          <w:rFonts w:cs="Arial"/>
          <w:noProof/>
          <w:szCs w:val="24"/>
        </w:rPr>
        <w:t xml:space="preserve">160. </w:t>
      </w:r>
      <w:r w:rsidRPr="001320A5">
        <w:rPr>
          <w:rFonts w:cs="Arial"/>
          <w:noProof/>
          <w:szCs w:val="24"/>
        </w:rPr>
        <w:tab/>
        <w:t xml:space="preserve">Ninomiya M, Takahashi M, Hoshino Y, Ichiyama K, Simmonds P, Okamoto H. Analysis of the entire genomes of torque teno midi virus variants in chimpanzees: infrequent cross-species infection between humans and chimpanzees. J Gen Virol. 2009;90(2):347–58. </w:t>
      </w:r>
    </w:p>
    <w:p w14:paraId="2FD1D57D" w14:textId="77777777" w:rsidR="001320A5" w:rsidRPr="001320A5" w:rsidRDefault="001320A5" w:rsidP="001320A5">
      <w:pPr>
        <w:widowControl w:val="0"/>
        <w:autoSpaceDE w:val="0"/>
        <w:autoSpaceDN w:val="0"/>
        <w:adjustRightInd w:val="0"/>
        <w:spacing w:before="240" w:after="0"/>
        <w:ind w:left="640" w:hanging="640"/>
        <w:rPr>
          <w:rFonts w:cs="Arial"/>
          <w:noProof/>
        </w:rPr>
      </w:pPr>
      <w:r w:rsidRPr="001320A5">
        <w:rPr>
          <w:rFonts w:cs="Arial"/>
          <w:noProof/>
          <w:szCs w:val="24"/>
        </w:rPr>
        <w:t xml:space="preserve">161. </w:t>
      </w:r>
      <w:r w:rsidRPr="001320A5">
        <w:rPr>
          <w:rFonts w:cs="Arial"/>
          <w:noProof/>
          <w:szCs w:val="24"/>
        </w:rPr>
        <w:tab/>
        <w:t xml:space="preserve">Iwaki Y, Aiba N, Tran HTT, Ding X, Hayashi S, Arakawa Y, et al. Simian TT virus (s-TTV) infection in patients with liver diseases. Hepatol Res. 2003;25(2):135–42. </w:t>
      </w:r>
    </w:p>
    <w:p w14:paraId="7E1A3339" w14:textId="6E8929B0" w:rsidR="00EF713D" w:rsidRPr="00A65435" w:rsidRDefault="009647BC" w:rsidP="00CC5637">
      <w:pPr>
        <w:widowControl w:val="0"/>
        <w:autoSpaceDE w:val="0"/>
        <w:autoSpaceDN w:val="0"/>
        <w:adjustRightInd w:val="0"/>
        <w:spacing w:before="240" w:after="0"/>
        <w:ind w:left="640" w:hanging="640"/>
        <w:rPr>
          <w:rFonts w:cs="Arial"/>
          <w:noProof/>
        </w:rPr>
      </w:pPr>
      <w:r w:rsidRPr="00720A83">
        <w:rPr>
          <w:rFonts w:cs="Arial"/>
          <w:szCs w:val="24"/>
          <w:lang w:val="en-GB"/>
        </w:rPr>
        <w:fldChar w:fldCharType="end"/>
      </w:r>
    </w:p>
    <w:p w14:paraId="0C981F4F" w14:textId="77777777" w:rsidR="00EF713D" w:rsidRPr="00720A83" w:rsidRDefault="00EF713D">
      <w:pPr>
        <w:spacing w:line="259" w:lineRule="auto"/>
        <w:jc w:val="left"/>
        <w:rPr>
          <w:rFonts w:eastAsiaTheme="majorEastAsia" w:cs="Arial"/>
          <w:b/>
          <w:szCs w:val="24"/>
          <w:lang w:val="en-GB"/>
        </w:rPr>
      </w:pPr>
      <w:r w:rsidRPr="00720A83">
        <w:rPr>
          <w:rFonts w:cs="Arial"/>
          <w:szCs w:val="24"/>
          <w:lang w:val="en-GB"/>
        </w:rPr>
        <w:br w:type="page"/>
      </w:r>
    </w:p>
    <w:p w14:paraId="1FA4C88E" w14:textId="4E2C17C1" w:rsidR="000F23F9" w:rsidRPr="00720A83" w:rsidRDefault="000F23F9" w:rsidP="00EF713D">
      <w:pPr>
        <w:pStyle w:val="Heading1"/>
        <w:spacing w:line="360" w:lineRule="auto"/>
        <w:rPr>
          <w:lang w:val="en-GB"/>
        </w:rPr>
      </w:pPr>
      <w:bookmarkStart w:id="34" w:name="_Toc63343249"/>
      <w:r w:rsidRPr="00720A83">
        <w:rPr>
          <w:lang w:val="en-GB"/>
        </w:rPr>
        <w:lastRenderedPageBreak/>
        <w:t>Appendix</w:t>
      </w:r>
      <w:bookmarkEnd w:id="34"/>
    </w:p>
    <w:p w14:paraId="0FAEB4BF" w14:textId="77777777" w:rsidR="000F23F9" w:rsidRPr="00720A83" w:rsidRDefault="000F23F9" w:rsidP="000F23F9">
      <w:pPr>
        <w:pStyle w:val="NoSpacing"/>
        <w:rPr>
          <w:noProof/>
          <w:sz w:val="20"/>
          <w:szCs w:val="18"/>
          <w:lang w:val="en-GB"/>
        </w:rPr>
      </w:pPr>
      <w:bookmarkStart w:id="35" w:name="_Hlk60919944"/>
      <w:bookmarkStart w:id="36" w:name="_Hlk60920530"/>
      <w:r w:rsidRPr="00720A83">
        <w:rPr>
          <w:b/>
          <w:bCs/>
          <w:noProof/>
          <w:sz w:val="20"/>
          <w:szCs w:val="18"/>
          <w:lang w:val="en-GB"/>
        </w:rPr>
        <w:t>Table 1. Summary of evidence for cross-species transmission of anelloviruses</w:t>
      </w:r>
      <w:r w:rsidRPr="00720A83">
        <w:rPr>
          <w:noProof/>
          <w:sz w:val="20"/>
          <w:szCs w:val="18"/>
          <w:lang w:val="en-GB"/>
        </w:rPr>
        <w:t xml:space="preserve">. </w:t>
      </w:r>
    </w:p>
    <w:p w14:paraId="3C58CFF7" w14:textId="77777777" w:rsidR="000F23F9" w:rsidRPr="00720A83" w:rsidRDefault="000F23F9" w:rsidP="000F23F9">
      <w:pPr>
        <w:pStyle w:val="NoSpacing"/>
        <w:rPr>
          <w:noProof/>
          <w:sz w:val="20"/>
          <w:szCs w:val="18"/>
          <w:lang w:val="en-GB"/>
        </w:rPr>
      </w:pPr>
    </w:p>
    <w:tbl>
      <w:tblPr>
        <w:tblStyle w:val="TableGrid"/>
        <w:tblW w:w="0" w:type="auto"/>
        <w:jc w:val="center"/>
        <w:tblLook w:val="04A0" w:firstRow="1" w:lastRow="0" w:firstColumn="1" w:lastColumn="0" w:noHBand="0" w:noVBand="1"/>
      </w:tblPr>
      <w:tblGrid>
        <w:gridCol w:w="1471"/>
        <w:gridCol w:w="3171"/>
        <w:gridCol w:w="2685"/>
        <w:gridCol w:w="2023"/>
      </w:tblGrid>
      <w:tr w:rsidR="000F23F9" w:rsidRPr="00720A83" w14:paraId="06CF1944" w14:textId="77777777" w:rsidTr="002E4B6E">
        <w:trPr>
          <w:jc w:val="center"/>
        </w:trPr>
        <w:tc>
          <w:tcPr>
            <w:tcW w:w="1460" w:type="dxa"/>
          </w:tcPr>
          <w:p w14:paraId="362F02A2" w14:textId="77777777" w:rsidR="000F23F9" w:rsidRPr="00720A83" w:rsidRDefault="000F23F9" w:rsidP="002E4B6E">
            <w:pPr>
              <w:jc w:val="left"/>
              <w:rPr>
                <w:b/>
                <w:bCs/>
                <w:lang w:val="en-GB"/>
              </w:rPr>
            </w:pPr>
            <w:r w:rsidRPr="00720A83">
              <w:rPr>
                <w:b/>
                <w:bCs/>
                <w:lang w:val="en-GB"/>
              </w:rPr>
              <w:t>Study</w:t>
            </w:r>
          </w:p>
        </w:tc>
        <w:tc>
          <w:tcPr>
            <w:tcW w:w="3171" w:type="dxa"/>
          </w:tcPr>
          <w:p w14:paraId="4484DAC4" w14:textId="77777777" w:rsidR="000F23F9" w:rsidRPr="00720A83" w:rsidRDefault="000F23F9" w:rsidP="002E4B6E">
            <w:pPr>
              <w:jc w:val="left"/>
              <w:rPr>
                <w:b/>
                <w:bCs/>
                <w:lang w:val="en-GB"/>
              </w:rPr>
            </w:pPr>
            <w:r w:rsidRPr="00720A83">
              <w:rPr>
                <w:b/>
                <w:bCs/>
                <w:lang w:val="en-GB"/>
              </w:rPr>
              <w:t>Information about host range</w:t>
            </w:r>
          </w:p>
        </w:tc>
        <w:tc>
          <w:tcPr>
            <w:tcW w:w="0" w:type="auto"/>
          </w:tcPr>
          <w:p w14:paraId="37C969D8" w14:textId="77777777" w:rsidR="000F23F9" w:rsidRPr="00720A83" w:rsidRDefault="000F23F9" w:rsidP="002E4B6E">
            <w:pPr>
              <w:jc w:val="left"/>
              <w:rPr>
                <w:b/>
                <w:bCs/>
                <w:lang w:val="en-GB"/>
              </w:rPr>
            </w:pPr>
            <w:r w:rsidRPr="00720A83">
              <w:rPr>
                <w:b/>
                <w:bCs/>
                <w:lang w:val="en-GB"/>
              </w:rPr>
              <w:t>Transmission type</w:t>
            </w:r>
          </w:p>
        </w:tc>
        <w:tc>
          <w:tcPr>
            <w:tcW w:w="0" w:type="auto"/>
          </w:tcPr>
          <w:p w14:paraId="44EE58BD" w14:textId="77777777" w:rsidR="000F23F9" w:rsidRPr="00720A83" w:rsidRDefault="000F23F9" w:rsidP="002E4B6E">
            <w:pPr>
              <w:jc w:val="left"/>
              <w:rPr>
                <w:b/>
                <w:bCs/>
                <w:lang w:val="en-GB"/>
              </w:rPr>
            </w:pPr>
            <w:r w:rsidRPr="00720A83">
              <w:rPr>
                <w:b/>
                <w:bCs/>
                <w:lang w:val="en-GB"/>
              </w:rPr>
              <w:t>Notes</w:t>
            </w:r>
          </w:p>
        </w:tc>
      </w:tr>
      <w:tr w:rsidR="000F23F9" w:rsidRPr="00720A83" w14:paraId="4A2FB6B1" w14:textId="77777777" w:rsidTr="002E4B6E">
        <w:trPr>
          <w:jc w:val="center"/>
        </w:trPr>
        <w:tc>
          <w:tcPr>
            <w:tcW w:w="1460" w:type="dxa"/>
          </w:tcPr>
          <w:p w14:paraId="5208E792" w14:textId="4734E9FC" w:rsidR="000F23F9" w:rsidRPr="00720A83" w:rsidRDefault="000F23F9" w:rsidP="002E4B6E">
            <w:pPr>
              <w:jc w:val="left"/>
              <w:rPr>
                <w:lang w:val="en-GB"/>
              </w:rPr>
            </w:pPr>
            <w:r w:rsidRPr="00720A83">
              <w:rPr>
                <w:lang w:val="en-GB"/>
              </w:rPr>
              <w:t xml:space="preserve">De Souza et al. </w:t>
            </w:r>
            <w:r w:rsidRPr="00720A83">
              <w:rPr>
                <w:lang w:val="en-GB"/>
              </w:rPr>
              <w:fldChar w:fldCharType="begin" w:fldLock="1"/>
            </w:r>
            <w:r w:rsidR="001320A5">
              <w:rPr>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43]","plainTextFormattedCitation":"[43]","previouslyFormattedCitation":"[43]"},"properties":{"noteIndex":0},"schema":"https://github.com/citation-style-language/schema/raw/master/csl-citation.json"}</w:instrText>
            </w:r>
            <w:r w:rsidRPr="00720A83">
              <w:rPr>
                <w:lang w:val="en-GB"/>
              </w:rPr>
              <w:fldChar w:fldCharType="separate"/>
            </w:r>
            <w:r w:rsidR="001B28C6" w:rsidRPr="001B28C6">
              <w:rPr>
                <w:noProof/>
                <w:lang w:val="en-GB"/>
              </w:rPr>
              <w:t>[43]</w:t>
            </w:r>
            <w:r w:rsidRPr="00720A83">
              <w:rPr>
                <w:lang w:val="en-GB"/>
              </w:rPr>
              <w:fldChar w:fldCharType="end"/>
            </w:r>
          </w:p>
          <w:p w14:paraId="3AA8A9C6" w14:textId="77777777" w:rsidR="000F23F9" w:rsidRPr="00720A83" w:rsidRDefault="000F23F9" w:rsidP="002E4B6E">
            <w:pPr>
              <w:jc w:val="left"/>
              <w:rPr>
                <w:lang w:val="en-GB"/>
              </w:rPr>
            </w:pPr>
          </w:p>
        </w:tc>
        <w:tc>
          <w:tcPr>
            <w:tcW w:w="3171" w:type="dxa"/>
          </w:tcPr>
          <w:p w14:paraId="7385F3AF" w14:textId="77777777" w:rsidR="000F23F9" w:rsidRPr="00720A83" w:rsidRDefault="000F23F9" w:rsidP="002E4B6E">
            <w:pPr>
              <w:pStyle w:val="ListParagraph"/>
              <w:numPr>
                <w:ilvl w:val="0"/>
                <w:numId w:val="7"/>
              </w:numPr>
              <w:jc w:val="left"/>
              <w:rPr>
                <w:lang w:val="en-GB"/>
              </w:rPr>
            </w:pPr>
            <w:r w:rsidRPr="00720A83">
              <w:rPr>
                <w:lang w:val="en-GB"/>
              </w:rPr>
              <w:t>Anelloviruses found in:</w:t>
            </w:r>
          </w:p>
          <w:p w14:paraId="74E269D8" w14:textId="77777777" w:rsidR="000F23F9" w:rsidRPr="00720A83" w:rsidRDefault="000F23F9" w:rsidP="002E4B6E">
            <w:pPr>
              <w:pStyle w:val="ListParagraph"/>
              <w:numPr>
                <w:ilvl w:val="0"/>
                <w:numId w:val="27"/>
              </w:numPr>
              <w:jc w:val="left"/>
              <w:rPr>
                <w:lang w:val="en-GB"/>
              </w:rPr>
            </w:pPr>
            <w:r w:rsidRPr="00720A83">
              <w:rPr>
                <w:lang w:val="en-GB"/>
              </w:rPr>
              <w:t>rodents (</w:t>
            </w:r>
            <w:proofErr w:type="spellStart"/>
            <w:r w:rsidRPr="00720A83">
              <w:rPr>
                <w:lang w:val="en-GB"/>
              </w:rPr>
              <w:t>Criticidae</w:t>
            </w:r>
            <w:proofErr w:type="spellEnd"/>
            <w:r w:rsidRPr="00720A83">
              <w:rPr>
                <w:lang w:val="en-GB"/>
              </w:rPr>
              <w:t>)</w:t>
            </w:r>
          </w:p>
          <w:p w14:paraId="2D038B9D" w14:textId="77777777" w:rsidR="000F23F9" w:rsidRPr="00720A83" w:rsidRDefault="000F23F9" w:rsidP="002E4B6E">
            <w:pPr>
              <w:numPr>
                <w:ilvl w:val="0"/>
                <w:numId w:val="25"/>
              </w:numPr>
              <w:jc w:val="left"/>
              <w:rPr>
                <w:lang w:val="en-GB"/>
              </w:rPr>
            </w:pPr>
            <w:r w:rsidRPr="00720A83">
              <w:rPr>
                <w:lang w:val="en-GB"/>
              </w:rPr>
              <w:t>bats (</w:t>
            </w:r>
            <w:proofErr w:type="spellStart"/>
            <w:r w:rsidRPr="00720A83">
              <w:rPr>
                <w:lang w:val="en-GB"/>
              </w:rPr>
              <w:t>Molossidae</w:t>
            </w:r>
            <w:proofErr w:type="spellEnd"/>
            <w:r w:rsidRPr="00720A83">
              <w:rPr>
                <w:lang w:val="en-GB"/>
              </w:rPr>
              <w:t xml:space="preserve">, </w:t>
            </w:r>
            <w:proofErr w:type="spellStart"/>
            <w:r w:rsidRPr="00720A83">
              <w:rPr>
                <w:lang w:val="en-GB"/>
              </w:rPr>
              <w:t>Phyllostomidae</w:t>
            </w:r>
            <w:proofErr w:type="spellEnd"/>
            <w:r w:rsidRPr="00720A83">
              <w:rPr>
                <w:lang w:val="en-GB"/>
              </w:rPr>
              <w:t>)</w:t>
            </w:r>
          </w:p>
          <w:p w14:paraId="7C0FE185" w14:textId="77777777" w:rsidR="000F23F9" w:rsidRPr="00720A83" w:rsidRDefault="000F23F9" w:rsidP="002E4B6E">
            <w:pPr>
              <w:numPr>
                <w:ilvl w:val="0"/>
                <w:numId w:val="25"/>
              </w:numPr>
              <w:jc w:val="left"/>
              <w:rPr>
                <w:lang w:val="en-GB"/>
              </w:rPr>
            </w:pPr>
            <w:r w:rsidRPr="00720A83">
              <w:rPr>
                <w:lang w:val="en-GB"/>
              </w:rPr>
              <w:t>opossums (</w:t>
            </w:r>
            <w:proofErr w:type="spellStart"/>
            <w:r w:rsidRPr="00720A83">
              <w:rPr>
                <w:lang w:val="en-GB"/>
              </w:rPr>
              <w:t>Didelphidae</w:t>
            </w:r>
            <w:proofErr w:type="spellEnd"/>
            <w:r w:rsidRPr="00720A83">
              <w:rPr>
                <w:lang w:val="en-GB"/>
              </w:rPr>
              <w:t>)</w:t>
            </w:r>
          </w:p>
          <w:p w14:paraId="084BA335" w14:textId="77777777" w:rsidR="000F23F9" w:rsidRPr="00720A83" w:rsidRDefault="000F23F9" w:rsidP="002E4B6E">
            <w:pPr>
              <w:pStyle w:val="ListParagraph"/>
              <w:numPr>
                <w:ilvl w:val="0"/>
                <w:numId w:val="7"/>
              </w:numPr>
              <w:jc w:val="left"/>
              <w:rPr>
                <w:lang w:val="en-GB"/>
              </w:rPr>
            </w:pPr>
            <w:r w:rsidRPr="00720A83">
              <w:rPr>
                <w:lang w:val="en-GB"/>
              </w:rPr>
              <w:t xml:space="preserve">Bat and opossum viruses clustered phylogenetically with strong bootstrap support. Possible transmission via hematophagy. </w:t>
            </w:r>
          </w:p>
        </w:tc>
        <w:tc>
          <w:tcPr>
            <w:tcW w:w="0" w:type="auto"/>
          </w:tcPr>
          <w:p w14:paraId="58C0CD58" w14:textId="77777777" w:rsidR="000F23F9" w:rsidRPr="00720A83" w:rsidRDefault="000F23F9" w:rsidP="002E4B6E">
            <w:pPr>
              <w:ind w:left="180"/>
              <w:jc w:val="left"/>
              <w:rPr>
                <w:lang w:val="en-GB"/>
              </w:rPr>
            </w:pPr>
            <w:r w:rsidRPr="00720A83">
              <w:rPr>
                <w:lang w:val="en-GB"/>
              </w:rPr>
              <w:t>Animal-animal</w:t>
            </w:r>
          </w:p>
        </w:tc>
        <w:tc>
          <w:tcPr>
            <w:tcW w:w="0" w:type="auto"/>
          </w:tcPr>
          <w:p w14:paraId="77927F6F" w14:textId="77777777" w:rsidR="000F23F9" w:rsidRPr="00720A83" w:rsidRDefault="000F23F9" w:rsidP="002E4B6E">
            <w:pPr>
              <w:pStyle w:val="ListParagraph"/>
              <w:numPr>
                <w:ilvl w:val="0"/>
                <w:numId w:val="7"/>
              </w:numPr>
              <w:jc w:val="left"/>
              <w:rPr>
                <w:lang w:val="en-GB"/>
              </w:rPr>
            </w:pPr>
            <w:r w:rsidRPr="00720A83">
              <w:rPr>
                <w:lang w:val="en-GB"/>
              </w:rPr>
              <w:t>Bat virus found in kidney and liver samples. Likely to be viable.</w:t>
            </w:r>
          </w:p>
        </w:tc>
      </w:tr>
      <w:tr w:rsidR="000F23F9" w:rsidRPr="00720A83" w14:paraId="5223AF69" w14:textId="77777777" w:rsidTr="002E4B6E">
        <w:trPr>
          <w:jc w:val="center"/>
        </w:trPr>
        <w:tc>
          <w:tcPr>
            <w:tcW w:w="1460" w:type="dxa"/>
          </w:tcPr>
          <w:p w14:paraId="23807766" w14:textId="22B1C14F" w:rsidR="000F23F9" w:rsidRPr="00720A83" w:rsidRDefault="000F23F9" w:rsidP="002E4B6E">
            <w:pPr>
              <w:jc w:val="left"/>
              <w:rPr>
                <w:lang w:val="en-GB"/>
              </w:rPr>
            </w:pPr>
            <w:r w:rsidRPr="00720A83">
              <w:rPr>
                <w:lang w:val="en-GB"/>
              </w:rPr>
              <w:t xml:space="preserve">Nishiyama et al. </w:t>
            </w:r>
            <w:r w:rsidRPr="00720A83">
              <w:rPr>
                <w:lang w:val="en-GB"/>
              </w:rPr>
              <w:fldChar w:fldCharType="begin" w:fldLock="1"/>
            </w:r>
            <w:r w:rsidR="00531B5F">
              <w:rPr>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Pr="00720A83">
              <w:rPr>
                <w:lang w:val="en-GB"/>
              </w:rPr>
              <w:fldChar w:fldCharType="separate"/>
            </w:r>
            <w:r w:rsidR="00531B5F" w:rsidRPr="00531B5F">
              <w:rPr>
                <w:noProof/>
                <w:lang w:val="en-GB"/>
              </w:rPr>
              <w:t>[3]</w:t>
            </w:r>
            <w:r w:rsidRPr="00720A83">
              <w:rPr>
                <w:lang w:val="en-GB"/>
              </w:rPr>
              <w:fldChar w:fldCharType="end"/>
            </w:r>
          </w:p>
        </w:tc>
        <w:tc>
          <w:tcPr>
            <w:tcW w:w="3171" w:type="dxa"/>
          </w:tcPr>
          <w:p w14:paraId="12714864" w14:textId="77777777" w:rsidR="000F23F9" w:rsidRPr="00720A83" w:rsidRDefault="000F23F9" w:rsidP="002E4B6E">
            <w:pPr>
              <w:pStyle w:val="ListParagraph"/>
              <w:numPr>
                <w:ilvl w:val="0"/>
                <w:numId w:val="7"/>
              </w:numPr>
              <w:jc w:val="left"/>
              <w:rPr>
                <w:lang w:val="en-GB"/>
              </w:rPr>
            </w:pPr>
            <w:r w:rsidRPr="00720A83">
              <w:rPr>
                <w:lang w:val="en-GB"/>
              </w:rPr>
              <w:t>RoTTV1 and RoTTV2 found in:</w:t>
            </w:r>
          </w:p>
          <w:p w14:paraId="1EF2F0FB" w14:textId="77777777" w:rsidR="000F23F9" w:rsidRPr="00720A83" w:rsidRDefault="000F23F9" w:rsidP="002E4B6E">
            <w:pPr>
              <w:pStyle w:val="ListParagraph"/>
              <w:numPr>
                <w:ilvl w:val="0"/>
                <w:numId w:val="28"/>
              </w:numPr>
              <w:jc w:val="left"/>
              <w:rPr>
                <w:lang w:val="en-GB"/>
              </w:rPr>
            </w:pPr>
            <w:r w:rsidRPr="00720A83">
              <w:rPr>
                <w:lang w:val="en-GB"/>
              </w:rPr>
              <w:t>wood mice (</w:t>
            </w:r>
            <w:proofErr w:type="spellStart"/>
            <w:r w:rsidRPr="00720A83">
              <w:rPr>
                <w:lang w:val="en-GB"/>
              </w:rPr>
              <w:t>Apodemus</w:t>
            </w:r>
            <w:proofErr w:type="spellEnd"/>
            <w:r w:rsidRPr="00720A83">
              <w:rPr>
                <w:lang w:val="en-GB"/>
              </w:rPr>
              <w:t xml:space="preserve"> </w:t>
            </w:r>
            <w:proofErr w:type="spellStart"/>
            <w:r w:rsidRPr="00720A83">
              <w:rPr>
                <w:lang w:val="en-GB"/>
              </w:rPr>
              <w:t>sylvaticus</w:t>
            </w:r>
            <w:proofErr w:type="spellEnd"/>
            <w:r w:rsidRPr="00720A83">
              <w:rPr>
                <w:lang w:val="en-GB"/>
              </w:rPr>
              <w:t>)</w:t>
            </w:r>
          </w:p>
          <w:p w14:paraId="6913A00D" w14:textId="77777777" w:rsidR="000F23F9" w:rsidRPr="00720A83" w:rsidRDefault="000F23F9" w:rsidP="002E4B6E">
            <w:pPr>
              <w:pStyle w:val="ListParagraph"/>
              <w:numPr>
                <w:ilvl w:val="0"/>
                <w:numId w:val="28"/>
              </w:numPr>
              <w:jc w:val="left"/>
              <w:rPr>
                <w:lang w:val="en-GB"/>
              </w:rPr>
            </w:pPr>
            <w:r w:rsidRPr="00720A83">
              <w:rPr>
                <w:lang w:val="en-GB"/>
              </w:rPr>
              <w:t xml:space="preserve">field voles (Microtus </w:t>
            </w:r>
            <w:proofErr w:type="spellStart"/>
            <w:r w:rsidRPr="00720A83">
              <w:rPr>
                <w:lang w:val="en-GB"/>
              </w:rPr>
              <w:t>agrestis</w:t>
            </w:r>
            <w:proofErr w:type="spellEnd"/>
            <w:r w:rsidRPr="00720A83">
              <w:rPr>
                <w:lang w:val="en-GB"/>
              </w:rPr>
              <w:t>)</w:t>
            </w:r>
          </w:p>
          <w:p w14:paraId="30F00EE1" w14:textId="77777777" w:rsidR="000F23F9" w:rsidRPr="00720A83" w:rsidRDefault="000F23F9" w:rsidP="002E4B6E">
            <w:pPr>
              <w:pStyle w:val="ListParagraph"/>
              <w:numPr>
                <w:ilvl w:val="0"/>
                <w:numId w:val="28"/>
              </w:numPr>
              <w:jc w:val="left"/>
              <w:rPr>
                <w:lang w:val="en-GB"/>
              </w:rPr>
            </w:pPr>
            <w:r w:rsidRPr="00720A83">
              <w:rPr>
                <w:lang w:val="en-GB"/>
              </w:rPr>
              <w:t>bank voles (</w:t>
            </w:r>
            <w:proofErr w:type="spellStart"/>
            <w:r w:rsidRPr="00720A83">
              <w:rPr>
                <w:lang w:val="en-GB"/>
              </w:rPr>
              <w:t>Myodes</w:t>
            </w:r>
            <w:proofErr w:type="spellEnd"/>
            <w:r w:rsidRPr="00720A83">
              <w:rPr>
                <w:lang w:val="en-GB"/>
              </w:rPr>
              <w:t xml:space="preserve"> </w:t>
            </w:r>
            <w:proofErr w:type="spellStart"/>
            <w:r w:rsidRPr="00720A83">
              <w:rPr>
                <w:lang w:val="en-GB"/>
              </w:rPr>
              <w:t>glareolus</w:t>
            </w:r>
            <w:proofErr w:type="spellEnd"/>
            <w:r w:rsidRPr="00720A83">
              <w:rPr>
                <w:lang w:val="en-GB"/>
              </w:rPr>
              <w:t>)</w:t>
            </w:r>
          </w:p>
          <w:p w14:paraId="0477A6C2" w14:textId="77777777" w:rsidR="000F23F9" w:rsidRPr="00720A83" w:rsidRDefault="000F23F9" w:rsidP="002E4B6E">
            <w:pPr>
              <w:jc w:val="left"/>
              <w:rPr>
                <w:lang w:val="en-GB"/>
              </w:rPr>
            </w:pPr>
          </w:p>
        </w:tc>
        <w:tc>
          <w:tcPr>
            <w:tcW w:w="0" w:type="auto"/>
          </w:tcPr>
          <w:p w14:paraId="7D450BDB" w14:textId="77777777" w:rsidR="000F23F9" w:rsidRPr="00720A83" w:rsidRDefault="000F23F9" w:rsidP="002E4B6E">
            <w:pPr>
              <w:jc w:val="left"/>
              <w:rPr>
                <w:lang w:val="en-GB"/>
              </w:rPr>
            </w:pPr>
            <w:r w:rsidRPr="00720A83">
              <w:rPr>
                <w:lang w:val="en-GB"/>
              </w:rPr>
              <w:t>Animal-animal</w:t>
            </w:r>
          </w:p>
        </w:tc>
        <w:tc>
          <w:tcPr>
            <w:tcW w:w="0" w:type="auto"/>
          </w:tcPr>
          <w:p w14:paraId="5CE4D747" w14:textId="77777777" w:rsidR="000F23F9" w:rsidRPr="00720A83" w:rsidRDefault="000F23F9" w:rsidP="002E4B6E">
            <w:pPr>
              <w:pStyle w:val="ListParagraph"/>
              <w:numPr>
                <w:ilvl w:val="0"/>
                <w:numId w:val="7"/>
              </w:numPr>
              <w:jc w:val="left"/>
              <w:rPr>
                <w:lang w:val="en-GB"/>
              </w:rPr>
            </w:pPr>
            <w:r w:rsidRPr="00720A83">
              <w:rPr>
                <w:lang w:val="en-GB"/>
              </w:rPr>
              <w:t xml:space="preserve">Absent in </w:t>
            </w:r>
            <w:proofErr w:type="spellStart"/>
            <w:r w:rsidRPr="00720A83">
              <w:rPr>
                <w:lang w:val="en-GB"/>
              </w:rPr>
              <w:t>mus</w:t>
            </w:r>
            <w:proofErr w:type="spellEnd"/>
            <w:r w:rsidRPr="00720A83">
              <w:rPr>
                <w:lang w:val="en-GB"/>
              </w:rPr>
              <w:t xml:space="preserve"> musculus</w:t>
            </w:r>
          </w:p>
        </w:tc>
      </w:tr>
      <w:tr w:rsidR="000F23F9" w:rsidRPr="00720A83" w14:paraId="65F2AE8A" w14:textId="77777777" w:rsidTr="002E4B6E">
        <w:trPr>
          <w:jc w:val="center"/>
        </w:trPr>
        <w:tc>
          <w:tcPr>
            <w:tcW w:w="1460" w:type="dxa"/>
          </w:tcPr>
          <w:p w14:paraId="3E0D2935" w14:textId="2DE41110" w:rsidR="000F23F9" w:rsidRPr="00720A83" w:rsidRDefault="000F23F9" w:rsidP="002E4B6E">
            <w:pPr>
              <w:jc w:val="left"/>
              <w:rPr>
                <w:lang w:val="en-GB"/>
              </w:rPr>
            </w:pPr>
            <w:r w:rsidRPr="00720A83">
              <w:rPr>
                <w:lang w:val="en-GB"/>
              </w:rPr>
              <w:t xml:space="preserve">Du et al. </w:t>
            </w:r>
            <w:r w:rsidRPr="00720A83">
              <w:rPr>
                <w:lang w:val="en-GB"/>
              </w:rPr>
              <w:fldChar w:fldCharType="begin" w:fldLock="1"/>
            </w:r>
            <w:r w:rsidR="001320A5">
              <w:rPr>
                <w:lang w:val="en-GB"/>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125]","plainTextFormattedCitation":"[125]","previouslyFormattedCitation":"[125]"},"properties":{"noteIndex":0},"schema":"https://github.com/citation-style-language/schema/raw/master/csl-citation.json"}</w:instrText>
            </w:r>
            <w:r w:rsidRPr="00720A83">
              <w:rPr>
                <w:lang w:val="en-GB"/>
              </w:rPr>
              <w:fldChar w:fldCharType="separate"/>
            </w:r>
            <w:r w:rsidR="001B28C6" w:rsidRPr="001B28C6">
              <w:rPr>
                <w:noProof/>
                <w:lang w:val="en-GB"/>
              </w:rPr>
              <w:t>[125]</w:t>
            </w:r>
            <w:r w:rsidRPr="00720A83">
              <w:rPr>
                <w:lang w:val="en-GB"/>
              </w:rPr>
              <w:fldChar w:fldCharType="end"/>
            </w:r>
          </w:p>
        </w:tc>
        <w:tc>
          <w:tcPr>
            <w:tcW w:w="3171" w:type="dxa"/>
          </w:tcPr>
          <w:p w14:paraId="19F2BCD5" w14:textId="77777777" w:rsidR="000F23F9" w:rsidRPr="00720A83" w:rsidRDefault="000F23F9" w:rsidP="002E4B6E">
            <w:pPr>
              <w:jc w:val="left"/>
              <w:rPr>
                <w:lang w:val="en-GB"/>
              </w:rPr>
            </w:pPr>
            <w:proofErr w:type="spellStart"/>
            <w:r w:rsidRPr="00720A83">
              <w:rPr>
                <w:lang w:val="en-GB"/>
              </w:rPr>
              <w:t>RoTTV</w:t>
            </w:r>
            <w:proofErr w:type="spellEnd"/>
            <w:r w:rsidRPr="00720A83">
              <w:rPr>
                <w:lang w:val="en-GB"/>
              </w:rPr>
              <w:t xml:space="preserve"> lineages found to infect hosts from one to </w:t>
            </w:r>
            <w:r w:rsidRPr="00720A83">
              <w:rPr>
                <w:lang w:val="en-GB"/>
              </w:rPr>
              <w:lastRenderedPageBreak/>
              <w:t>three families (</w:t>
            </w:r>
            <w:proofErr w:type="spellStart"/>
            <w:r w:rsidRPr="00720A83">
              <w:rPr>
                <w:lang w:val="en-GB"/>
              </w:rPr>
              <w:t>Circritidae</w:t>
            </w:r>
            <w:proofErr w:type="spellEnd"/>
            <w:r w:rsidRPr="00720A83">
              <w:rPr>
                <w:lang w:val="en-GB"/>
              </w:rPr>
              <w:t>, Muridae, Chinchillidae).</w:t>
            </w:r>
          </w:p>
        </w:tc>
        <w:tc>
          <w:tcPr>
            <w:tcW w:w="0" w:type="auto"/>
          </w:tcPr>
          <w:p w14:paraId="10430469" w14:textId="77777777" w:rsidR="000F23F9" w:rsidRPr="00720A83" w:rsidRDefault="000F23F9" w:rsidP="002E4B6E">
            <w:pPr>
              <w:jc w:val="left"/>
              <w:rPr>
                <w:lang w:val="en-GB"/>
              </w:rPr>
            </w:pPr>
            <w:r w:rsidRPr="00720A83">
              <w:rPr>
                <w:lang w:val="en-GB"/>
              </w:rPr>
              <w:lastRenderedPageBreak/>
              <w:t>Animal-animal</w:t>
            </w:r>
          </w:p>
        </w:tc>
        <w:tc>
          <w:tcPr>
            <w:tcW w:w="0" w:type="auto"/>
          </w:tcPr>
          <w:p w14:paraId="760CD921" w14:textId="77777777" w:rsidR="000F23F9" w:rsidRPr="00720A83" w:rsidRDefault="000F23F9" w:rsidP="002E4B6E">
            <w:pPr>
              <w:jc w:val="left"/>
              <w:rPr>
                <w:lang w:val="en-GB"/>
              </w:rPr>
            </w:pPr>
          </w:p>
        </w:tc>
      </w:tr>
      <w:tr w:rsidR="000F23F9" w:rsidRPr="00720A83" w14:paraId="3C3D48EB" w14:textId="77777777" w:rsidTr="002E4B6E">
        <w:trPr>
          <w:jc w:val="center"/>
        </w:trPr>
        <w:tc>
          <w:tcPr>
            <w:tcW w:w="1460" w:type="dxa"/>
          </w:tcPr>
          <w:p w14:paraId="2A1EBF2C" w14:textId="28D7D437" w:rsidR="000F23F9" w:rsidRPr="00720A83" w:rsidRDefault="000F23F9" w:rsidP="002E4B6E">
            <w:pPr>
              <w:jc w:val="left"/>
              <w:rPr>
                <w:lang w:val="en-GB"/>
              </w:rPr>
            </w:pPr>
            <w:r w:rsidRPr="00720A83">
              <w:rPr>
                <w:lang w:val="en-GB"/>
              </w:rPr>
              <w:t xml:space="preserve">Ng et al. </w:t>
            </w:r>
            <w:r w:rsidRPr="00720A83">
              <w:rPr>
                <w:lang w:val="en-GB"/>
              </w:rPr>
              <w:fldChar w:fldCharType="begin" w:fldLock="1"/>
            </w:r>
            <w:r w:rsidR="001320A5">
              <w:rPr>
                <w:lang w:val="en-GB"/>
              </w:rPr>
              <w:instrText>ADDIN CSL_CITATION {"citationItems":[{"id":"ITEM-1","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1","issue":"6","issued":{"date-parts":[["2011"]]},"page":"e20579","publisher":"Public Library of Science","title":"Broad surveys of DNA viral diversity obtained through viral metagenomics of mosquitoes","type":"article-journal","volume":"6"},"uris":["http://www.mendeley.com/documents/?uuid=01f66404-efd7-47b3-9c8c-92fb70190b1d"]}],"mendeley":{"formattedCitation":"[119]","plainTextFormattedCitation":"[119]","previouslyFormattedCitation":"[119]"},"properties":{"noteIndex":0},"schema":"https://github.com/citation-style-language/schema/raw/master/csl-citation.json"}</w:instrText>
            </w:r>
            <w:r w:rsidRPr="00720A83">
              <w:rPr>
                <w:lang w:val="en-GB"/>
              </w:rPr>
              <w:fldChar w:fldCharType="separate"/>
            </w:r>
            <w:r w:rsidR="001B28C6" w:rsidRPr="001B28C6">
              <w:rPr>
                <w:noProof/>
                <w:lang w:val="en-GB"/>
              </w:rPr>
              <w:t>[119]</w:t>
            </w:r>
            <w:r w:rsidRPr="00720A83">
              <w:rPr>
                <w:lang w:val="en-GB"/>
              </w:rPr>
              <w:fldChar w:fldCharType="end"/>
            </w:r>
          </w:p>
        </w:tc>
        <w:tc>
          <w:tcPr>
            <w:tcW w:w="3171" w:type="dxa"/>
          </w:tcPr>
          <w:p w14:paraId="7898C90E" w14:textId="77777777" w:rsidR="000F23F9" w:rsidRPr="00720A83" w:rsidRDefault="000F23F9" w:rsidP="002E4B6E">
            <w:pPr>
              <w:pStyle w:val="ListParagraph"/>
              <w:numPr>
                <w:ilvl w:val="0"/>
                <w:numId w:val="7"/>
              </w:numPr>
              <w:jc w:val="left"/>
              <w:rPr>
                <w:lang w:val="en-GB"/>
              </w:rPr>
            </w:pPr>
            <w:r w:rsidRPr="00720A83">
              <w:rPr>
                <w:lang w:val="en-GB"/>
              </w:rPr>
              <w:t xml:space="preserve">Mosquito TTV sequences phylogenetically clustered with </w:t>
            </w:r>
            <w:proofErr w:type="spellStart"/>
            <w:r w:rsidRPr="00720A83">
              <w:rPr>
                <w:lang w:val="en-GB"/>
              </w:rPr>
              <w:t>TTSuVs</w:t>
            </w:r>
            <w:proofErr w:type="spellEnd"/>
            <w:r w:rsidRPr="00720A83">
              <w:rPr>
                <w:lang w:val="en-GB"/>
              </w:rPr>
              <w:t>.</w:t>
            </w:r>
          </w:p>
        </w:tc>
        <w:tc>
          <w:tcPr>
            <w:tcW w:w="0" w:type="auto"/>
          </w:tcPr>
          <w:p w14:paraId="186628A2" w14:textId="77777777" w:rsidR="000F23F9" w:rsidRPr="00720A83" w:rsidRDefault="000F23F9" w:rsidP="002E4B6E">
            <w:pPr>
              <w:jc w:val="left"/>
              <w:rPr>
                <w:lang w:val="en-GB"/>
              </w:rPr>
            </w:pPr>
            <w:r w:rsidRPr="00720A83">
              <w:rPr>
                <w:lang w:val="en-GB"/>
              </w:rPr>
              <w:t>Animal-animal</w:t>
            </w:r>
          </w:p>
        </w:tc>
        <w:tc>
          <w:tcPr>
            <w:tcW w:w="0" w:type="auto"/>
          </w:tcPr>
          <w:p w14:paraId="22317CC9" w14:textId="77777777" w:rsidR="000F23F9" w:rsidRPr="00720A83" w:rsidRDefault="000F23F9" w:rsidP="002E4B6E">
            <w:pPr>
              <w:pStyle w:val="ListParagraph"/>
              <w:numPr>
                <w:ilvl w:val="0"/>
                <w:numId w:val="7"/>
              </w:numPr>
              <w:jc w:val="left"/>
              <w:rPr>
                <w:lang w:val="en-GB"/>
              </w:rPr>
            </w:pPr>
            <w:r w:rsidRPr="00720A83">
              <w:rPr>
                <w:lang w:val="en-GB"/>
              </w:rPr>
              <w:t>Low bootstrap support</w:t>
            </w:r>
          </w:p>
          <w:p w14:paraId="5F8CEBC2" w14:textId="77777777" w:rsidR="000F23F9" w:rsidRPr="00720A83" w:rsidRDefault="000F23F9" w:rsidP="002E4B6E">
            <w:pPr>
              <w:pStyle w:val="ListParagraph"/>
              <w:numPr>
                <w:ilvl w:val="0"/>
                <w:numId w:val="7"/>
              </w:numPr>
              <w:jc w:val="left"/>
              <w:rPr>
                <w:lang w:val="en-GB"/>
              </w:rPr>
            </w:pPr>
            <w:r w:rsidRPr="00720A83">
              <w:rPr>
                <w:lang w:val="en-GB"/>
              </w:rPr>
              <w:t>Viability of virions not confirmed</w:t>
            </w:r>
          </w:p>
        </w:tc>
      </w:tr>
      <w:tr w:rsidR="000F23F9" w:rsidRPr="00720A83" w14:paraId="257E2E37" w14:textId="77777777" w:rsidTr="002E4B6E">
        <w:trPr>
          <w:jc w:val="center"/>
        </w:trPr>
        <w:tc>
          <w:tcPr>
            <w:tcW w:w="1460" w:type="dxa"/>
          </w:tcPr>
          <w:p w14:paraId="1623383D" w14:textId="262C54EB" w:rsidR="000F23F9" w:rsidRPr="00720A83" w:rsidRDefault="000F23F9" w:rsidP="002E4B6E">
            <w:pPr>
              <w:jc w:val="left"/>
              <w:rPr>
                <w:lang w:val="en-GB"/>
              </w:rPr>
            </w:pPr>
            <w:r w:rsidRPr="00720A83">
              <w:rPr>
                <w:lang w:val="en-GB"/>
              </w:rPr>
              <w:t xml:space="preserve">Shi et al. </w:t>
            </w:r>
            <w:r w:rsidRPr="00720A83">
              <w:rPr>
                <w:lang w:val="en-GB"/>
              </w:rPr>
              <w:fldChar w:fldCharType="begin" w:fldLock="1"/>
            </w:r>
            <w:r w:rsidR="001320A5">
              <w:rPr>
                <w:lang w:val="en-GB"/>
              </w:rPr>
              <w:instrText>ADDIN CSL_CITATION {"citationItems":[{"id":"ITEM-1","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1","issue":"6","issued":{"date-parts":[["2015","6","1"]]},"page":"e0129845","publisher":"Public Library of Science","title":"A Metagenomic Survey of Viral Abundance and Diversity in Mosquitoes from Hubei Province","type":"article-journal","volume":"10"},"uris":["http://www.mendeley.com/documents/?uuid=022c847c-9940-4dbb-8170-7699f8f24847"]}],"mendeley":{"formattedCitation":"[111]","plainTextFormattedCitation":"[111]","previouslyFormattedCitation":"[111]"},"properties":{"noteIndex":0},"schema":"https://github.com/citation-style-language/schema/raw/master/csl-citation.json"}</w:instrText>
            </w:r>
            <w:r w:rsidRPr="00720A83">
              <w:rPr>
                <w:lang w:val="en-GB"/>
              </w:rPr>
              <w:fldChar w:fldCharType="separate"/>
            </w:r>
            <w:r w:rsidR="001B28C6" w:rsidRPr="001B28C6">
              <w:rPr>
                <w:noProof/>
                <w:lang w:val="en-GB"/>
              </w:rPr>
              <w:t>[111]</w:t>
            </w:r>
            <w:r w:rsidRPr="00720A83">
              <w:rPr>
                <w:lang w:val="en-GB"/>
              </w:rPr>
              <w:fldChar w:fldCharType="end"/>
            </w:r>
          </w:p>
        </w:tc>
        <w:tc>
          <w:tcPr>
            <w:tcW w:w="3171" w:type="dxa"/>
          </w:tcPr>
          <w:p w14:paraId="60313FF8" w14:textId="77777777" w:rsidR="000F23F9" w:rsidRPr="00720A83" w:rsidRDefault="000F23F9" w:rsidP="002E4B6E">
            <w:pPr>
              <w:pStyle w:val="ListParagraph"/>
              <w:numPr>
                <w:ilvl w:val="0"/>
                <w:numId w:val="7"/>
              </w:numPr>
              <w:jc w:val="left"/>
              <w:rPr>
                <w:lang w:val="en-GB"/>
              </w:rPr>
            </w:pPr>
            <w:r w:rsidRPr="00720A83">
              <w:rPr>
                <w:lang w:val="en-GB"/>
              </w:rPr>
              <w:t>TTSuV1-like viruses detected in mosquitos using TTSuV1-specific PCR primers.</w:t>
            </w:r>
          </w:p>
          <w:p w14:paraId="5C6FF5B1" w14:textId="77777777" w:rsidR="000F23F9" w:rsidRPr="00720A83" w:rsidRDefault="000F23F9" w:rsidP="002E4B6E">
            <w:pPr>
              <w:pStyle w:val="ListParagraph"/>
              <w:numPr>
                <w:ilvl w:val="0"/>
                <w:numId w:val="7"/>
              </w:numPr>
              <w:jc w:val="left"/>
              <w:rPr>
                <w:lang w:val="en-GB"/>
              </w:rPr>
            </w:pPr>
            <w:r w:rsidRPr="00720A83">
              <w:rPr>
                <w:lang w:val="en-GB"/>
              </w:rPr>
              <w:t>Phylogenetically interspersed with TTSuV1 viruses isolated from pigs.</w:t>
            </w:r>
          </w:p>
        </w:tc>
        <w:tc>
          <w:tcPr>
            <w:tcW w:w="0" w:type="auto"/>
          </w:tcPr>
          <w:p w14:paraId="4E317705" w14:textId="77777777" w:rsidR="000F23F9" w:rsidRPr="00720A83" w:rsidRDefault="000F23F9" w:rsidP="002E4B6E">
            <w:pPr>
              <w:jc w:val="left"/>
              <w:rPr>
                <w:lang w:val="en-GB"/>
              </w:rPr>
            </w:pPr>
            <w:r w:rsidRPr="00720A83">
              <w:rPr>
                <w:lang w:val="en-GB"/>
              </w:rPr>
              <w:t>Animal-animal</w:t>
            </w:r>
          </w:p>
        </w:tc>
        <w:tc>
          <w:tcPr>
            <w:tcW w:w="0" w:type="auto"/>
          </w:tcPr>
          <w:p w14:paraId="5AAFCDFC" w14:textId="77777777" w:rsidR="000F23F9" w:rsidRPr="00720A83" w:rsidRDefault="000F23F9" w:rsidP="002E4B6E">
            <w:pPr>
              <w:pStyle w:val="ListParagraph"/>
              <w:numPr>
                <w:ilvl w:val="0"/>
                <w:numId w:val="7"/>
              </w:numPr>
              <w:jc w:val="left"/>
              <w:rPr>
                <w:lang w:val="en-GB"/>
              </w:rPr>
            </w:pPr>
            <w:r w:rsidRPr="00720A83">
              <w:rPr>
                <w:lang w:val="en-GB"/>
              </w:rPr>
              <w:t>Viability of virions not confirmed</w:t>
            </w:r>
          </w:p>
        </w:tc>
      </w:tr>
      <w:tr w:rsidR="000F23F9" w:rsidRPr="00720A83" w14:paraId="3740D429" w14:textId="77777777" w:rsidTr="002E4B6E">
        <w:trPr>
          <w:jc w:val="center"/>
        </w:trPr>
        <w:tc>
          <w:tcPr>
            <w:tcW w:w="1460" w:type="dxa"/>
          </w:tcPr>
          <w:p w14:paraId="74BFBC82" w14:textId="16077EE5" w:rsidR="000F23F9" w:rsidRPr="00720A83" w:rsidRDefault="000F23F9" w:rsidP="002E4B6E">
            <w:pPr>
              <w:jc w:val="left"/>
              <w:rPr>
                <w:lang w:val="en-GB"/>
              </w:rPr>
            </w:pPr>
            <w:r w:rsidRPr="00720A83">
              <w:rPr>
                <w:lang w:val="en-GB"/>
              </w:rPr>
              <w:t xml:space="preserve">Singh et al. </w:t>
            </w:r>
            <w:r w:rsidRPr="00720A83">
              <w:rPr>
                <w:lang w:val="en-GB"/>
              </w:rPr>
              <w:fldChar w:fldCharType="begin" w:fldLock="1"/>
            </w:r>
            <w:r w:rsidR="001320A5">
              <w:rPr>
                <w:lang w:val="en-GB"/>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122]","plainTextFormattedCitation":"[122]","previouslyFormattedCitation":"[122]"},"properties":{"noteIndex":0},"schema":"https://github.com/citation-style-language/schema/raw/master/csl-citation.json"}</w:instrText>
            </w:r>
            <w:r w:rsidRPr="00720A83">
              <w:rPr>
                <w:lang w:val="en-GB"/>
              </w:rPr>
              <w:fldChar w:fldCharType="separate"/>
            </w:r>
            <w:r w:rsidR="001B28C6" w:rsidRPr="001B28C6">
              <w:rPr>
                <w:noProof/>
                <w:lang w:val="en-GB"/>
              </w:rPr>
              <w:t>[122]</w:t>
            </w:r>
            <w:r w:rsidRPr="00720A83">
              <w:rPr>
                <w:lang w:val="en-GB"/>
              </w:rPr>
              <w:fldChar w:fldCharType="end"/>
            </w:r>
          </w:p>
        </w:tc>
        <w:tc>
          <w:tcPr>
            <w:tcW w:w="3171" w:type="dxa"/>
          </w:tcPr>
          <w:p w14:paraId="7AAFC0D5" w14:textId="77777777" w:rsidR="000F23F9" w:rsidRPr="00720A83" w:rsidRDefault="000F23F9" w:rsidP="002E4B6E">
            <w:pPr>
              <w:pStyle w:val="ListParagraph"/>
              <w:numPr>
                <w:ilvl w:val="0"/>
                <w:numId w:val="7"/>
              </w:numPr>
              <w:jc w:val="left"/>
              <w:rPr>
                <w:lang w:val="en-GB"/>
              </w:rPr>
            </w:pPr>
            <w:r w:rsidRPr="00720A83">
              <w:rPr>
                <w:lang w:val="en-GB"/>
              </w:rPr>
              <w:t>TTSuV detected in:</w:t>
            </w:r>
          </w:p>
          <w:p w14:paraId="4385A417" w14:textId="77777777" w:rsidR="000F23F9" w:rsidRPr="00720A83" w:rsidRDefault="000F23F9" w:rsidP="002E4B6E">
            <w:pPr>
              <w:pStyle w:val="ListParagraph"/>
              <w:numPr>
                <w:ilvl w:val="0"/>
                <w:numId w:val="29"/>
              </w:numPr>
              <w:jc w:val="left"/>
              <w:rPr>
                <w:lang w:val="en-GB"/>
              </w:rPr>
            </w:pPr>
            <w:r w:rsidRPr="00720A83">
              <w:rPr>
                <w:lang w:val="en-GB"/>
              </w:rPr>
              <w:t>Bovine</w:t>
            </w:r>
          </w:p>
          <w:p w14:paraId="78F4D1CE" w14:textId="77777777" w:rsidR="000F23F9" w:rsidRPr="00720A83" w:rsidRDefault="000F23F9" w:rsidP="002E4B6E">
            <w:pPr>
              <w:pStyle w:val="ListParagraph"/>
              <w:numPr>
                <w:ilvl w:val="0"/>
                <w:numId w:val="29"/>
              </w:numPr>
              <w:jc w:val="left"/>
              <w:rPr>
                <w:lang w:val="en-GB"/>
              </w:rPr>
            </w:pPr>
            <w:r w:rsidRPr="00720A83">
              <w:rPr>
                <w:lang w:val="en-GB"/>
              </w:rPr>
              <w:t>Equine</w:t>
            </w:r>
          </w:p>
          <w:p w14:paraId="6321C8AA" w14:textId="77777777" w:rsidR="000F23F9" w:rsidRPr="00720A83" w:rsidRDefault="000F23F9" w:rsidP="002E4B6E">
            <w:pPr>
              <w:pStyle w:val="ListParagraph"/>
              <w:numPr>
                <w:ilvl w:val="0"/>
                <w:numId w:val="29"/>
              </w:numPr>
              <w:jc w:val="left"/>
              <w:rPr>
                <w:lang w:val="en-GB"/>
              </w:rPr>
            </w:pPr>
            <w:r w:rsidRPr="00720A83">
              <w:rPr>
                <w:lang w:val="en-GB"/>
              </w:rPr>
              <w:t>Ovine</w:t>
            </w:r>
          </w:p>
          <w:p w14:paraId="221C1347" w14:textId="77777777" w:rsidR="000F23F9" w:rsidRPr="00720A83" w:rsidRDefault="000F23F9" w:rsidP="002E4B6E">
            <w:pPr>
              <w:pStyle w:val="ListParagraph"/>
              <w:numPr>
                <w:ilvl w:val="0"/>
                <w:numId w:val="29"/>
              </w:numPr>
              <w:jc w:val="left"/>
              <w:rPr>
                <w:lang w:val="en-GB"/>
              </w:rPr>
            </w:pPr>
            <w:r w:rsidRPr="00720A83">
              <w:rPr>
                <w:lang w:val="en-GB"/>
              </w:rPr>
              <w:t>Canine</w:t>
            </w:r>
          </w:p>
          <w:p w14:paraId="2A1C4563" w14:textId="77777777" w:rsidR="000F23F9" w:rsidRPr="00720A83" w:rsidRDefault="000F23F9" w:rsidP="002E4B6E">
            <w:pPr>
              <w:pStyle w:val="ListParagraph"/>
              <w:numPr>
                <w:ilvl w:val="0"/>
                <w:numId w:val="29"/>
              </w:numPr>
              <w:jc w:val="left"/>
              <w:rPr>
                <w:lang w:val="en-GB"/>
              </w:rPr>
            </w:pPr>
            <w:r w:rsidRPr="00720A83">
              <w:rPr>
                <w:lang w:val="en-GB"/>
              </w:rPr>
              <w:t xml:space="preserve">Elk </w:t>
            </w:r>
          </w:p>
          <w:p w14:paraId="199EC274" w14:textId="77777777" w:rsidR="000F23F9" w:rsidRPr="00720A83" w:rsidRDefault="000F23F9" w:rsidP="002E4B6E">
            <w:pPr>
              <w:jc w:val="left"/>
              <w:rPr>
                <w:lang w:val="en-GB"/>
              </w:rPr>
            </w:pPr>
          </w:p>
        </w:tc>
        <w:tc>
          <w:tcPr>
            <w:tcW w:w="0" w:type="auto"/>
          </w:tcPr>
          <w:p w14:paraId="7A96ADA9" w14:textId="77777777" w:rsidR="000F23F9" w:rsidRPr="00720A83" w:rsidRDefault="000F23F9" w:rsidP="002E4B6E">
            <w:pPr>
              <w:jc w:val="left"/>
              <w:rPr>
                <w:lang w:val="en-GB"/>
              </w:rPr>
            </w:pPr>
            <w:r w:rsidRPr="00720A83">
              <w:rPr>
                <w:lang w:val="en-GB"/>
              </w:rPr>
              <w:t>Animal-animal</w:t>
            </w:r>
          </w:p>
        </w:tc>
        <w:tc>
          <w:tcPr>
            <w:tcW w:w="0" w:type="auto"/>
          </w:tcPr>
          <w:p w14:paraId="01911E37" w14:textId="77777777" w:rsidR="000F23F9" w:rsidRPr="00720A83" w:rsidRDefault="000F23F9" w:rsidP="002E4B6E">
            <w:pPr>
              <w:jc w:val="left"/>
              <w:rPr>
                <w:lang w:val="en-GB"/>
              </w:rPr>
            </w:pPr>
          </w:p>
        </w:tc>
      </w:tr>
      <w:tr w:rsidR="000F23F9" w:rsidRPr="00720A83" w14:paraId="3A8FD355" w14:textId="77777777" w:rsidTr="002E4B6E">
        <w:trPr>
          <w:jc w:val="center"/>
        </w:trPr>
        <w:tc>
          <w:tcPr>
            <w:tcW w:w="1460" w:type="dxa"/>
          </w:tcPr>
          <w:p w14:paraId="4D17FADE" w14:textId="56F9D302" w:rsidR="000F23F9" w:rsidRPr="00720A83" w:rsidRDefault="000F23F9" w:rsidP="002E4B6E">
            <w:pPr>
              <w:jc w:val="left"/>
              <w:rPr>
                <w:lang w:val="en-GB"/>
              </w:rPr>
            </w:pPr>
            <w:proofErr w:type="spellStart"/>
            <w:r w:rsidRPr="00720A83">
              <w:rPr>
                <w:lang w:val="en-GB"/>
              </w:rPr>
              <w:t>Ssemadaali</w:t>
            </w:r>
            <w:proofErr w:type="spellEnd"/>
            <w:r w:rsidRPr="00720A83">
              <w:rPr>
                <w:lang w:val="en-GB"/>
              </w:rPr>
              <w:t xml:space="preserve"> et al. </w:t>
            </w:r>
            <w:r w:rsidRPr="00720A83">
              <w:rPr>
                <w:lang w:val="en-GB"/>
              </w:rPr>
              <w:fldChar w:fldCharType="begin" w:fldLock="1"/>
            </w:r>
            <w:r w:rsidR="001320A5">
              <w:rPr>
                <w:lang w:val="en-GB"/>
              </w:rPr>
              <w:instrText>ADDIN CSL_CITATION {"citationItems":[{"id":"ITEM-1","itemData":{"ISSN":"2045-2322","author":[{"dropping-particle":"","family":"Ssemadaali","given":"Marvin A","non-dropping-particle":"","parse-names":false,"suffix":""},{"dropping-particle":"","family":"Effertz","given":"Karl","non-dropping-particle":"","parse-names":false,"suffix":""},{"dropping-particle":"","family":"Singh","given":"Pankaj","non-dropping-particle":"","parse-names":false,"suffix":""},{"dropping-particle":"","family":"Kolyvushko","given":"Oleksandr","non-dropping-particle":"","parse-names":false,"suffix":""},{"dropping-particle":"","family":"Ramamoorthy","given":"Sheela","non-dropping-particle":"","parse-names":false,"suffix":""}],"container-title":"Scientific reports","id":"ITEM-1","issue":"1","issued":{"date-parts":[["2016"]]},"page":"1-10","publisher":"Nature Publishing Group","title":"Identification of heterologous Torque Teno Viruses in humans and swine","type":"article-journal","volume":"6"},"uris":["http://www.mendeley.com/documents/?uuid=c040b5be-e024-4782-96c9-2d494f7a798d"]}],"mendeley":{"formattedCitation":"[159]","plainTextFormattedCitation":"[159]","previouslyFormattedCitation":"[159]"},"properties":{"noteIndex":0},"schema":"https://github.com/citation-style-language/schema/raw/master/csl-citation.json"}</w:instrText>
            </w:r>
            <w:r w:rsidRPr="00720A83">
              <w:rPr>
                <w:lang w:val="en-GB"/>
              </w:rPr>
              <w:fldChar w:fldCharType="separate"/>
            </w:r>
            <w:r w:rsidR="001B28C6" w:rsidRPr="001B28C6">
              <w:rPr>
                <w:noProof/>
                <w:lang w:val="en-GB"/>
              </w:rPr>
              <w:t>[159]</w:t>
            </w:r>
            <w:r w:rsidRPr="00720A83">
              <w:rPr>
                <w:lang w:val="en-GB"/>
              </w:rPr>
              <w:fldChar w:fldCharType="end"/>
            </w:r>
          </w:p>
        </w:tc>
        <w:tc>
          <w:tcPr>
            <w:tcW w:w="3171" w:type="dxa"/>
          </w:tcPr>
          <w:p w14:paraId="2BFFF103" w14:textId="77777777" w:rsidR="000F23F9" w:rsidRPr="00720A83" w:rsidRDefault="000F23F9" w:rsidP="002E4B6E">
            <w:pPr>
              <w:pStyle w:val="ListParagraph"/>
              <w:numPr>
                <w:ilvl w:val="0"/>
                <w:numId w:val="7"/>
              </w:numPr>
              <w:jc w:val="left"/>
              <w:rPr>
                <w:lang w:val="en-GB"/>
              </w:rPr>
            </w:pPr>
            <w:r w:rsidRPr="00720A83">
              <w:rPr>
                <w:lang w:val="en-GB"/>
              </w:rPr>
              <w:t>Transfection of TTSuV1 genomes into human PBMCs resulted in viral proliferation.</w:t>
            </w:r>
          </w:p>
          <w:p w14:paraId="14CDDC2E" w14:textId="77777777" w:rsidR="000F23F9" w:rsidRPr="00720A83" w:rsidRDefault="000F23F9" w:rsidP="002E4B6E">
            <w:pPr>
              <w:pStyle w:val="ListParagraph"/>
              <w:numPr>
                <w:ilvl w:val="0"/>
                <w:numId w:val="7"/>
              </w:numPr>
              <w:jc w:val="left"/>
              <w:rPr>
                <w:lang w:val="en-GB"/>
              </w:rPr>
            </w:pPr>
            <w:r w:rsidRPr="00720A83">
              <w:rPr>
                <w:lang w:val="en-GB"/>
              </w:rPr>
              <w:t xml:space="preserve">TTSuV DNA detected in both human and </w:t>
            </w:r>
            <w:r w:rsidRPr="00720A83">
              <w:rPr>
                <w:lang w:val="en-GB"/>
              </w:rPr>
              <w:lastRenderedPageBreak/>
              <w:t xml:space="preserve">swine sera samples. 27 of 40 human blood samples and twelve of 20 swine samples </w:t>
            </w:r>
          </w:p>
        </w:tc>
        <w:tc>
          <w:tcPr>
            <w:tcW w:w="0" w:type="auto"/>
          </w:tcPr>
          <w:p w14:paraId="38848D41" w14:textId="77777777" w:rsidR="000F23F9" w:rsidRPr="00720A83" w:rsidRDefault="000F23F9" w:rsidP="002E4B6E">
            <w:pPr>
              <w:jc w:val="left"/>
              <w:rPr>
                <w:lang w:val="en-GB"/>
              </w:rPr>
            </w:pPr>
            <w:r w:rsidRPr="00720A83">
              <w:rPr>
                <w:lang w:val="en-GB"/>
              </w:rPr>
              <w:lastRenderedPageBreak/>
              <w:t>Zoonotic</w:t>
            </w:r>
          </w:p>
        </w:tc>
        <w:tc>
          <w:tcPr>
            <w:tcW w:w="0" w:type="auto"/>
          </w:tcPr>
          <w:p w14:paraId="502BC776" w14:textId="77777777" w:rsidR="000F23F9" w:rsidRPr="00720A83" w:rsidRDefault="000F23F9" w:rsidP="002E4B6E">
            <w:pPr>
              <w:jc w:val="left"/>
              <w:rPr>
                <w:lang w:val="en-GB"/>
              </w:rPr>
            </w:pPr>
          </w:p>
        </w:tc>
      </w:tr>
      <w:tr w:rsidR="000F23F9" w:rsidRPr="00720A83" w14:paraId="2402910A" w14:textId="77777777" w:rsidTr="002E4B6E">
        <w:trPr>
          <w:jc w:val="center"/>
        </w:trPr>
        <w:tc>
          <w:tcPr>
            <w:tcW w:w="1460" w:type="dxa"/>
          </w:tcPr>
          <w:p w14:paraId="3AAB3913" w14:textId="4F1DBD79" w:rsidR="000F23F9" w:rsidRPr="00720A83" w:rsidRDefault="000F23F9" w:rsidP="002E4B6E">
            <w:pPr>
              <w:jc w:val="left"/>
              <w:rPr>
                <w:lang w:val="en-GB"/>
              </w:rPr>
            </w:pPr>
            <w:r w:rsidRPr="00720A83">
              <w:rPr>
                <w:lang w:val="en-GB"/>
              </w:rPr>
              <w:t xml:space="preserve">Ye et al. </w:t>
            </w:r>
            <w:r w:rsidRPr="00720A83">
              <w:rPr>
                <w:lang w:val="en-GB"/>
              </w:rPr>
              <w:fldChar w:fldCharType="begin" w:fldLock="1"/>
            </w:r>
            <w:r w:rsidR="001320A5">
              <w:rPr>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121]","plainTextFormattedCitation":"[121]","previouslyFormattedCitation":"[121]"},"properties":{"noteIndex":0},"schema":"https://github.com/citation-style-language/schema/raw/master/csl-citation.json"}</w:instrText>
            </w:r>
            <w:r w:rsidRPr="00720A83">
              <w:rPr>
                <w:lang w:val="en-GB"/>
              </w:rPr>
              <w:fldChar w:fldCharType="separate"/>
            </w:r>
            <w:r w:rsidR="001B28C6" w:rsidRPr="001B28C6">
              <w:rPr>
                <w:noProof/>
                <w:lang w:val="en-GB"/>
              </w:rPr>
              <w:t>[121]</w:t>
            </w:r>
            <w:r w:rsidRPr="00720A83">
              <w:rPr>
                <w:lang w:val="en-GB"/>
              </w:rPr>
              <w:fldChar w:fldCharType="end"/>
            </w:r>
          </w:p>
        </w:tc>
        <w:tc>
          <w:tcPr>
            <w:tcW w:w="3171" w:type="dxa"/>
          </w:tcPr>
          <w:p w14:paraId="55B95588" w14:textId="77777777" w:rsidR="000F23F9" w:rsidRPr="00720A83" w:rsidRDefault="000F23F9" w:rsidP="002E4B6E">
            <w:pPr>
              <w:pStyle w:val="ListParagraph"/>
              <w:numPr>
                <w:ilvl w:val="0"/>
                <w:numId w:val="7"/>
              </w:numPr>
              <w:jc w:val="left"/>
              <w:rPr>
                <w:lang w:val="en-GB"/>
              </w:rPr>
            </w:pPr>
            <w:r w:rsidRPr="00720A83">
              <w:rPr>
                <w:lang w:val="en-GB"/>
              </w:rPr>
              <w:t>98.3-100% pairwise nucleotide sequence identities for AGV2 amplicons of 10/54 chicken feather samples and 2/178 human blood samples.</w:t>
            </w:r>
          </w:p>
        </w:tc>
        <w:tc>
          <w:tcPr>
            <w:tcW w:w="0" w:type="auto"/>
          </w:tcPr>
          <w:p w14:paraId="4213351F" w14:textId="77777777" w:rsidR="000F23F9" w:rsidRPr="00720A83" w:rsidRDefault="000F23F9" w:rsidP="002E4B6E">
            <w:pPr>
              <w:jc w:val="left"/>
              <w:rPr>
                <w:lang w:val="en-GB"/>
              </w:rPr>
            </w:pPr>
            <w:r w:rsidRPr="00720A83">
              <w:rPr>
                <w:lang w:val="en-GB"/>
              </w:rPr>
              <w:t>Zoonotic</w:t>
            </w:r>
          </w:p>
        </w:tc>
        <w:tc>
          <w:tcPr>
            <w:tcW w:w="0" w:type="auto"/>
          </w:tcPr>
          <w:p w14:paraId="75E9C39F" w14:textId="77777777" w:rsidR="000F23F9" w:rsidRPr="00720A83" w:rsidRDefault="000F23F9" w:rsidP="002E4B6E">
            <w:pPr>
              <w:jc w:val="left"/>
              <w:rPr>
                <w:lang w:val="en-GB"/>
              </w:rPr>
            </w:pPr>
          </w:p>
        </w:tc>
      </w:tr>
      <w:tr w:rsidR="000F23F9" w:rsidRPr="00720A83" w14:paraId="334F756E" w14:textId="77777777" w:rsidTr="002E4B6E">
        <w:trPr>
          <w:jc w:val="center"/>
        </w:trPr>
        <w:tc>
          <w:tcPr>
            <w:tcW w:w="1460" w:type="dxa"/>
          </w:tcPr>
          <w:p w14:paraId="1183043A" w14:textId="46490679" w:rsidR="000F23F9" w:rsidRPr="00720A83" w:rsidRDefault="000F23F9" w:rsidP="002E4B6E">
            <w:pPr>
              <w:jc w:val="left"/>
              <w:rPr>
                <w:lang w:val="en-GB"/>
              </w:rPr>
            </w:pPr>
            <w:r w:rsidRPr="00720A83">
              <w:rPr>
                <w:lang w:val="en-GB"/>
              </w:rPr>
              <w:t xml:space="preserve">Ninomiya et al. </w:t>
            </w:r>
            <w:r w:rsidRPr="00720A83">
              <w:rPr>
                <w:lang w:val="en-GB"/>
              </w:rPr>
              <w:fldChar w:fldCharType="begin" w:fldLock="1"/>
            </w:r>
            <w:r w:rsidR="001320A5">
              <w:rPr>
                <w:lang w:val="en-GB"/>
              </w:rPr>
              <w:instrText>ADDIN CSL_CITATION {"citationItems":[{"id":"ITEM-1","itemData":{"ISSN":"0022-1317","author":[{"dropping-particle":"","family":"Ninomiya","given":"Masashi","non-dropping-particle":"","parse-names":false,"suffix":""},{"dropping-particle":"","family":"Takahashi","given":"Masaharu","non-dropping-particle":"","parse-names":false,"suffix":""},{"dropping-particle":"","family":"Hoshino","given":"Yu","non-dropping-particle":"","parse-names":false,"suffix":""},{"dropping-particle":"","family":"Ichiyama","given":"Koji","non-dropping-particle":"","parse-names":false,"suffix":""},{"dropping-particle":"","family":"Simmonds","given":"Peter","non-dropping-particle":"","parse-names":false,"suffix":""},{"dropping-particle":"","family":"Okamoto","given":"Hiroaki","non-dropping-particle":"","parse-names":false,"suffix":""}],"container-title":"Journal of General Virology","id":"ITEM-1","issue":"2","issued":{"date-parts":[["2009"]]},"page":"347-358","publisher":"Microbiology Society","title":"Analysis of the entire genomes of torque teno midi virus variants in chimpanzees: infrequent cross-species infection between humans and chimpanzees","type":"article-journal","volume":"90"},"uris":["http://www.mendeley.com/documents/?uuid=ed877dd4-52b9-46c0-9a18-928a43948067"]}],"mendeley":{"formattedCitation":"[160]","plainTextFormattedCitation":"[160]","previouslyFormattedCitation":"[160]"},"properties":{"noteIndex":0},"schema":"https://github.com/citation-style-language/schema/raw/master/csl-citation.json"}</w:instrText>
            </w:r>
            <w:r w:rsidRPr="00720A83">
              <w:rPr>
                <w:lang w:val="en-GB"/>
              </w:rPr>
              <w:fldChar w:fldCharType="separate"/>
            </w:r>
            <w:r w:rsidR="001B28C6" w:rsidRPr="001B28C6">
              <w:rPr>
                <w:noProof/>
                <w:lang w:val="en-GB"/>
              </w:rPr>
              <w:t>[160]</w:t>
            </w:r>
            <w:r w:rsidRPr="00720A83">
              <w:rPr>
                <w:lang w:val="en-GB"/>
              </w:rPr>
              <w:fldChar w:fldCharType="end"/>
            </w:r>
          </w:p>
        </w:tc>
        <w:tc>
          <w:tcPr>
            <w:tcW w:w="3171" w:type="dxa"/>
          </w:tcPr>
          <w:p w14:paraId="6A45E582" w14:textId="77777777" w:rsidR="000F23F9" w:rsidRPr="00720A83" w:rsidRDefault="000F23F9" w:rsidP="002E4B6E">
            <w:pPr>
              <w:pStyle w:val="ListParagraph"/>
              <w:numPr>
                <w:ilvl w:val="0"/>
                <w:numId w:val="7"/>
              </w:numPr>
              <w:jc w:val="left"/>
              <w:rPr>
                <w:lang w:val="en-GB"/>
              </w:rPr>
            </w:pPr>
            <w:r w:rsidRPr="00720A83">
              <w:rPr>
                <w:lang w:val="en-GB"/>
              </w:rPr>
              <w:t xml:space="preserve">73 of 74 chimpanzees in </w:t>
            </w:r>
            <w:proofErr w:type="spellStart"/>
            <w:r w:rsidRPr="00720A83">
              <w:rPr>
                <w:lang w:val="en-GB"/>
              </w:rPr>
              <w:t>capitivity</w:t>
            </w:r>
            <w:proofErr w:type="spellEnd"/>
            <w:r w:rsidRPr="00720A83">
              <w:rPr>
                <w:lang w:val="en-GB"/>
              </w:rPr>
              <w:t xml:space="preserve"> tested positive for human TTV and TTMV</w:t>
            </w:r>
          </w:p>
          <w:p w14:paraId="16828E29" w14:textId="77777777" w:rsidR="000F23F9" w:rsidRPr="00720A83" w:rsidRDefault="000F23F9" w:rsidP="002E4B6E">
            <w:pPr>
              <w:pStyle w:val="ListParagraph"/>
              <w:numPr>
                <w:ilvl w:val="0"/>
                <w:numId w:val="7"/>
              </w:numPr>
              <w:jc w:val="left"/>
              <w:rPr>
                <w:lang w:val="en-GB"/>
              </w:rPr>
            </w:pPr>
            <w:r w:rsidRPr="00720A83">
              <w:rPr>
                <w:lang w:val="en-GB"/>
              </w:rPr>
              <w:t>Coinfection of human TTV, TTMDV and simian TTMDV in one healthy human subject.</w:t>
            </w:r>
          </w:p>
          <w:p w14:paraId="29947DE2" w14:textId="77777777" w:rsidR="000F23F9" w:rsidRPr="00720A83" w:rsidRDefault="000F23F9" w:rsidP="002E4B6E">
            <w:pPr>
              <w:pStyle w:val="ListParagraph"/>
              <w:numPr>
                <w:ilvl w:val="0"/>
                <w:numId w:val="7"/>
              </w:numPr>
              <w:jc w:val="left"/>
              <w:rPr>
                <w:lang w:val="en-GB"/>
              </w:rPr>
            </w:pPr>
            <w:r w:rsidRPr="00720A83">
              <w:rPr>
                <w:lang w:val="en-GB"/>
              </w:rPr>
              <w:t>Chimpanzee TTV/TTMV phylogenetically clustered with human TTV/TTMV</w:t>
            </w:r>
          </w:p>
        </w:tc>
        <w:tc>
          <w:tcPr>
            <w:tcW w:w="0" w:type="auto"/>
          </w:tcPr>
          <w:p w14:paraId="40AE096A" w14:textId="77777777" w:rsidR="000F23F9" w:rsidRPr="00720A83" w:rsidRDefault="000F23F9" w:rsidP="002E4B6E">
            <w:pPr>
              <w:jc w:val="left"/>
              <w:rPr>
                <w:lang w:val="en-GB"/>
              </w:rPr>
            </w:pPr>
            <w:r w:rsidRPr="00720A83">
              <w:rPr>
                <w:lang w:val="en-GB"/>
              </w:rPr>
              <w:t>Zoonotic/Anthroponotic</w:t>
            </w:r>
          </w:p>
        </w:tc>
        <w:tc>
          <w:tcPr>
            <w:tcW w:w="0" w:type="auto"/>
          </w:tcPr>
          <w:p w14:paraId="6FABF7D4" w14:textId="77777777" w:rsidR="000F23F9" w:rsidRPr="00720A83" w:rsidRDefault="000F23F9" w:rsidP="002E4B6E">
            <w:pPr>
              <w:jc w:val="left"/>
              <w:rPr>
                <w:lang w:val="en-GB"/>
              </w:rPr>
            </w:pPr>
          </w:p>
        </w:tc>
      </w:tr>
      <w:tr w:rsidR="000F23F9" w:rsidRPr="00720A83" w14:paraId="10963A62" w14:textId="77777777" w:rsidTr="002E4B6E">
        <w:trPr>
          <w:jc w:val="center"/>
        </w:trPr>
        <w:tc>
          <w:tcPr>
            <w:tcW w:w="1460" w:type="dxa"/>
          </w:tcPr>
          <w:p w14:paraId="0A58C8B8" w14:textId="609C4DBD" w:rsidR="000F23F9" w:rsidRPr="00720A83" w:rsidRDefault="000F23F9" w:rsidP="002E4B6E">
            <w:pPr>
              <w:jc w:val="left"/>
              <w:rPr>
                <w:lang w:val="en-GB"/>
              </w:rPr>
            </w:pPr>
            <w:r w:rsidRPr="00720A83">
              <w:rPr>
                <w:lang w:val="en-GB"/>
              </w:rPr>
              <w:t xml:space="preserve">Iwaki et al. </w:t>
            </w:r>
            <w:r w:rsidRPr="00720A83">
              <w:rPr>
                <w:lang w:val="en-GB"/>
              </w:rPr>
              <w:fldChar w:fldCharType="begin" w:fldLock="1"/>
            </w:r>
            <w:r w:rsidR="001320A5">
              <w:rPr>
                <w:lang w:val="en-GB"/>
              </w:rPr>
              <w:instrText>ADDIN CSL_CITATION {"citationItems":[{"id":"ITEM-1","itemData":{"ISSN":"1386-6346","author":[{"dropping-particle":"","family":"Iwaki","given":"Yoko","non-dropping-particle":"","parse-names":false,"suffix":""},{"dropping-particle":"","family":"Aiba","given":"Naoto","non-dropping-particle":"","parse-names":false,"suffix":""},{"dropping-particle":"","family":"Tran","given":"Huy Thien Tuan","non-dropping-particle":"","parse-names":false,"suffix":""},{"dropping-particle":"","family":"Ding","given":"Xin","non-dropping-particle":"","parse-names":false,"suffix":""},{"dropping-particle":"","family":"Hayashi","given":"Shigeki","non-dropping-particle":"","parse-names":false,"suffix":""},{"dropping-particle":"","family":"Arakawa","given":"Yasuyuki","non-dropping-particle":"","parse-names":false,"suffix":""},{"dropping-particle":"","family":"Sata","given":"Tetsutaro","non-dropping-particle":"","parse-names":false,"suffix":""},{"dropping-particle":"","family":"Abe","given":"Kenji","non-dropping-particle":"","parse-names":false,"suffix":""}],"container-title":"Hepatology research","id":"ITEM-1","issue":"2","issued":{"date-parts":[["2003"]]},"page":"135-142","publisher":"Elsevier","title":"Simian TT virus (s-TTV) infection in patients with liver diseases","type":"article-journal","volume":"25"},"uris":["http://www.mendeley.com/documents/?uuid=7a0c7151-f91d-4635-bbee-a05d9da0bd11"]}],"mendeley":{"formattedCitation":"[161]","plainTextFormattedCitation":"[161]","previouslyFormattedCitation":"[161]"},"properties":{"noteIndex":0},"schema":"https://github.com/citation-style-language/schema/raw/master/csl-citation.json"}</w:instrText>
            </w:r>
            <w:r w:rsidRPr="00720A83">
              <w:rPr>
                <w:lang w:val="en-GB"/>
              </w:rPr>
              <w:fldChar w:fldCharType="separate"/>
            </w:r>
            <w:r w:rsidR="001B28C6" w:rsidRPr="001B28C6">
              <w:rPr>
                <w:noProof/>
                <w:lang w:val="en-GB"/>
              </w:rPr>
              <w:t>[161]</w:t>
            </w:r>
            <w:r w:rsidRPr="00720A83">
              <w:rPr>
                <w:lang w:val="en-GB"/>
              </w:rPr>
              <w:fldChar w:fldCharType="end"/>
            </w:r>
          </w:p>
        </w:tc>
        <w:tc>
          <w:tcPr>
            <w:tcW w:w="3171" w:type="dxa"/>
          </w:tcPr>
          <w:p w14:paraId="0B18E076" w14:textId="77777777" w:rsidR="000F23F9" w:rsidRPr="00720A83" w:rsidRDefault="000F23F9" w:rsidP="002E4B6E">
            <w:pPr>
              <w:pStyle w:val="ListParagraph"/>
              <w:numPr>
                <w:ilvl w:val="0"/>
                <w:numId w:val="7"/>
              </w:numPr>
              <w:jc w:val="left"/>
              <w:rPr>
                <w:lang w:val="en-GB"/>
              </w:rPr>
            </w:pPr>
            <w:r w:rsidRPr="00720A83">
              <w:rPr>
                <w:lang w:val="en-GB"/>
              </w:rPr>
              <w:t>Simian-associated TTVs found in 10.5% of a samples from a Japanese cohort</w:t>
            </w:r>
          </w:p>
          <w:p w14:paraId="5467C963" w14:textId="77777777" w:rsidR="000F23F9" w:rsidRPr="00720A83" w:rsidRDefault="000F23F9" w:rsidP="002E4B6E">
            <w:pPr>
              <w:pStyle w:val="ListParagraph"/>
              <w:numPr>
                <w:ilvl w:val="0"/>
                <w:numId w:val="7"/>
              </w:numPr>
              <w:jc w:val="left"/>
              <w:rPr>
                <w:lang w:val="en-GB"/>
              </w:rPr>
            </w:pPr>
            <w:r w:rsidRPr="00720A83">
              <w:rPr>
                <w:lang w:val="en-GB"/>
              </w:rPr>
              <w:lastRenderedPageBreak/>
              <w:t>Phylogenetically distinct from human TTVs.</w:t>
            </w:r>
          </w:p>
        </w:tc>
        <w:tc>
          <w:tcPr>
            <w:tcW w:w="0" w:type="auto"/>
          </w:tcPr>
          <w:p w14:paraId="2CA5AF7C" w14:textId="77777777" w:rsidR="000F23F9" w:rsidRPr="00720A83" w:rsidRDefault="000F23F9" w:rsidP="002E4B6E">
            <w:pPr>
              <w:jc w:val="left"/>
              <w:rPr>
                <w:lang w:val="en-GB"/>
              </w:rPr>
            </w:pPr>
            <w:r w:rsidRPr="00720A83">
              <w:rPr>
                <w:lang w:val="en-GB"/>
              </w:rPr>
              <w:lastRenderedPageBreak/>
              <w:t>Zoonotic</w:t>
            </w:r>
          </w:p>
        </w:tc>
        <w:tc>
          <w:tcPr>
            <w:tcW w:w="0" w:type="auto"/>
          </w:tcPr>
          <w:p w14:paraId="6B49FDB0" w14:textId="77777777" w:rsidR="000F23F9" w:rsidRPr="00720A83" w:rsidRDefault="000F23F9" w:rsidP="002E4B6E">
            <w:pPr>
              <w:jc w:val="left"/>
              <w:rPr>
                <w:lang w:val="en-GB"/>
              </w:rPr>
            </w:pPr>
          </w:p>
        </w:tc>
      </w:tr>
      <w:bookmarkEnd w:id="35"/>
      <w:bookmarkEnd w:id="36"/>
    </w:tbl>
    <w:p w14:paraId="6E4A7560" w14:textId="77777777" w:rsidR="000F23F9" w:rsidRPr="00720A83" w:rsidRDefault="000F23F9" w:rsidP="000F23F9">
      <w:pPr>
        <w:rPr>
          <w:lang w:val="en-GB"/>
        </w:rPr>
      </w:pPr>
    </w:p>
    <w:p w14:paraId="22DA5E35" w14:textId="41F6443E" w:rsidR="00266A09" w:rsidRPr="00720A83" w:rsidRDefault="00266A09" w:rsidP="000F23F9">
      <w:pPr>
        <w:pStyle w:val="Heading1"/>
        <w:rPr>
          <w:lang w:val="en-GB"/>
        </w:rPr>
      </w:pPr>
      <w:r w:rsidRPr="00720A83">
        <w:rPr>
          <w:lang w:val="en-GB"/>
        </w:rPr>
        <w:br w:type="page"/>
      </w:r>
    </w:p>
    <w:p w14:paraId="12901BC9" w14:textId="2E5CD6F2" w:rsidR="00907D92" w:rsidRPr="00720A83" w:rsidRDefault="00266A09" w:rsidP="00907D92">
      <w:pPr>
        <w:pStyle w:val="Heading1"/>
        <w:rPr>
          <w:rFonts w:cs="Arial"/>
          <w:lang w:val="en-GB"/>
        </w:rPr>
      </w:pPr>
      <w:bookmarkStart w:id="37" w:name="_Toc63343250"/>
      <w:r w:rsidRPr="00720A83">
        <w:rPr>
          <w:rFonts w:cs="Arial"/>
          <w:lang w:val="en-GB"/>
        </w:rPr>
        <w:lastRenderedPageBreak/>
        <w:t>Checklist</w:t>
      </w:r>
      <w:bookmarkEnd w:id="37"/>
    </w:p>
    <w:p w14:paraId="3AAEC487" w14:textId="03055B26" w:rsidR="00266A09" w:rsidRPr="00720A83" w:rsidRDefault="00266A09" w:rsidP="00266A09">
      <w:pPr>
        <w:pStyle w:val="ListParagraph"/>
        <w:numPr>
          <w:ilvl w:val="0"/>
          <w:numId w:val="22"/>
        </w:numPr>
        <w:rPr>
          <w:lang w:val="en-GB"/>
        </w:rPr>
      </w:pPr>
      <w:r w:rsidRPr="00720A83">
        <w:rPr>
          <w:rFonts w:cs="Arial"/>
          <w:sz w:val="20"/>
          <w:szCs w:val="20"/>
          <w:lang w:val="en-GB"/>
        </w:rPr>
        <w:t>good use of figures and appropriate use of legends and references</w:t>
      </w:r>
    </w:p>
    <w:p w14:paraId="7F866750" w14:textId="5BD9E12D" w:rsidR="00266A09" w:rsidRPr="00720A83" w:rsidRDefault="00266A09" w:rsidP="00266A09">
      <w:pPr>
        <w:pStyle w:val="ListParagraph"/>
        <w:numPr>
          <w:ilvl w:val="0"/>
          <w:numId w:val="22"/>
        </w:numPr>
        <w:rPr>
          <w:lang w:val="en-GB"/>
        </w:rPr>
      </w:pPr>
      <w:r w:rsidRPr="00720A83">
        <w:rPr>
          <w:rFonts w:cs="Arial"/>
          <w:sz w:val="20"/>
          <w:szCs w:val="20"/>
          <w:lang w:val="en-GB"/>
        </w:rPr>
        <w:t>“general-to-specific” structure</w:t>
      </w:r>
    </w:p>
    <w:p w14:paraId="50A06525" w14:textId="7C293218"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Understandable to the non-specialist</w:t>
      </w:r>
    </w:p>
    <w:p w14:paraId="54F624F7"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Introduction with relevance of the review topic, aims and roadmap present</w:t>
      </w:r>
    </w:p>
    <w:p w14:paraId="1CBE1E5A"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Logical transitions between topics</w:t>
      </w:r>
    </w:p>
    <w:p w14:paraId="0688A903"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Conclusions and perspectives present</w:t>
      </w:r>
    </w:p>
    <w:p w14:paraId="5373AF70" w14:textId="2DC3C6D1"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Highlights limitations / challenges / questions in field.</w:t>
      </w:r>
    </w:p>
    <w:p w14:paraId="4AAEF87F" w14:textId="13ECCA75"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Provides (few) directions for future experimental work based on the limits and challenges mentioned</w:t>
      </w:r>
    </w:p>
    <w:p w14:paraId="694D0D22" w14:textId="77777777"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Clear and relevant figures</w:t>
      </w:r>
    </w:p>
    <w:p w14:paraId="7E1FA64B" w14:textId="77777777" w:rsidR="00266A09" w:rsidRPr="00720A83" w:rsidRDefault="00266A09" w:rsidP="00266A09">
      <w:pPr>
        <w:numPr>
          <w:ilvl w:val="0"/>
          <w:numId w:val="22"/>
        </w:numPr>
        <w:spacing w:after="0" w:line="240" w:lineRule="auto"/>
        <w:jc w:val="left"/>
        <w:rPr>
          <w:rFonts w:cs="Arial"/>
          <w:sz w:val="20"/>
          <w:szCs w:val="20"/>
          <w:lang w:val="en-GB"/>
        </w:rPr>
      </w:pPr>
    </w:p>
    <w:p w14:paraId="7BC128A3" w14:textId="77777777" w:rsidR="00266A09" w:rsidRPr="00720A83" w:rsidRDefault="00266A09" w:rsidP="00266A09">
      <w:pPr>
        <w:rPr>
          <w:lang w:val="en-GB"/>
        </w:rPr>
      </w:pPr>
    </w:p>
    <w:sectPr w:rsidR="00266A09" w:rsidRPr="00720A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Cedric Tan" w:date="2021-02-02T09:33:00Z" w:initials="CT">
    <w:p w14:paraId="3AD21671" w14:textId="77777777" w:rsidR="001320A5" w:rsidRPr="003212BF" w:rsidRDefault="001320A5" w:rsidP="00025617">
      <w:pPr>
        <w:rPr>
          <w:lang w:val="en-US"/>
        </w:rPr>
      </w:pPr>
      <w:r>
        <w:rPr>
          <w:rStyle w:val="CommentReference"/>
        </w:rPr>
        <w:annotationRef/>
      </w:r>
      <w:r>
        <w:rPr>
          <w:lang w:val="en-US"/>
        </w:rPr>
        <w:t xml:space="preserve">Also when you talk about the genome am assuming you’re going to be talking about what the different proteins do, comparing within and between </w:t>
      </w:r>
      <w:proofErr w:type="spellStart"/>
      <w:r>
        <w:rPr>
          <w:lang w:val="en-US"/>
        </w:rPr>
        <w:t>familes</w:t>
      </w:r>
      <w:proofErr w:type="spellEnd"/>
      <w:r>
        <w:rPr>
          <w:lang w:val="en-US"/>
        </w:rPr>
        <w:t xml:space="preserve"> </w:t>
      </w:r>
      <w:proofErr w:type="spellStart"/>
      <w:r>
        <w:rPr>
          <w:lang w:val="en-US"/>
        </w:rPr>
        <w:t>etc</w:t>
      </w:r>
      <w:proofErr w:type="spellEnd"/>
      <w:r>
        <w:rPr>
          <w:lang w:val="en-US"/>
        </w:rPr>
        <w:t xml:space="preserve">? </w:t>
      </w:r>
    </w:p>
    <w:p w14:paraId="28B3B1FD" w14:textId="77777777" w:rsidR="001320A5" w:rsidRDefault="001320A5" w:rsidP="00025617">
      <w:pPr>
        <w:pStyle w:val="CommentText"/>
      </w:pPr>
    </w:p>
  </w:comment>
  <w:comment w:id="7" w:author="Cedric Tan" w:date="2021-02-02T09:20:00Z" w:initials="CT">
    <w:p w14:paraId="7A46ADC5" w14:textId="77777777" w:rsidR="001320A5" w:rsidRDefault="001320A5" w:rsidP="00BB3E3F">
      <w:pPr>
        <w:pStyle w:val="CommentText"/>
      </w:pPr>
      <w:r>
        <w:rPr>
          <w:rStyle w:val="CommentReference"/>
        </w:rPr>
        <w:annotationRef/>
      </w:r>
      <w:r>
        <w:t xml:space="preserve">The above section is a little disjointed especially the last few sentences, which don’t really follow the </w:t>
      </w:r>
      <w:proofErr w:type="spellStart"/>
      <w:r>
        <w:t>preceeding</w:t>
      </w:r>
      <w:proofErr w:type="spellEnd"/>
      <w:r>
        <w:t xml:space="preserve"> ones.</w:t>
      </w:r>
    </w:p>
  </w:comment>
  <w:comment w:id="12" w:author="Cedric Tan" w:date="2021-02-02T09:20:00Z" w:initials="CT">
    <w:p w14:paraId="301E7BC8" w14:textId="5F841A3E" w:rsidR="001320A5" w:rsidRDefault="001320A5">
      <w:pPr>
        <w:pStyle w:val="CommentText"/>
      </w:pPr>
      <w:r>
        <w:rPr>
          <w:rStyle w:val="CommentReference"/>
        </w:rPr>
        <w:annotationRef/>
      </w:r>
      <w:r>
        <w:t>Not sure your reader is going to know what this means exactly – perhaps include a footnote to explain</w:t>
      </w:r>
    </w:p>
  </w:comment>
  <w:comment w:id="13" w:author="Cedric Tan" w:date="2021-02-02T09:21:00Z" w:initials="CT">
    <w:p w14:paraId="70C09D46" w14:textId="4C433354" w:rsidR="001320A5" w:rsidRDefault="001320A5">
      <w:pPr>
        <w:pStyle w:val="CommentText"/>
      </w:pPr>
      <w:r>
        <w:rPr>
          <w:rStyle w:val="CommentReference"/>
        </w:rPr>
        <w:annotationRef/>
      </w:r>
      <w:r>
        <w:t>It’s not clear to me how many genes/proteins they are within the family. What are the core genes?</w:t>
      </w:r>
    </w:p>
  </w:comment>
  <w:comment w:id="15" w:author="Cedric Tan" w:date="2021-02-02T09:21:00Z" w:initials="CT">
    <w:p w14:paraId="62B81D6C" w14:textId="5B957EC6" w:rsidR="001320A5" w:rsidRDefault="001320A5">
      <w:pPr>
        <w:pStyle w:val="CommentText"/>
      </w:pPr>
      <w:r>
        <w:rPr>
          <w:rStyle w:val="CommentReference"/>
        </w:rPr>
        <w:annotationRef/>
      </w:r>
      <w:r>
        <w:t>Mutations themselves don’t aid in immune escape – need to be precise in your language</w:t>
      </w:r>
    </w:p>
  </w:comment>
  <w:comment w:id="16" w:author="Cedric Tan" w:date="2021-02-02T09:22:00Z" w:initials="CT">
    <w:p w14:paraId="7AAC2EB5" w14:textId="2FACFC82" w:rsidR="001320A5" w:rsidRDefault="001320A5">
      <w:pPr>
        <w:pStyle w:val="CommentText"/>
      </w:pPr>
      <w:r>
        <w:rPr>
          <w:rStyle w:val="CommentReference"/>
        </w:rPr>
        <w:annotationRef/>
      </w:r>
      <w:r>
        <w:t>It’s always better to cite references to make the sentences flow better. Tell a story and give reference.</w:t>
      </w:r>
    </w:p>
  </w:comment>
  <w:comment w:id="17" w:author="Cedric Tan" w:date="2021-02-02T09:22:00Z" w:initials="CT">
    <w:p w14:paraId="5A8FD621" w14:textId="0B75D2E6" w:rsidR="001320A5" w:rsidRDefault="001320A5">
      <w:pPr>
        <w:pStyle w:val="CommentText"/>
      </w:pPr>
      <w:r>
        <w:rPr>
          <w:rStyle w:val="CommentReference"/>
        </w:rPr>
        <w:annotationRef/>
      </w:r>
      <w:r>
        <w:t xml:space="preserve">How do they compare to other single stranded DNA viruses?  </w:t>
      </w:r>
    </w:p>
  </w:comment>
  <w:comment w:id="20" w:author="Cedric Tan" w:date="2021-02-02T09:33:00Z" w:initials="CT">
    <w:p w14:paraId="1C513394" w14:textId="77777777" w:rsidR="001320A5" w:rsidRDefault="001320A5" w:rsidP="00E57DB9">
      <w:pPr>
        <w:rPr>
          <w:lang w:val="en-US"/>
        </w:rPr>
      </w:pPr>
      <w:r>
        <w:rPr>
          <w:rStyle w:val="CommentReference"/>
        </w:rPr>
        <w:annotationRef/>
      </w:r>
      <w:r>
        <w:rPr>
          <w:lang w:val="en-US"/>
        </w:rPr>
        <w:t xml:space="preserve">Assuming you’re going to be discussing more about host range? Need more detail – mechanisms need to be included. </w:t>
      </w:r>
    </w:p>
    <w:p w14:paraId="1B996291" w14:textId="723488E8" w:rsidR="001320A5" w:rsidRDefault="001320A5">
      <w:pPr>
        <w:pStyle w:val="CommentText"/>
      </w:pPr>
    </w:p>
  </w:comment>
  <w:comment w:id="22" w:author="Cedric Tan" w:date="2021-02-02T09:35:00Z" w:initials="CT">
    <w:p w14:paraId="18E4E5AD" w14:textId="1BF9FD2A" w:rsidR="001320A5" w:rsidRDefault="001320A5">
      <w:pPr>
        <w:pStyle w:val="CommentText"/>
      </w:pPr>
      <w:r>
        <w:rPr>
          <w:rStyle w:val="CommentReference"/>
        </w:rPr>
        <w:annotationRef/>
      </w:r>
      <w:r>
        <w:rPr>
          <w:rFonts w:cs="Arial"/>
        </w:rPr>
        <w:t>How do they infect? Is anything know about the mechanism of infection?</w:t>
      </w:r>
    </w:p>
  </w:comment>
  <w:comment w:id="23" w:author="Cedric Tan" w:date="2021-02-02T09:36:00Z" w:initials="CT">
    <w:p w14:paraId="34C9B763" w14:textId="7670F7DD" w:rsidR="001320A5" w:rsidRDefault="001320A5">
      <w:pPr>
        <w:pStyle w:val="CommentText"/>
      </w:pPr>
      <w:r>
        <w:rPr>
          <w:rStyle w:val="CommentReference"/>
        </w:rPr>
        <w:annotationRef/>
      </w:r>
      <w:r>
        <w:t>What does that mean exactly?</w:t>
      </w:r>
    </w:p>
  </w:comment>
  <w:comment w:id="25" w:author="Cedric Tan" w:date="2021-02-02T09:38:00Z" w:initials="CT">
    <w:p w14:paraId="48AB747F" w14:textId="6F7C2FEF" w:rsidR="001320A5" w:rsidRDefault="001320A5">
      <w:pPr>
        <w:pStyle w:val="CommentText"/>
      </w:pPr>
      <w:r>
        <w:rPr>
          <w:rStyle w:val="CommentReference"/>
        </w:rPr>
        <w:annotationRef/>
      </w:r>
      <w:r>
        <w:t>Also quantifiable right?</w:t>
      </w:r>
    </w:p>
  </w:comment>
  <w:comment w:id="29" w:author="Cedric Tan" w:date="2021-02-02T13:07:00Z" w:initials="CT">
    <w:p w14:paraId="2708A5F3" w14:textId="69C4AE40" w:rsidR="001320A5" w:rsidRDefault="001320A5">
      <w:pPr>
        <w:pStyle w:val="CommentText"/>
      </w:pPr>
      <w:r>
        <w:rPr>
          <w:rStyle w:val="CommentReference"/>
        </w:rPr>
        <w:annotationRef/>
      </w:r>
      <w:r>
        <w:t>expla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8B3B1FD" w15:done="0"/>
  <w15:commentEx w15:paraId="7A46ADC5" w15:done="0"/>
  <w15:commentEx w15:paraId="301E7BC8" w15:done="0"/>
  <w15:commentEx w15:paraId="70C09D46" w15:done="0"/>
  <w15:commentEx w15:paraId="62B81D6C" w15:done="0"/>
  <w15:commentEx w15:paraId="7AAC2EB5" w15:done="0"/>
  <w15:commentEx w15:paraId="5A8FD621" w15:done="0"/>
  <w15:commentEx w15:paraId="1B996291" w15:done="0"/>
  <w15:commentEx w15:paraId="18E4E5AD" w15:done="0"/>
  <w15:commentEx w15:paraId="34C9B763" w15:done="0"/>
  <w15:commentEx w15:paraId="48AB747F" w15:done="0"/>
  <w15:commentEx w15:paraId="2708A5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39AEB" w16cex:dateUtc="2021-02-02T01:33:00Z"/>
  <w16cex:commentExtensible w16cex:durableId="23C397EB" w16cex:dateUtc="2021-02-02T01:20:00Z"/>
  <w16cex:commentExtensible w16cex:durableId="23C397F8" w16cex:dateUtc="2021-02-02T01:20:00Z"/>
  <w16cex:commentExtensible w16cex:durableId="23C3980F" w16cex:dateUtc="2021-02-02T01:21:00Z"/>
  <w16cex:commentExtensible w16cex:durableId="23C39828" w16cex:dateUtc="2021-02-02T01:21:00Z"/>
  <w16cex:commentExtensible w16cex:durableId="23C39844" w16cex:dateUtc="2021-02-02T01:22:00Z"/>
  <w16cex:commentExtensible w16cex:durableId="23C39856" w16cex:dateUtc="2021-02-02T01:22:00Z"/>
  <w16cex:commentExtensible w16cex:durableId="23C39AE1" w16cex:dateUtc="2021-02-02T01:33:00Z"/>
  <w16cex:commentExtensible w16cex:durableId="23C39B59" w16cex:dateUtc="2021-02-02T01:35:00Z"/>
  <w16cex:commentExtensible w16cex:durableId="23C39BB8" w16cex:dateUtc="2021-02-02T01:36:00Z"/>
  <w16cex:commentExtensible w16cex:durableId="23C39C0C" w16cex:dateUtc="2021-02-02T01:38:00Z"/>
  <w16cex:commentExtensible w16cex:durableId="23C3CD07" w16cex:dateUtc="2021-02-02T0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8B3B1FD" w16cid:durableId="23C39AEB"/>
  <w16cid:commentId w16cid:paraId="7A46ADC5" w16cid:durableId="23C397EB"/>
  <w16cid:commentId w16cid:paraId="301E7BC8" w16cid:durableId="23C397F8"/>
  <w16cid:commentId w16cid:paraId="70C09D46" w16cid:durableId="23C3980F"/>
  <w16cid:commentId w16cid:paraId="62B81D6C" w16cid:durableId="23C39828"/>
  <w16cid:commentId w16cid:paraId="7AAC2EB5" w16cid:durableId="23C39844"/>
  <w16cid:commentId w16cid:paraId="5A8FD621" w16cid:durableId="23C39856"/>
  <w16cid:commentId w16cid:paraId="1B996291" w16cid:durableId="23C39AE1"/>
  <w16cid:commentId w16cid:paraId="18E4E5AD" w16cid:durableId="23C39B59"/>
  <w16cid:commentId w16cid:paraId="34C9B763" w16cid:durableId="23C39BB8"/>
  <w16cid:commentId w16cid:paraId="48AB747F" w16cid:durableId="23C39C0C"/>
  <w16cid:commentId w16cid:paraId="2708A5F3" w16cid:durableId="23C3CD0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E65C157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C6259E"/>
    <w:multiLevelType w:val="hybridMultilevel"/>
    <w:tmpl w:val="0CD815D2"/>
    <w:lvl w:ilvl="0" w:tplc="67D4BA9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9D2408"/>
    <w:multiLevelType w:val="hybridMultilevel"/>
    <w:tmpl w:val="8A6E1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7153A"/>
    <w:multiLevelType w:val="hybridMultilevel"/>
    <w:tmpl w:val="27CAB3F6"/>
    <w:lvl w:ilvl="0" w:tplc="8A185178">
      <w:start w:val="1"/>
      <w:numFmt w:val="bullet"/>
      <w:lvlText w:val="-"/>
      <w:lvlJc w:val="left"/>
      <w:pPr>
        <w:tabs>
          <w:tab w:val="num" w:pos="720"/>
        </w:tabs>
        <w:ind w:left="720" w:hanging="360"/>
      </w:pPr>
      <w:rPr>
        <w:rFonts w:ascii="Times New Roman" w:hAnsi="Times New Roman" w:hint="default"/>
      </w:rPr>
    </w:lvl>
    <w:lvl w:ilvl="1" w:tplc="C85058DC" w:tentative="1">
      <w:start w:val="1"/>
      <w:numFmt w:val="bullet"/>
      <w:lvlText w:val="-"/>
      <w:lvlJc w:val="left"/>
      <w:pPr>
        <w:tabs>
          <w:tab w:val="num" w:pos="1440"/>
        </w:tabs>
        <w:ind w:left="1440" w:hanging="360"/>
      </w:pPr>
      <w:rPr>
        <w:rFonts w:ascii="Times New Roman" w:hAnsi="Times New Roman" w:hint="default"/>
      </w:rPr>
    </w:lvl>
    <w:lvl w:ilvl="2" w:tplc="88768EEC" w:tentative="1">
      <w:start w:val="1"/>
      <w:numFmt w:val="bullet"/>
      <w:lvlText w:val="-"/>
      <w:lvlJc w:val="left"/>
      <w:pPr>
        <w:tabs>
          <w:tab w:val="num" w:pos="2160"/>
        </w:tabs>
        <w:ind w:left="2160" w:hanging="360"/>
      </w:pPr>
      <w:rPr>
        <w:rFonts w:ascii="Times New Roman" w:hAnsi="Times New Roman" w:hint="default"/>
      </w:rPr>
    </w:lvl>
    <w:lvl w:ilvl="3" w:tplc="86E6C858" w:tentative="1">
      <w:start w:val="1"/>
      <w:numFmt w:val="bullet"/>
      <w:lvlText w:val="-"/>
      <w:lvlJc w:val="left"/>
      <w:pPr>
        <w:tabs>
          <w:tab w:val="num" w:pos="2880"/>
        </w:tabs>
        <w:ind w:left="2880" w:hanging="360"/>
      </w:pPr>
      <w:rPr>
        <w:rFonts w:ascii="Times New Roman" w:hAnsi="Times New Roman" w:hint="default"/>
      </w:rPr>
    </w:lvl>
    <w:lvl w:ilvl="4" w:tplc="801C5B64" w:tentative="1">
      <w:start w:val="1"/>
      <w:numFmt w:val="bullet"/>
      <w:lvlText w:val="-"/>
      <w:lvlJc w:val="left"/>
      <w:pPr>
        <w:tabs>
          <w:tab w:val="num" w:pos="3600"/>
        </w:tabs>
        <w:ind w:left="3600" w:hanging="360"/>
      </w:pPr>
      <w:rPr>
        <w:rFonts w:ascii="Times New Roman" w:hAnsi="Times New Roman" w:hint="default"/>
      </w:rPr>
    </w:lvl>
    <w:lvl w:ilvl="5" w:tplc="7E62F4A0" w:tentative="1">
      <w:start w:val="1"/>
      <w:numFmt w:val="bullet"/>
      <w:lvlText w:val="-"/>
      <w:lvlJc w:val="left"/>
      <w:pPr>
        <w:tabs>
          <w:tab w:val="num" w:pos="4320"/>
        </w:tabs>
        <w:ind w:left="4320" w:hanging="360"/>
      </w:pPr>
      <w:rPr>
        <w:rFonts w:ascii="Times New Roman" w:hAnsi="Times New Roman" w:hint="default"/>
      </w:rPr>
    </w:lvl>
    <w:lvl w:ilvl="6" w:tplc="516CEDA8" w:tentative="1">
      <w:start w:val="1"/>
      <w:numFmt w:val="bullet"/>
      <w:lvlText w:val="-"/>
      <w:lvlJc w:val="left"/>
      <w:pPr>
        <w:tabs>
          <w:tab w:val="num" w:pos="5040"/>
        </w:tabs>
        <w:ind w:left="5040" w:hanging="360"/>
      </w:pPr>
      <w:rPr>
        <w:rFonts w:ascii="Times New Roman" w:hAnsi="Times New Roman" w:hint="default"/>
      </w:rPr>
    </w:lvl>
    <w:lvl w:ilvl="7" w:tplc="F2F2E166" w:tentative="1">
      <w:start w:val="1"/>
      <w:numFmt w:val="bullet"/>
      <w:lvlText w:val="-"/>
      <w:lvlJc w:val="left"/>
      <w:pPr>
        <w:tabs>
          <w:tab w:val="num" w:pos="5760"/>
        </w:tabs>
        <w:ind w:left="5760" w:hanging="360"/>
      </w:pPr>
      <w:rPr>
        <w:rFonts w:ascii="Times New Roman" w:hAnsi="Times New Roman" w:hint="default"/>
      </w:rPr>
    </w:lvl>
    <w:lvl w:ilvl="8" w:tplc="876A90A4"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07213C02"/>
    <w:multiLevelType w:val="hybridMultilevel"/>
    <w:tmpl w:val="7BD04DEA"/>
    <w:lvl w:ilvl="0" w:tplc="DE4E0858">
      <w:numFmt w:val="bullet"/>
      <w:lvlText w:val="-"/>
      <w:lvlJc w:val="left"/>
      <w:pPr>
        <w:ind w:left="720" w:hanging="360"/>
      </w:pPr>
      <w:rPr>
        <w:rFonts w:ascii="Arial" w:eastAsiaTheme="minorHAnsi" w:hAnsi="Arial" w:cs="Arial" w:hint="default"/>
        <w:color w:val="1C1D1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BC341B"/>
    <w:multiLevelType w:val="hybridMultilevel"/>
    <w:tmpl w:val="3C32A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B10AE7"/>
    <w:multiLevelType w:val="hybridMultilevel"/>
    <w:tmpl w:val="81BCAAAE"/>
    <w:lvl w:ilvl="0" w:tplc="B3461900">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0D0416E7"/>
    <w:multiLevelType w:val="hybridMultilevel"/>
    <w:tmpl w:val="DF7ADAEE"/>
    <w:lvl w:ilvl="0" w:tplc="D93ECAA6">
      <w:start w:val="7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 w15:restartNumberingAfterBreak="0">
    <w:nsid w:val="113F57B8"/>
    <w:multiLevelType w:val="hybridMultilevel"/>
    <w:tmpl w:val="0BBA2E62"/>
    <w:lvl w:ilvl="0" w:tplc="0F16334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27373E3"/>
    <w:multiLevelType w:val="hybridMultilevel"/>
    <w:tmpl w:val="9B1269D6"/>
    <w:lvl w:ilvl="0" w:tplc="DCE6DCFE">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2F44511"/>
    <w:multiLevelType w:val="hybridMultilevel"/>
    <w:tmpl w:val="12106CF8"/>
    <w:lvl w:ilvl="0" w:tplc="6EF4E92E">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0E5E61"/>
    <w:multiLevelType w:val="hybridMultilevel"/>
    <w:tmpl w:val="50A8AB12"/>
    <w:lvl w:ilvl="0" w:tplc="C9B4750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2" w15:restartNumberingAfterBreak="0">
    <w:nsid w:val="167D695D"/>
    <w:multiLevelType w:val="hybridMultilevel"/>
    <w:tmpl w:val="44584D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7F1F05"/>
    <w:multiLevelType w:val="hybridMultilevel"/>
    <w:tmpl w:val="913AF4F4"/>
    <w:lvl w:ilvl="0" w:tplc="5374F50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F566276"/>
    <w:multiLevelType w:val="hybridMultilevel"/>
    <w:tmpl w:val="13F05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4007A1"/>
    <w:multiLevelType w:val="multilevel"/>
    <w:tmpl w:val="17E4026E"/>
    <w:lvl w:ilvl="0">
      <w:start w:val="1"/>
      <w:numFmt w:val="decimal"/>
      <w:lvlText w:val="%1."/>
      <w:lvlJc w:val="left"/>
      <w:pPr>
        <w:ind w:left="36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B4F40DF"/>
    <w:multiLevelType w:val="hybridMultilevel"/>
    <w:tmpl w:val="E092D24C"/>
    <w:lvl w:ilvl="0" w:tplc="725A7856">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B953756"/>
    <w:multiLevelType w:val="hybridMultilevel"/>
    <w:tmpl w:val="17BCE8C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8" w15:restartNumberingAfterBreak="0">
    <w:nsid w:val="2E9A09D6"/>
    <w:multiLevelType w:val="hybridMultilevel"/>
    <w:tmpl w:val="D3502538"/>
    <w:lvl w:ilvl="0" w:tplc="7F0678D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09878EA"/>
    <w:multiLevelType w:val="hybridMultilevel"/>
    <w:tmpl w:val="FED6EE6C"/>
    <w:lvl w:ilvl="0" w:tplc="0D92F79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2F82107"/>
    <w:multiLevelType w:val="hybridMultilevel"/>
    <w:tmpl w:val="92600DBC"/>
    <w:lvl w:ilvl="0" w:tplc="5A782428">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57D4B7F"/>
    <w:multiLevelType w:val="hybridMultilevel"/>
    <w:tmpl w:val="F34409D0"/>
    <w:lvl w:ilvl="0" w:tplc="E9562CE6">
      <w:start w:val="1"/>
      <w:numFmt w:val="bullet"/>
      <w:lvlText w:val="•"/>
      <w:lvlJc w:val="left"/>
      <w:pPr>
        <w:tabs>
          <w:tab w:val="num" w:pos="720"/>
        </w:tabs>
        <w:ind w:left="720" w:hanging="360"/>
      </w:pPr>
      <w:rPr>
        <w:rFonts w:ascii="Arial" w:hAnsi="Arial" w:hint="default"/>
      </w:rPr>
    </w:lvl>
    <w:lvl w:ilvl="1" w:tplc="F4F87612" w:tentative="1">
      <w:start w:val="1"/>
      <w:numFmt w:val="bullet"/>
      <w:lvlText w:val="•"/>
      <w:lvlJc w:val="left"/>
      <w:pPr>
        <w:tabs>
          <w:tab w:val="num" w:pos="1440"/>
        </w:tabs>
        <w:ind w:left="1440" w:hanging="360"/>
      </w:pPr>
      <w:rPr>
        <w:rFonts w:ascii="Arial" w:hAnsi="Arial" w:hint="default"/>
      </w:rPr>
    </w:lvl>
    <w:lvl w:ilvl="2" w:tplc="365CCCE4" w:tentative="1">
      <w:start w:val="1"/>
      <w:numFmt w:val="bullet"/>
      <w:lvlText w:val="•"/>
      <w:lvlJc w:val="left"/>
      <w:pPr>
        <w:tabs>
          <w:tab w:val="num" w:pos="2160"/>
        </w:tabs>
        <w:ind w:left="2160" w:hanging="360"/>
      </w:pPr>
      <w:rPr>
        <w:rFonts w:ascii="Arial" w:hAnsi="Arial" w:hint="default"/>
      </w:rPr>
    </w:lvl>
    <w:lvl w:ilvl="3" w:tplc="E1BEF32A" w:tentative="1">
      <w:start w:val="1"/>
      <w:numFmt w:val="bullet"/>
      <w:lvlText w:val="•"/>
      <w:lvlJc w:val="left"/>
      <w:pPr>
        <w:tabs>
          <w:tab w:val="num" w:pos="2880"/>
        </w:tabs>
        <w:ind w:left="2880" w:hanging="360"/>
      </w:pPr>
      <w:rPr>
        <w:rFonts w:ascii="Arial" w:hAnsi="Arial" w:hint="default"/>
      </w:rPr>
    </w:lvl>
    <w:lvl w:ilvl="4" w:tplc="41AE2DA0" w:tentative="1">
      <w:start w:val="1"/>
      <w:numFmt w:val="bullet"/>
      <w:lvlText w:val="•"/>
      <w:lvlJc w:val="left"/>
      <w:pPr>
        <w:tabs>
          <w:tab w:val="num" w:pos="3600"/>
        </w:tabs>
        <w:ind w:left="3600" w:hanging="360"/>
      </w:pPr>
      <w:rPr>
        <w:rFonts w:ascii="Arial" w:hAnsi="Arial" w:hint="default"/>
      </w:rPr>
    </w:lvl>
    <w:lvl w:ilvl="5" w:tplc="D80E36C0" w:tentative="1">
      <w:start w:val="1"/>
      <w:numFmt w:val="bullet"/>
      <w:lvlText w:val="•"/>
      <w:lvlJc w:val="left"/>
      <w:pPr>
        <w:tabs>
          <w:tab w:val="num" w:pos="4320"/>
        </w:tabs>
        <w:ind w:left="4320" w:hanging="360"/>
      </w:pPr>
      <w:rPr>
        <w:rFonts w:ascii="Arial" w:hAnsi="Arial" w:hint="default"/>
      </w:rPr>
    </w:lvl>
    <w:lvl w:ilvl="6" w:tplc="E19CA33A" w:tentative="1">
      <w:start w:val="1"/>
      <w:numFmt w:val="bullet"/>
      <w:lvlText w:val="•"/>
      <w:lvlJc w:val="left"/>
      <w:pPr>
        <w:tabs>
          <w:tab w:val="num" w:pos="5040"/>
        </w:tabs>
        <w:ind w:left="5040" w:hanging="360"/>
      </w:pPr>
      <w:rPr>
        <w:rFonts w:ascii="Arial" w:hAnsi="Arial" w:hint="default"/>
      </w:rPr>
    </w:lvl>
    <w:lvl w:ilvl="7" w:tplc="828CD318" w:tentative="1">
      <w:start w:val="1"/>
      <w:numFmt w:val="bullet"/>
      <w:lvlText w:val="•"/>
      <w:lvlJc w:val="left"/>
      <w:pPr>
        <w:tabs>
          <w:tab w:val="num" w:pos="5760"/>
        </w:tabs>
        <w:ind w:left="5760" w:hanging="360"/>
      </w:pPr>
      <w:rPr>
        <w:rFonts w:ascii="Arial" w:hAnsi="Arial" w:hint="default"/>
      </w:rPr>
    </w:lvl>
    <w:lvl w:ilvl="8" w:tplc="D0886CF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3AA50DCE"/>
    <w:multiLevelType w:val="hybridMultilevel"/>
    <w:tmpl w:val="00D2BF6E"/>
    <w:lvl w:ilvl="0" w:tplc="E3E09C8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AE809C5"/>
    <w:multiLevelType w:val="multilevel"/>
    <w:tmpl w:val="FCA036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3AF7671F"/>
    <w:multiLevelType w:val="hybridMultilevel"/>
    <w:tmpl w:val="7D1AB1D2"/>
    <w:lvl w:ilvl="0" w:tplc="04090001">
      <w:start w:val="1"/>
      <w:numFmt w:val="bullet"/>
      <w:lvlText w:val=""/>
      <w:lvlJc w:val="left"/>
      <w:pPr>
        <w:tabs>
          <w:tab w:val="num" w:pos="720"/>
        </w:tabs>
        <w:ind w:left="720" w:hanging="360"/>
      </w:pPr>
      <w:rPr>
        <w:rFonts w:ascii="Symbol" w:hAnsi="Symbol" w:hint="default"/>
      </w:rPr>
    </w:lvl>
    <w:lvl w:ilvl="1" w:tplc="F350E4F0" w:tentative="1">
      <w:start w:val="1"/>
      <w:numFmt w:val="bullet"/>
      <w:lvlText w:val="•"/>
      <w:lvlJc w:val="left"/>
      <w:pPr>
        <w:tabs>
          <w:tab w:val="num" w:pos="1440"/>
        </w:tabs>
        <w:ind w:left="1440" w:hanging="360"/>
      </w:pPr>
      <w:rPr>
        <w:rFonts w:ascii="Arial" w:hAnsi="Arial" w:hint="default"/>
      </w:rPr>
    </w:lvl>
    <w:lvl w:ilvl="2" w:tplc="72A46468" w:tentative="1">
      <w:start w:val="1"/>
      <w:numFmt w:val="bullet"/>
      <w:lvlText w:val="•"/>
      <w:lvlJc w:val="left"/>
      <w:pPr>
        <w:tabs>
          <w:tab w:val="num" w:pos="2160"/>
        </w:tabs>
        <w:ind w:left="2160" w:hanging="360"/>
      </w:pPr>
      <w:rPr>
        <w:rFonts w:ascii="Arial" w:hAnsi="Arial" w:hint="default"/>
      </w:rPr>
    </w:lvl>
    <w:lvl w:ilvl="3" w:tplc="83AE338E" w:tentative="1">
      <w:start w:val="1"/>
      <w:numFmt w:val="bullet"/>
      <w:lvlText w:val="•"/>
      <w:lvlJc w:val="left"/>
      <w:pPr>
        <w:tabs>
          <w:tab w:val="num" w:pos="2880"/>
        </w:tabs>
        <w:ind w:left="2880" w:hanging="360"/>
      </w:pPr>
      <w:rPr>
        <w:rFonts w:ascii="Arial" w:hAnsi="Arial" w:hint="default"/>
      </w:rPr>
    </w:lvl>
    <w:lvl w:ilvl="4" w:tplc="17F43108" w:tentative="1">
      <w:start w:val="1"/>
      <w:numFmt w:val="bullet"/>
      <w:lvlText w:val="•"/>
      <w:lvlJc w:val="left"/>
      <w:pPr>
        <w:tabs>
          <w:tab w:val="num" w:pos="3600"/>
        </w:tabs>
        <w:ind w:left="3600" w:hanging="360"/>
      </w:pPr>
      <w:rPr>
        <w:rFonts w:ascii="Arial" w:hAnsi="Arial" w:hint="default"/>
      </w:rPr>
    </w:lvl>
    <w:lvl w:ilvl="5" w:tplc="899485B0" w:tentative="1">
      <w:start w:val="1"/>
      <w:numFmt w:val="bullet"/>
      <w:lvlText w:val="•"/>
      <w:lvlJc w:val="left"/>
      <w:pPr>
        <w:tabs>
          <w:tab w:val="num" w:pos="4320"/>
        </w:tabs>
        <w:ind w:left="4320" w:hanging="360"/>
      </w:pPr>
      <w:rPr>
        <w:rFonts w:ascii="Arial" w:hAnsi="Arial" w:hint="default"/>
      </w:rPr>
    </w:lvl>
    <w:lvl w:ilvl="6" w:tplc="549415C4" w:tentative="1">
      <w:start w:val="1"/>
      <w:numFmt w:val="bullet"/>
      <w:lvlText w:val="•"/>
      <w:lvlJc w:val="left"/>
      <w:pPr>
        <w:tabs>
          <w:tab w:val="num" w:pos="5040"/>
        </w:tabs>
        <w:ind w:left="5040" w:hanging="360"/>
      </w:pPr>
      <w:rPr>
        <w:rFonts w:ascii="Arial" w:hAnsi="Arial" w:hint="default"/>
      </w:rPr>
    </w:lvl>
    <w:lvl w:ilvl="7" w:tplc="84EE3DC8" w:tentative="1">
      <w:start w:val="1"/>
      <w:numFmt w:val="bullet"/>
      <w:lvlText w:val="•"/>
      <w:lvlJc w:val="left"/>
      <w:pPr>
        <w:tabs>
          <w:tab w:val="num" w:pos="5760"/>
        </w:tabs>
        <w:ind w:left="5760" w:hanging="360"/>
      </w:pPr>
      <w:rPr>
        <w:rFonts w:ascii="Arial" w:hAnsi="Arial" w:hint="default"/>
      </w:rPr>
    </w:lvl>
    <w:lvl w:ilvl="8" w:tplc="B41E7F0C"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3BFD1A64"/>
    <w:multiLevelType w:val="hybridMultilevel"/>
    <w:tmpl w:val="26A88378"/>
    <w:lvl w:ilvl="0" w:tplc="F1027E66">
      <w:start w:val="1"/>
      <w:numFmt w:val="bullet"/>
      <w:lvlText w:val="•"/>
      <w:lvlJc w:val="left"/>
      <w:pPr>
        <w:tabs>
          <w:tab w:val="num" w:pos="720"/>
        </w:tabs>
        <w:ind w:left="720" w:hanging="360"/>
      </w:pPr>
      <w:rPr>
        <w:rFonts w:ascii="Arial" w:hAnsi="Arial" w:hint="default"/>
      </w:rPr>
    </w:lvl>
    <w:lvl w:ilvl="1" w:tplc="744E6D74" w:tentative="1">
      <w:start w:val="1"/>
      <w:numFmt w:val="bullet"/>
      <w:lvlText w:val="•"/>
      <w:lvlJc w:val="left"/>
      <w:pPr>
        <w:tabs>
          <w:tab w:val="num" w:pos="1440"/>
        </w:tabs>
        <w:ind w:left="1440" w:hanging="360"/>
      </w:pPr>
      <w:rPr>
        <w:rFonts w:ascii="Arial" w:hAnsi="Arial" w:hint="default"/>
      </w:rPr>
    </w:lvl>
    <w:lvl w:ilvl="2" w:tplc="916A16E8" w:tentative="1">
      <w:start w:val="1"/>
      <w:numFmt w:val="bullet"/>
      <w:lvlText w:val="•"/>
      <w:lvlJc w:val="left"/>
      <w:pPr>
        <w:tabs>
          <w:tab w:val="num" w:pos="2160"/>
        </w:tabs>
        <w:ind w:left="2160" w:hanging="360"/>
      </w:pPr>
      <w:rPr>
        <w:rFonts w:ascii="Arial" w:hAnsi="Arial" w:hint="default"/>
      </w:rPr>
    </w:lvl>
    <w:lvl w:ilvl="3" w:tplc="3458A4B8" w:tentative="1">
      <w:start w:val="1"/>
      <w:numFmt w:val="bullet"/>
      <w:lvlText w:val="•"/>
      <w:lvlJc w:val="left"/>
      <w:pPr>
        <w:tabs>
          <w:tab w:val="num" w:pos="2880"/>
        </w:tabs>
        <w:ind w:left="2880" w:hanging="360"/>
      </w:pPr>
      <w:rPr>
        <w:rFonts w:ascii="Arial" w:hAnsi="Arial" w:hint="default"/>
      </w:rPr>
    </w:lvl>
    <w:lvl w:ilvl="4" w:tplc="C16835EC" w:tentative="1">
      <w:start w:val="1"/>
      <w:numFmt w:val="bullet"/>
      <w:lvlText w:val="•"/>
      <w:lvlJc w:val="left"/>
      <w:pPr>
        <w:tabs>
          <w:tab w:val="num" w:pos="3600"/>
        </w:tabs>
        <w:ind w:left="3600" w:hanging="360"/>
      </w:pPr>
      <w:rPr>
        <w:rFonts w:ascii="Arial" w:hAnsi="Arial" w:hint="default"/>
      </w:rPr>
    </w:lvl>
    <w:lvl w:ilvl="5" w:tplc="12AC9E22" w:tentative="1">
      <w:start w:val="1"/>
      <w:numFmt w:val="bullet"/>
      <w:lvlText w:val="•"/>
      <w:lvlJc w:val="left"/>
      <w:pPr>
        <w:tabs>
          <w:tab w:val="num" w:pos="4320"/>
        </w:tabs>
        <w:ind w:left="4320" w:hanging="360"/>
      </w:pPr>
      <w:rPr>
        <w:rFonts w:ascii="Arial" w:hAnsi="Arial" w:hint="default"/>
      </w:rPr>
    </w:lvl>
    <w:lvl w:ilvl="6" w:tplc="07522F3C" w:tentative="1">
      <w:start w:val="1"/>
      <w:numFmt w:val="bullet"/>
      <w:lvlText w:val="•"/>
      <w:lvlJc w:val="left"/>
      <w:pPr>
        <w:tabs>
          <w:tab w:val="num" w:pos="5040"/>
        </w:tabs>
        <w:ind w:left="5040" w:hanging="360"/>
      </w:pPr>
      <w:rPr>
        <w:rFonts w:ascii="Arial" w:hAnsi="Arial" w:hint="default"/>
      </w:rPr>
    </w:lvl>
    <w:lvl w:ilvl="7" w:tplc="A01CCD5E" w:tentative="1">
      <w:start w:val="1"/>
      <w:numFmt w:val="bullet"/>
      <w:lvlText w:val="•"/>
      <w:lvlJc w:val="left"/>
      <w:pPr>
        <w:tabs>
          <w:tab w:val="num" w:pos="5760"/>
        </w:tabs>
        <w:ind w:left="5760" w:hanging="360"/>
      </w:pPr>
      <w:rPr>
        <w:rFonts w:ascii="Arial" w:hAnsi="Arial" w:hint="default"/>
      </w:rPr>
    </w:lvl>
    <w:lvl w:ilvl="8" w:tplc="45367DE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438B5F43"/>
    <w:multiLevelType w:val="hybridMultilevel"/>
    <w:tmpl w:val="91120284"/>
    <w:lvl w:ilvl="0" w:tplc="ED9C1474">
      <w:start w:val="1"/>
      <w:numFmt w:val="bullet"/>
      <w:lvlText w:val="•"/>
      <w:lvlJc w:val="left"/>
      <w:pPr>
        <w:tabs>
          <w:tab w:val="num" w:pos="720"/>
        </w:tabs>
        <w:ind w:left="720" w:hanging="360"/>
      </w:pPr>
      <w:rPr>
        <w:rFonts w:ascii="Arial" w:hAnsi="Arial" w:hint="default"/>
      </w:rPr>
    </w:lvl>
    <w:lvl w:ilvl="1" w:tplc="E7C06350" w:tentative="1">
      <w:start w:val="1"/>
      <w:numFmt w:val="bullet"/>
      <w:lvlText w:val="•"/>
      <w:lvlJc w:val="left"/>
      <w:pPr>
        <w:tabs>
          <w:tab w:val="num" w:pos="1440"/>
        </w:tabs>
        <w:ind w:left="1440" w:hanging="360"/>
      </w:pPr>
      <w:rPr>
        <w:rFonts w:ascii="Arial" w:hAnsi="Arial" w:hint="default"/>
      </w:rPr>
    </w:lvl>
    <w:lvl w:ilvl="2" w:tplc="4A88AD96" w:tentative="1">
      <w:start w:val="1"/>
      <w:numFmt w:val="bullet"/>
      <w:lvlText w:val="•"/>
      <w:lvlJc w:val="left"/>
      <w:pPr>
        <w:tabs>
          <w:tab w:val="num" w:pos="2160"/>
        </w:tabs>
        <w:ind w:left="2160" w:hanging="360"/>
      </w:pPr>
      <w:rPr>
        <w:rFonts w:ascii="Arial" w:hAnsi="Arial" w:hint="default"/>
      </w:rPr>
    </w:lvl>
    <w:lvl w:ilvl="3" w:tplc="E140ECA2" w:tentative="1">
      <w:start w:val="1"/>
      <w:numFmt w:val="bullet"/>
      <w:lvlText w:val="•"/>
      <w:lvlJc w:val="left"/>
      <w:pPr>
        <w:tabs>
          <w:tab w:val="num" w:pos="2880"/>
        </w:tabs>
        <w:ind w:left="2880" w:hanging="360"/>
      </w:pPr>
      <w:rPr>
        <w:rFonts w:ascii="Arial" w:hAnsi="Arial" w:hint="default"/>
      </w:rPr>
    </w:lvl>
    <w:lvl w:ilvl="4" w:tplc="847AAD52" w:tentative="1">
      <w:start w:val="1"/>
      <w:numFmt w:val="bullet"/>
      <w:lvlText w:val="•"/>
      <w:lvlJc w:val="left"/>
      <w:pPr>
        <w:tabs>
          <w:tab w:val="num" w:pos="3600"/>
        </w:tabs>
        <w:ind w:left="3600" w:hanging="360"/>
      </w:pPr>
      <w:rPr>
        <w:rFonts w:ascii="Arial" w:hAnsi="Arial" w:hint="default"/>
      </w:rPr>
    </w:lvl>
    <w:lvl w:ilvl="5" w:tplc="AC9EA86C" w:tentative="1">
      <w:start w:val="1"/>
      <w:numFmt w:val="bullet"/>
      <w:lvlText w:val="•"/>
      <w:lvlJc w:val="left"/>
      <w:pPr>
        <w:tabs>
          <w:tab w:val="num" w:pos="4320"/>
        </w:tabs>
        <w:ind w:left="4320" w:hanging="360"/>
      </w:pPr>
      <w:rPr>
        <w:rFonts w:ascii="Arial" w:hAnsi="Arial" w:hint="default"/>
      </w:rPr>
    </w:lvl>
    <w:lvl w:ilvl="6" w:tplc="E8802B54" w:tentative="1">
      <w:start w:val="1"/>
      <w:numFmt w:val="bullet"/>
      <w:lvlText w:val="•"/>
      <w:lvlJc w:val="left"/>
      <w:pPr>
        <w:tabs>
          <w:tab w:val="num" w:pos="5040"/>
        </w:tabs>
        <w:ind w:left="5040" w:hanging="360"/>
      </w:pPr>
      <w:rPr>
        <w:rFonts w:ascii="Arial" w:hAnsi="Arial" w:hint="default"/>
      </w:rPr>
    </w:lvl>
    <w:lvl w:ilvl="7" w:tplc="843C5CC6" w:tentative="1">
      <w:start w:val="1"/>
      <w:numFmt w:val="bullet"/>
      <w:lvlText w:val="•"/>
      <w:lvlJc w:val="left"/>
      <w:pPr>
        <w:tabs>
          <w:tab w:val="num" w:pos="5760"/>
        </w:tabs>
        <w:ind w:left="5760" w:hanging="360"/>
      </w:pPr>
      <w:rPr>
        <w:rFonts w:ascii="Arial" w:hAnsi="Arial" w:hint="default"/>
      </w:rPr>
    </w:lvl>
    <w:lvl w:ilvl="8" w:tplc="B2B087EE"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497312D7"/>
    <w:multiLevelType w:val="hybridMultilevel"/>
    <w:tmpl w:val="D3005CB2"/>
    <w:lvl w:ilvl="0" w:tplc="CE46124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4B20AEC"/>
    <w:multiLevelType w:val="hybridMultilevel"/>
    <w:tmpl w:val="75C6B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724099"/>
    <w:multiLevelType w:val="hybridMultilevel"/>
    <w:tmpl w:val="35EC2362"/>
    <w:lvl w:ilvl="0" w:tplc="4A46ABEE">
      <w:start w:val="1"/>
      <w:numFmt w:val="bullet"/>
      <w:lvlText w:val="-"/>
      <w:lvlJc w:val="left"/>
      <w:pPr>
        <w:ind w:left="54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5B970A6D"/>
    <w:multiLevelType w:val="hybridMultilevel"/>
    <w:tmpl w:val="3DDEE8CE"/>
    <w:lvl w:ilvl="0" w:tplc="DDBE7624">
      <w:start w:val="1"/>
      <w:numFmt w:val="bullet"/>
      <w:lvlText w:val="-"/>
      <w:lvlJc w:val="left"/>
      <w:pPr>
        <w:tabs>
          <w:tab w:val="num" w:pos="720"/>
        </w:tabs>
        <w:ind w:left="720" w:hanging="360"/>
      </w:pPr>
      <w:rPr>
        <w:rFonts w:ascii="Times New Roman" w:hAnsi="Times New Roman" w:hint="default"/>
      </w:rPr>
    </w:lvl>
    <w:lvl w:ilvl="1" w:tplc="BFAA70B0" w:tentative="1">
      <w:start w:val="1"/>
      <w:numFmt w:val="bullet"/>
      <w:lvlText w:val="-"/>
      <w:lvlJc w:val="left"/>
      <w:pPr>
        <w:tabs>
          <w:tab w:val="num" w:pos="1440"/>
        </w:tabs>
        <w:ind w:left="1440" w:hanging="360"/>
      </w:pPr>
      <w:rPr>
        <w:rFonts w:ascii="Times New Roman" w:hAnsi="Times New Roman" w:hint="default"/>
      </w:rPr>
    </w:lvl>
    <w:lvl w:ilvl="2" w:tplc="71F2D748" w:tentative="1">
      <w:start w:val="1"/>
      <w:numFmt w:val="bullet"/>
      <w:lvlText w:val="-"/>
      <w:lvlJc w:val="left"/>
      <w:pPr>
        <w:tabs>
          <w:tab w:val="num" w:pos="2160"/>
        </w:tabs>
        <w:ind w:left="2160" w:hanging="360"/>
      </w:pPr>
      <w:rPr>
        <w:rFonts w:ascii="Times New Roman" w:hAnsi="Times New Roman" w:hint="default"/>
      </w:rPr>
    </w:lvl>
    <w:lvl w:ilvl="3" w:tplc="8B88437C" w:tentative="1">
      <w:start w:val="1"/>
      <w:numFmt w:val="bullet"/>
      <w:lvlText w:val="-"/>
      <w:lvlJc w:val="left"/>
      <w:pPr>
        <w:tabs>
          <w:tab w:val="num" w:pos="2880"/>
        </w:tabs>
        <w:ind w:left="2880" w:hanging="360"/>
      </w:pPr>
      <w:rPr>
        <w:rFonts w:ascii="Times New Roman" w:hAnsi="Times New Roman" w:hint="default"/>
      </w:rPr>
    </w:lvl>
    <w:lvl w:ilvl="4" w:tplc="61428808" w:tentative="1">
      <w:start w:val="1"/>
      <w:numFmt w:val="bullet"/>
      <w:lvlText w:val="-"/>
      <w:lvlJc w:val="left"/>
      <w:pPr>
        <w:tabs>
          <w:tab w:val="num" w:pos="3600"/>
        </w:tabs>
        <w:ind w:left="3600" w:hanging="360"/>
      </w:pPr>
      <w:rPr>
        <w:rFonts w:ascii="Times New Roman" w:hAnsi="Times New Roman" w:hint="default"/>
      </w:rPr>
    </w:lvl>
    <w:lvl w:ilvl="5" w:tplc="FAECCC1C" w:tentative="1">
      <w:start w:val="1"/>
      <w:numFmt w:val="bullet"/>
      <w:lvlText w:val="-"/>
      <w:lvlJc w:val="left"/>
      <w:pPr>
        <w:tabs>
          <w:tab w:val="num" w:pos="4320"/>
        </w:tabs>
        <w:ind w:left="4320" w:hanging="360"/>
      </w:pPr>
      <w:rPr>
        <w:rFonts w:ascii="Times New Roman" w:hAnsi="Times New Roman" w:hint="default"/>
      </w:rPr>
    </w:lvl>
    <w:lvl w:ilvl="6" w:tplc="0866719A" w:tentative="1">
      <w:start w:val="1"/>
      <w:numFmt w:val="bullet"/>
      <w:lvlText w:val="-"/>
      <w:lvlJc w:val="left"/>
      <w:pPr>
        <w:tabs>
          <w:tab w:val="num" w:pos="5040"/>
        </w:tabs>
        <w:ind w:left="5040" w:hanging="360"/>
      </w:pPr>
      <w:rPr>
        <w:rFonts w:ascii="Times New Roman" w:hAnsi="Times New Roman" w:hint="default"/>
      </w:rPr>
    </w:lvl>
    <w:lvl w:ilvl="7" w:tplc="BE3A4DE8" w:tentative="1">
      <w:start w:val="1"/>
      <w:numFmt w:val="bullet"/>
      <w:lvlText w:val="-"/>
      <w:lvlJc w:val="left"/>
      <w:pPr>
        <w:tabs>
          <w:tab w:val="num" w:pos="5760"/>
        </w:tabs>
        <w:ind w:left="5760" w:hanging="360"/>
      </w:pPr>
      <w:rPr>
        <w:rFonts w:ascii="Times New Roman" w:hAnsi="Times New Roman" w:hint="default"/>
      </w:rPr>
    </w:lvl>
    <w:lvl w:ilvl="8" w:tplc="3D8810BC"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5CCB3381"/>
    <w:multiLevelType w:val="hybridMultilevel"/>
    <w:tmpl w:val="0CF8C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663022"/>
    <w:multiLevelType w:val="hybridMultilevel"/>
    <w:tmpl w:val="E1F650C2"/>
    <w:lvl w:ilvl="0" w:tplc="F5D472D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97032D2"/>
    <w:multiLevelType w:val="hybridMultilevel"/>
    <w:tmpl w:val="01E4EB68"/>
    <w:lvl w:ilvl="0" w:tplc="F5A08BC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000711B"/>
    <w:multiLevelType w:val="hybridMultilevel"/>
    <w:tmpl w:val="E982E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B40F7F"/>
    <w:multiLevelType w:val="hybridMultilevel"/>
    <w:tmpl w:val="5616E146"/>
    <w:lvl w:ilvl="0" w:tplc="6AC462E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9784E25"/>
    <w:multiLevelType w:val="hybridMultilevel"/>
    <w:tmpl w:val="45B456F8"/>
    <w:lvl w:ilvl="0" w:tplc="F1482156">
      <w:start w:val="1"/>
      <w:numFmt w:val="bullet"/>
      <w:lvlText w:val="•"/>
      <w:lvlJc w:val="left"/>
      <w:pPr>
        <w:tabs>
          <w:tab w:val="num" w:pos="720"/>
        </w:tabs>
        <w:ind w:left="720" w:hanging="360"/>
      </w:pPr>
      <w:rPr>
        <w:rFonts w:ascii="Arial" w:hAnsi="Arial" w:hint="default"/>
      </w:rPr>
    </w:lvl>
    <w:lvl w:ilvl="1" w:tplc="2F02EF74" w:tentative="1">
      <w:start w:val="1"/>
      <w:numFmt w:val="bullet"/>
      <w:lvlText w:val="•"/>
      <w:lvlJc w:val="left"/>
      <w:pPr>
        <w:tabs>
          <w:tab w:val="num" w:pos="1440"/>
        </w:tabs>
        <w:ind w:left="1440" w:hanging="360"/>
      </w:pPr>
      <w:rPr>
        <w:rFonts w:ascii="Arial" w:hAnsi="Arial" w:hint="default"/>
      </w:rPr>
    </w:lvl>
    <w:lvl w:ilvl="2" w:tplc="C1E28B00" w:tentative="1">
      <w:start w:val="1"/>
      <w:numFmt w:val="bullet"/>
      <w:lvlText w:val="•"/>
      <w:lvlJc w:val="left"/>
      <w:pPr>
        <w:tabs>
          <w:tab w:val="num" w:pos="2160"/>
        </w:tabs>
        <w:ind w:left="2160" w:hanging="360"/>
      </w:pPr>
      <w:rPr>
        <w:rFonts w:ascii="Arial" w:hAnsi="Arial" w:hint="default"/>
      </w:rPr>
    </w:lvl>
    <w:lvl w:ilvl="3" w:tplc="DFAC8AD2" w:tentative="1">
      <w:start w:val="1"/>
      <w:numFmt w:val="bullet"/>
      <w:lvlText w:val="•"/>
      <w:lvlJc w:val="left"/>
      <w:pPr>
        <w:tabs>
          <w:tab w:val="num" w:pos="2880"/>
        </w:tabs>
        <w:ind w:left="2880" w:hanging="360"/>
      </w:pPr>
      <w:rPr>
        <w:rFonts w:ascii="Arial" w:hAnsi="Arial" w:hint="default"/>
      </w:rPr>
    </w:lvl>
    <w:lvl w:ilvl="4" w:tplc="15FCDC8C" w:tentative="1">
      <w:start w:val="1"/>
      <w:numFmt w:val="bullet"/>
      <w:lvlText w:val="•"/>
      <w:lvlJc w:val="left"/>
      <w:pPr>
        <w:tabs>
          <w:tab w:val="num" w:pos="3600"/>
        </w:tabs>
        <w:ind w:left="3600" w:hanging="360"/>
      </w:pPr>
      <w:rPr>
        <w:rFonts w:ascii="Arial" w:hAnsi="Arial" w:hint="default"/>
      </w:rPr>
    </w:lvl>
    <w:lvl w:ilvl="5" w:tplc="66ECDF7A" w:tentative="1">
      <w:start w:val="1"/>
      <w:numFmt w:val="bullet"/>
      <w:lvlText w:val="•"/>
      <w:lvlJc w:val="left"/>
      <w:pPr>
        <w:tabs>
          <w:tab w:val="num" w:pos="4320"/>
        </w:tabs>
        <w:ind w:left="4320" w:hanging="360"/>
      </w:pPr>
      <w:rPr>
        <w:rFonts w:ascii="Arial" w:hAnsi="Arial" w:hint="default"/>
      </w:rPr>
    </w:lvl>
    <w:lvl w:ilvl="6" w:tplc="CC821F76" w:tentative="1">
      <w:start w:val="1"/>
      <w:numFmt w:val="bullet"/>
      <w:lvlText w:val="•"/>
      <w:lvlJc w:val="left"/>
      <w:pPr>
        <w:tabs>
          <w:tab w:val="num" w:pos="5040"/>
        </w:tabs>
        <w:ind w:left="5040" w:hanging="360"/>
      </w:pPr>
      <w:rPr>
        <w:rFonts w:ascii="Arial" w:hAnsi="Arial" w:hint="default"/>
      </w:rPr>
    </w:lvl>
    <w:lvl w:ilvl="7" w:tplc="7C4ABECC" w:tentative="1">
      <w:start w:val="1"/>
      <w:numFmt w:val="bullet"/>
      <w:lvlText w:val="•"/>
      <w:lvlJc w:val="left"/>
      <w:pPr>
        <w:tabs>
          <w:tab w:val="num" w:pos="5760"/>
        </w:tabs>
        <w:ind w:left="5760" w:hanging="360"/>
      </w:pPr>
      <w:rPr>
        <w:rFonts w:ascii="Arial" w:hAnsi="Arial" w:hint="default"/>
      </w:rPr>
    </w:lvl>
    <w:lvl w:ilvl="8" w:tplc="30688748"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7F22198E"/>
    <w:multiLevelType w:val="hybridMultilevel"/>
    <w:tmpl w:val="787A4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3"/>
  </w:num>
  <w:num w:numId="3">
    <w:abstractNumId w:val="21"/>
  </w:num>
  <w:num w:numId="4">
    <w:abstractNumId w:val="30"/>
  </w:num>
  <w:num w:numId="5">
    <w:abstractNumId w:val="25"/>
  </w:num>
  <w:num w:numId="6">
    <w:abstractNumId w:val="37"/>
  </w:num>
  <w:num w:numId="7">
    <w:abstractNumId w:val="29"/>
  </w:num>
  <w:num w:numId="8">
    <w:abstractNumId w:val="33"/>
  </w:num>
  <w:num w:numId="9">
    <w:abstractNumId w:val="27"/>
  </w:num>
  <w:num w:numId="10">
    <w:abstractNumId w:val="32"/>
  </w:num>
  <w:num w:numId="11">
    <w:abstractNumId w:val="20"/>
  </w:num>
  <w:num w:numId="12">
    <w:abstractNumId w:val="35"/>
  </w:num>
  <w:num w:numId="13">
    <w:abstractNumId w:val="13"/>
  </w:num>
  <w:num w:numId="14">
    <w:abstractNumId w:val="9"/>
  </w:num>
  <w:num w:numId="15">
    <w:abstractNumId w:val="6"/>
  </w:num>
  <w:num w:numId="16">
    <w:abstractNumId w:val="8"/>
  </w:num>
  <w:num w:numId="17">
    <w:abstractNumId w:val="18"/>
  </w:num>
  <w:num w:numId="18">
    <w:abstractNumId w:val="16"/>
  </w:num>
  <w:num w:numId="19">
    <w:abstractNumId w:val="22"/>
  </w:num>
  <w:num w:numId="20">
    <w:abstractNumId w:val="1"/>
  </w:num>
  <w:num w:numId="21">
    <w:abstractNumId w:val="19"/>
  </w:num>
  <w:num w:numId="22">
    <w:abstractNumId w:val="2"/>
  </w:num>
  <w:num w:numId="23">
    <w:abstractNumId w:val="7"/>
  </w:num>
  <w:num w:numId="24">
    <w:abstractNumId w:val="11"/>
  </w:num>
  <w:num w:numId="25">
    <w:abstractNumId w:val="24"/>
  </w:num>
  <w:num w:numId="26">
    <w:abstractNumId w:val="36"/>
  </w:num>
  <w:num w:numId="27">
    <w:abstractNumId w:val="14"/>
  </w:num>
  <w:num w:numId="28">
    <w:abstractNumId w:val="34"/>
  </w:num>
  <w:num w:numId="29">
    <w:abstractNumId w:val="17"/>
  </w:num>
  <w:num w:numId="30">
    <w:abstractNumId w:val="12"/>
  </w:num>
  <w:num w:numId="31">
    <w:abstractNumId w:val="31"/>
  </w:num>
  <w:num w:numId="32">
    <w:abstractNumId w:val="15"/>
  </w:num>
  <w:num w:numId="33">
    <w:abstractNumId w:val="5"/>
  </w:num>
  <w:num w:numId="34">
    <w:abstractNumId w:val="23"/>
  </w:num>
  <w:num w:numId="35">
    <w:abstractNumId w:val="10"/>
  </w:num>
  <w:num w:numId="36">
    <w:abstractNumId w:val="28"/>
  </w:num>
  <w:num w:numId="37">
    <w:abstractNumId w:val="4"/>
  </w:num>
  <w:num w:numId="3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edric Tan">
    <w15:presenceInfo w15:providerId="Windows Live" w15:userId="0889bfb7890e16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6C5"/>
    <w:rsid w:val="00000217"/>
    <w:rsid w:val="0000388F"/>
    <w:rsid w:val="0000393C"/>
    <w:rsid w:val="000113BA"/>
    <w:rsid w:val="00016993"/>
    <w:rsid w:val="00016C67"/>
    <w:rsid w:val="0002454B"/>
    <w:rsid w:val="00025617"/>
    <w:rsid w:val="00026045"/>
    <w:rsid w:val="00030B86"/>
    <w:rsid w:val="0003422E"/>
    <w:rsid w:val="00046D3C"/>
    <w:rsid w:val="00050A68"/>
    <w:rsid w:val="000518FD"/>
    <w:rsid w:val="00055280"/>
    <w:rsid w:val="00060047"/>
    <w:rsid w:val="00062214"/>
    <w:rsid w:val="00062B22"/>
    <w:rsid w:val="00065F9D"/>
    <w:rsid w:val="0007480C"/>
    <w:rsid w:val="000762D9"/>
    <w:rsid w:val="00077BE3"/>
    <w:rsid w:val="00080E56"/>
    <w:rsid w:val="0008222B"/>
    <w:rsid w:val="00086720"/>
    <w:rsid w:val="000A3DF4"/>
    <w:rsid w:val="000A6535"/>
    <w:rsid w:val="000A7258"/>
    <w:rsid w:val="000A7A37"/>
    <w:rsid w:val="000B221B"/>
    <w:rsid w:val="000B2C0D"/>
    <w:rsid w:val="000B5F8C"/>
    <w:rsid w:val="000C1E2E"/>
    <w:rsid w:val="000D0A89"/>
    <w:rsid w:val="000D0C5F"/>
    <w:rsid w:val="000D2B2E"/>
    <w:rsid w:val="000E0DDE"/>
    <w:rsid w:val="000E2661"/>
    <w:rsid w:val="000F11EB"/>
    <w:rsid w:val="000F23F9"/>
    <w:rsid w:val="000F3C9F"/>
    <w:rsid w:val="000F6193"/>
    <w:rsid w:val="000F7126"/>
    <w:rsid w:val="000F7F25"/>
    <w:rsid w:val="00105E9D"/>
    <w:rsid w:val="00105FC9"/>
    <w:rsid w:val="001156E2"/>
    <w:rsid w:val="00117F7A"/>
    <w:rsid w:val="00121180"/>
    <w:rsid w:val="00126997"/>
    <w:rsid w:val="00126DE0"/>
    <w:rsid w:val="001320A5"/>
    <w:rsid w:val="00140910"/>
    <w:rsid w:val="001429D9"/>
    <w:rsid w:val="0015377A"/>
    <w:rsid w:val="00161CDA"/>
    <w:rsid w:val="00174F22"/>
    <w:rsid w:val="001831F9"/>
    <w:rsid w:val="00187562"/>
    <w:rsid w:val="00193952"/>
    <w:rsid w:val="00196E7B"/>
    <w:rsid w:val="001A1614"/>
    <w:rsid w:val="001B1E4B"/>
    <w:rsid w:val="001B28C6"/>
    <w:rsid w:val="001C3E11"/>
    <w:rsid w:val="001C5FCD"/>
    <w:rsid w:val="001D0A53"/>
    <w:rsid w:val="001D2E3B"/>
    <w:rsid w:val="001D4C52"/>
    <w:rsid w:val="001E14C5"/>
    <w:rsid w:val="001E5090"/>
    <w:rsid w:val="001E63E3"/>
    <w:rsid w:val="001E7098"/>
    <w:rsid w:val="001E79D1"/>
    <w:rsid w:val="001E7B7E"/>
    <w:rsid w:val="001E7D41"/>
    <w:rsid w:val="001F10F2"/>
    <w:rsid w:val="001F2AF8"/>
    <w:rsid w:val="001F3272"/>
    <w:rsid w:val="001F57FF"/>
    <w:rsid w:val="0020341B"/>
    <w:rsid w:val="00212671"/>
    <w:rsid w:val="00214F1E"/>
    <w:rsid w:val="0022196C"/>
    <w:rsid w:val="002317BF"/>
    <w:rsid w:val="002333A3"/>
    <w:rsid w:val="00233A0D"/>
    <w:rsid w:val="002353BB"/>
    <w:rsid w:val="00240918"/>
    <w:rsid w:val="00241002"/>
    <w:rsid w:val="00241439"/>
    <w:rsid w:val="00245077"/>
    <w:rsid w:val="00246CE6"/>
    <w:rsid w:val="00254FD7"/>
    <w:rsid w:val="002553C7"/>
    <w:rsid w:val="00260175"/>
    <w:rsid w:val="00261537"/>
    <w:rsid w:val="00263AA5"/>
    <w:rsid w:val="002645B1"/>
    <w:rsid w:val="002664D0"/>
    <w:rsid w:val="00266A09"/>
    <w:rsid w:val="00267444"/>
    <w:rsid w:val="00271373"/>
    <w:rsid w:val="00272DAE"/>
    <w:rsid w:val="00275850"/>
    <w:rsid w:val="00275C3E"/>
    <w:rsid w:val="00282ACB"/>
    <w:rsid w:val="002926E5"/>
    <w:rsid w:val="00295928"/>
    <w:rsid w:val="00297A80"/>
    <w:rsid w:val="002A21F8"/>
    <w:rsid w:val="002A7E53"/>
    <w:rsid w:val="002B2041"/>
    <w:rsid w:val="002B4579"/>
    <w:rsid w:val="002B6423"/>
    <w:rsid w:val="002C0CC2"/>
    <w:rsid w:val="002C1187"/>
    <w:rsid w:val="002C75DE"/>
    <w:rsid w:val="002D0F30"/>
    <w:rsid w:val="002D2F5E"/>
    <w:rsid w:val="002D6431"/>
    <w:rsid w:val="002D6A1F"/>
    <w:rsid w:val="002E069E"/>
    <w:rsid w:val="002E2B89"/>
    <w:rsid w:val="002E4B6E"/>
    <w:rsid w:val="002F1DED"/>
    <w:rsid w:val="002F5BA3"/>
    <w:rsid w:val="0030141C"/>
    <w:rsid w:val="003121A1"/>
    <w:rsid w:val="003134F7"/>
    <w:rsid w:val="00313D67"/>
    <w:rsid w:val="00314722"/>
    <w:rsid w:val="00317FC1"/>
    <w:rsid w:val="00320FA6"/>
    <w:rsid w:val="0033524E"/>
    <w:rsid w:val="00342452"/>
    <w:rsid w:val="00345966"/>
    <w:rsid w:val="003460B1"/>
    <w:rsid w:val="00351814"/>
    <w:rsid w:val="00353B06"/>
    <w:rsid w:val="00355042"/>
    <w:rsid w:val="00361C6C"/>
    <w:rsid w:val="0037148D"/>
    <w:rsid w:val="003749DF"/>
    <w:rsid w:val="003762F3"/>
    <w:rsid w:val="0038141E"/>
    <w:rsid w:val="0038150A"/>
    <w:rsid w:val="00384403"/>
    <w:rsid w:val="003914D4"/>
    <w:rsid w:val="003B1481"/>
    <w:rsid w:val="003B3F74"/>
    <w:rsid w:val="003B53F3"/>
    <w:rsid w:val="003C00B5"/>
    <w:rsid w:val="003C22D7"/>
    <w:rsid w:val="003C58D0"/>
    <w:rsid w:val="003D3210"/>
    <w:rsid w:val="003D399B"/>
    <w:rsid w:val="003D3F2A"/>
    <w:rsid w:val="003D4AC0"/>
    <w:rsid w:val="003D5321"/>
    <w:rsid w:val="003D59E5"/>
    <w:rsid w:val="003D74D1"/>
    <w:rsid w:val="003E13A0"/>
    <w:rsid w:val="003E1D68"/>
    <w:rsid w:val="003E7D44"/>
    <w:rsid w:val="003F271A"/>
    <w:rsid w:val="0041008F"/>
    <w:rsid w:val="00411C88"/>
    <w:rsid w:val="00413F4A"/>
    <w:rsid w:val="00415F3B"/>
    <w:rsid w:val="004167F3"/>
    <w:rsid w:val="0042677C"/>
    <w:rsid w:val="00434EB8"/>
    <w:rsid w:val="00445032"/>
    <w:rsid w:val="00447A7F"/>
    <w:rsid w:val="00451473"/>
    <w:rsid w:val="0045240A"/>
    <w:rsid w:val="00454D84"/>
    <w:rsid w:val="0046401B"/>
    <w:rsid w:val="004708B6"/>
    <w:rsid w:val="004750C9"/>
    <w:rsid w:val="00480695"/>
    <w:rsid w:val="00485D88"/>
    <w:rsid w:val="004874EF"/>
    <w:rsid w:val="00487577"/>
    <w:rsid w:val="00491BA1"/>
    <w:rsid w:val="004953D0"/>
    <w:rsid w:val="00495A0C"/>
    <w:rsid w:val="00497EAE"/>
    <w:rsid w:val="004A1340"/>
    <w:rsid w:val="004B0D9D"/>
    <w:rsid w:val="004C1FDB"/>
    <w:rsid w:val="004C3F6D"/>
    <w:rsid w:val="004D6710"/>
    <w:rsid w:val="004D7EAB"/>
    <w:rsid w:val="004E1DE6"/>
    <w:rsid w:val="004E2C2D"/>
    <w:rsid w:val="004E4201"/>
    <w:rsid w:val="004F2D73"/>
    <w:rsid w:val="0050266D"/>
    <w:rsid w:val="00505646"/>
    <w:rsid w:val="005106D2"/>
    <w:rsid w:val="005111A8"/>
    <w:rsid w:val="00512464"/>
    <w:rsid w:val="00513EF9"/>
    <w:rsid w:val="00514C3B"/>
    <w:rsid w:val="00515FE0"/>
    <w:rsid w:val="005161DC"/>
    <w:rsid w:val="005162E2"/>
    <w:rsid w:val="00521F4B"/>
    <w:rsid w:val="005242AA"/>
    <w:rsid w:val="00531ABD"/>
    <w:rsid w:val="00531B5F"/>
    <w:rsid w:val="0053316A"/>
    <w:rsid w:val="00543F98"/>
    <w:rsid w:val="0054594F"/>
    <w:rsid w:val="00552A51"/>
    <w:rsid w:val="0056211E"/>
    <w:rsid w:val="00563818"/>
    <w:rsid w:val="005646EE"/>
    <w:rsid w:val="00567849"/>
    <w:rsid w:val="00572835"/>
    <w:rsid w:val="00572A3B"/>
    <w:rsid w:val="00574B10"/>
    <w:rsid w:val="00577165"/>
    <w:rsid w:val="00586832"/>
    <w:rsid w:val="00586C8F"/>
    <w:rsid w:val="00586FE3"/>
    <w:rsid w:val="005912EA"/>
    <w:rsid w:val="005935A5"/>
    <w:rsid w:val="005A2CE1"/>
    <w:rsid w:val="005A417F"/>
    <w:rsid w:val="005A751B"/>
    <w:rsid w:val="005B6BAB"/>
    <w:rsid w:val="005B733F"/>
    <w:rsid w:val="005C0165"/>
    <w:rsid w:val="005C02F4"/>
    <w:rsid w:val="005C0550"/>
    <w:rsid w:val="005C3AB0"/>
    <w:rsid w:val="005C5D86"/>
    <w:rsid w:val="005C6E35"/>
    <w:rsid w:val="005D0895"/>
    <w:rsid w:val="005E058A"/>
    <w:rsid w:val="005E4C1D"/>
    <w:rsid w:val="005E61E4"/>
    <w:rsid w:val="00607B2A"/>
    <w:rsid w:val="0061078E"/>
    <w:rsid w:val="00612636"/>
    <w:rsid w:val="006129B6"/>
    <w:rsid w:val="00612EAF"/>
    <w:rsid w:val="0061411D"/>
    <w:rsid w:val="006172BC"/>
    <w:rsid w:val="00617722"/>
    <w:rsid w:val="00625C3A"/>
    <w:rsid w:val="00631788"/>
    <w:rsid w:val="00631C1C"/>
    <w:rsid w:val="00633B0B"/>
    <w:rsid w:val="00634B91"/>
    <w:rsid w:val="006377BA"/>
    <w:rsid w:val="00655DD3"/>
    <w:rsid w:val="00657B2C"/>
    <w:rsid w:val="00663424"/>
    <w:rsid w:val="00665524"/>
    <w:rsid w:val="006703E3"/>
    <w:rsid w:val="0067263B"/>
    <w:rsid w:val="006761D2"/>
    <w:rsid w:val="0068384C"/>
    <w:rsid w:val="0069169D"/>
    <w:rsid w:val="00696D65"/>
    <w:rsid w:val="006A4BC7"/>
    <w:rsid w:val="006A67A2"/>
    <w:rsid w:val="006A6C89"/>
    <w:rsid w:val="006B0FD4"/>
    <w:rsid w:val="006C0215"/>
    <w:rsid w:val="006C2378"/>
    <w:rsid w:val="006D1058"/>
    <w:rsid w:val="006E10AB"/>
    <w:rsid w:val="006E7341"/>
    <w:rsid w:val="006F4DF7"/>
    <w:rsid w:val="00710476"/>
    <w:rsid w:val="0071483A"/>
    <w:rsid w:val="00715669"/>
    <w:rsid w:val="00720A83"/>
    <w:rsid w:val="00726EF9"/>
    <w:rsid w:val="007277B0"/>
    <w:rsid w:val="00731AB5"/>
    <w:rsid w:val="00742167"/>
    <w:rsid w:val="00743B79"/>
    <w:rsid w:val="00744C8D"/>
    <w:rsid w:val="0074755E"/>
    <w:rsid w:val="00747D03"/>
    <w:rsid w:val="007501F4"/>
    <w:rsid w:val="00750FCC"/>
    <w:rsid w:val="0075403B"/>
    <w:rsid w:val="00755C21"/>
    <w:rsid w:val="00755F54"/>
    <w:rsid w:val="007567CD"/>
    <w:rsid w:val="00757F3A"/>
    <w:rsid w:val="00773775"/>
    <w:rsid w:val="007943EC"/>
    <w:rsid w:val="00795DC7"/>
    <w:rsid w:val="00797510"/>
    <w:rsid w:val="007A0FB2"/>
    <w:rsid w:val="007A3442"/>
    <w:rsid w:val="007A63FA"/>
    <w:rsid w:val="007B44DA"/>
    <w:rsid w:val="007B44FB"/>
    <w:rsid w:val="007C24F6"/>
    <w:rsid w:val="007C512D"/>
    <w:rsid w:val="007C57DB"/>
    <w:rsid w:val="007D33CA"/>
    <w:rsid w:val="007D5EF6"/>
    <w:rsid w:val="007E25AB"/>
    <w:rsid w:val="007E6C64"/>
    <w:rsid w:val="007E742A"/>
    <w:rsid w:val="007F7A38"/>
    <w:rsid w:val="0080243A"/>
    <w:rsid w:val="008133E5"/>
    <w:rsid w:val="008156C1"/>
    <w:rsid w:val="00824193"/>
    <w:rsid w:val="00824244"/>
    <w:rsid w:val="00824754"/>
    <w:rsid w:val="0082791C"/>
    <w:rsid w:val="00835250"/>
    <w:rsid w:val="00836782"/>
    <w:rsid w:val="00841F2D"/>
    <w:rsid w:val="00842020"/>
    <w:rsid w:val="00842DC1"/>
    <w:rsid w:val="00845B17"/>
    <w:rsid w:val="008507C2"/>
    <w:rsid w:val="0086242B"/>
    <w:rsid w:val="00863AA4"/>
    <w:rsid w:val="00870EE5"/>
    <w:rsid w:val="0088777C"/>
    <w:rsid w:val="00895AA0"/>
    <w:rsid w:val="008A031A"/>
    <w:rsid w:val="008A0410"/>
    <w:rsid w:val="008A0EFE"/>
    <w:rsid w:val="008A21DF"/>
    <w:rsid w:val="008A24DC"/>
    <w:rsid w:val="008B0F3F"/>
    <w:rsid w:val="008B1F39"/>
    <w:rsid w:val="008B4480"/>
    <w:rsid w:val="008C3136"/>
    <w:rsid w:val="008C7A1A"/>
    <w:rsid w:val="008D3BBC"/>
    <w:rsid w:val="008D4B23"/>
    <w:rsid w:val="008D60E0"/>
    <w:rsid w:val="008D75B9"/>
    <w:rsid w:val="008E1F0B"/>
    <w:rsid w:val="008E2F1C"/>
    <w:rsid w:val="008E36D3"/>
    <w:rsid w:val="008E37E8"/>
    <w:rsid w:val="008E4531"/>
    <w:rsid w:val="008E6715"/>
    <w:rsid w:val="008E74D1"/>
    <w:rsid w:val="00901B22"/>
    <w:rsid w:val="00907D92"/>
    <w:rsid w:val="009126EA"/>
    <w:rsid w:val="009139E2"/>
    <w:rsid w:val="0092428A"/>
    <w:rsid w:val="009242DE"/>
    <w:rsid w:val="00930C34"/>
    <w:rsid w:val="009331F0"/>
    <w:rsid w:val="00933275"/>
    <w:rsid w:val="00935210"/>
    <w:rsid w:val="00935BF4"/>
    <w:rsid w:val="0093698C"/>
    <w:rsid w:val="00942EB6"/>
    <w:rsid w:val="00954595"/>
    <w:rsid w:val="009647BC"/>
    <w:rsid w:val="00972DCB"/>
    <w:rsid w:val="00973999"/>
    <w:rsid w:val="00973D32"/>
    <w:rsid w:val="00980738"/>
    <w:rsid w:val="009808D4"/>
    <w:rsid w:val="00983387"/>
    <w:rsid w:val="00983D61"/>
    <w:rsid w:val="00990A2F"/>
    <w:rsid w:val="009A0F02"/>
    <w:rsid w:val="009A646F"/>
    <w:rsid w:val="009B2FC9"/>
    <w:rsid w:val="009C04B1"/>
    <w:rsid w:val="009C1289"/>
    <w:rsid w:val="009C1527"/>
    <w:rsid w:val="009C24ED"/>
    <w:rsid w:val="009C5A5F"/>
    <w:rsid w:val="009C6C02"/>
    <w:rsid w:val="009C7899"/>
    <w:rsid w:val="009D617D"/>
    <w:rsid w:val="009D617E"/>
    <w:rsid w:val="009E1D38"/>
    <w:rsid w:val="009F15E5"/>
    <w:rsid w:val="009F6CE4"/>
    <w:rsid w:val="00A01E21"/>
    <w:rsid w:val="00A02480"/>
    <w:rsid w:val="00A030A2"/>
    <w:rsid w:val="00A03C03"/>
    <w:rsid w:val="00A131B5"/>
    <w:rsid w:val="00A141DE"/>
    <w:rsid w:val="00A17C91"/>
    <w:rsid w:val="00A17CAE"/>
    <w:rsid w:val="00A21571"/>
    <w:rsid w:val="00A35818"/>
    <w:rsid w:val="00A36519"/>
    <w:rsid w:val="00A42247"/>
    <w:rsid w:val="00A52732"/>
    <w:rsid w:val="00A636C5"/>
    <w:rsid w:val="00A65435"/>
    <w:rsid w:val="00A7014C"/>
    <w:rsid w:val="00A709F4"/>
    <w:rsid w:val="00A72127"/>
    <w:rsid w:val="00A77045"/>
    <w:rsid w:val="00A83597"/>
    <w:rsid w:val="00A9579A"/>
    <w:rsid w:val="00AA0250"/>
    <w:rsid w:val="00AA1215"/>
    <w:rsid w:val="00AA4D74"/>
    <w:rsid w:val="00AA6502"/>
    <w:rsid w:val="00AB44BF"/>
    <w:rsid w:val="00AB505D"/>
    <w:rsid w:val="00AB72EE"/>
    <w:rsid w:val="00AC062A"/>
    <w:rsid w:val="00AC3D52"/>
    <w:rsid w:val="00AD2B1B"/>
    <w:rsid w:val="00AD7C9E"/>
    <w:rsid w:val="00AE7DCB"/>
    <w:rsid w:val="00AF27A3"/>
    <w:rsid w:val="00AF528F"/>
    <w:rsid w:val="00B0235E"/>
    <w:rsid w:val="00B078C7"/>
    <w:rsid w:val="00B11976"/>
    <w:rsid w:val="00B13880"/>
    <w:rsid w:val="00B15A1E"/>
    <w:rsid w:val="00B16336"/>
    <w:rsid w:val="00B27929"/>
    <w:rsid w:val="00B35956"/>
    <w:rsid w:val="00B35AA7"/>
    <w:rsid w:val="00B372DC"/>
    <w:rsid w:val="00B412CE"/>
    <w:rsid w:val="00B42A62"/>
    <w:rsid w:val="00B45FB3"/>
    <w:rsid w:val="00B52372"/>
    <w:rsid w:val="00B63200"/>
    <w:rsid w:val="00B64BDE"/>
    <w:rsid w:val="00B771B7"/>
    <w:rsid w:val="00B83341"/>
    <w:rsid w:val="00B84392"/>
    <w:rsid w:val="00B872D3"/>
    <w:rsid w:val="00B97695"/>
    <w:rsid w:val="00BA1D02"/>
    <w:rsid w:val="00BB1EEF"/>
    <w:rsid w:val="00BB3E3F"/>
    <w:rsid w:val="00BB44F8"/>
    <w:rsid w:val="00BC58AB"/>
    <w:rsid w:val="00BC6A07"/>
    <w:rsid w:val="00BE12F0"/>
    <w:rsid w:val="00BE2783"/>
    <w:rsid w:val="00BE4486"/>
    <w:rsid w:val="00BE5A21"/>
    <w:rsid w:val="00BF3669"/>
    <w:rsid w:val="00BF3A12"/>
    <w:rsid w:val="00C0445F"/>
    <w:rsid w:val="00C10E25"/>
    <w:rsid w:val="00C121C7"/>
    <w:rsid w:val="00C12568"/>
    <w:rsid w:val="00C159B3"/>
    <w:rsid w:val="00C20F30"/>
    <w:rsid w:val="00C21537"/>
    <w:rsid w:val="00C25FDD"/>
    <w:rsid w:val="00C271E8"/>
    <w:rsid w:val="00C3059E"/>
    <w:rsid w:val="00C31544"/>
    <w:rsid w:val="00C33A32"/>
    <w:rsid w:val="00C36ADC"/>
    <w:rsid w:val="00C3789E"/>
    <w:rsid w:val="00C409EF"/>
    <w:rsid w:val="00C467A7"/>
    <w:rsid w:val="00C50614"/>
    <w:rsid w:val="00C57412"/>
    <w:rsid w:val="00C575EC"/>
    <w:rsid w:val="00C61BA9"/>
    <w:rsid w:val="00C6519B"/>
    <w:rsid w:val="00C659BE"/>
    <w:rsid w:val="00C70C61"/>
    <w:rsid w:val="00C71B12"/>
    <w:rsid w:val="00C731A1"/>
    <w:rsid w:val="00C740A5"/>
    <w:rsid w:val="00C766F8"/>
    <w:rsid w:val="00C769CF"/>
    <w:rsid w:val="00C806AE"/>
    <w:rsid w:val="00C81D20"/>
    <w:rsid w:val="00C82EC1"/>
    <w:rsid w:val="00C96B3E"/>
    <w:rsid w:val="00CA0696"/>
    <w:rsid w:val="00CB23C8"/>
    <w:rsid w:val="00CB4EBD"/>
    <w:rsid w:val="00CC31B4"/>
    <w:rsid w:val="00CC5637"/>
    <w:rsid w:val="00CD46C5"/>
    <w:rsid w:val="00CE02B2"/>
    <w:rsid w:val="00CE3200"/>
    <w:rsid w:val="00CE3379"/>
    <w:rsid w:val="00CE40E2"/>
    <w:rsid w:val="00CF0A07"/>
    <w:rsid w:val="00CF3D90"/>
    <w:rsid w:val="00CF5C2E"/>
    <w:rsid w:val="00D00884"/>
    <w:rsid w:val="00D0543C"/>
    <w:rsid w:val="00D12668"/>
    <w:rsid w:val="00D1334F"/>
    <w:rsid w:val="00D1783E"/>
    <w:rsid w:val="00D20EBF"/>
    <w:rsid w:val="00D253F6"/>
    <w:rsid w:val="00D262D7"/>
    <w:rsid w:val="00D301B9"/>
    <w:rsid w:val="00D307C2"/>
    <w:rsid w:val="00D375EB"/>
    <w:rsid w:val="00D465B6"/>
    <w:rsid w:val="00D50628"/>
    <w:rsid w:val="00D52A0E"/>
    <w:rsid w:val="00D548C5"/>
    <w:rsid w:val="00D610A1"/>
    <w:rsid w:val="00D70ABF"/>
    <w:rsid w:val="00D71231"/>
    <w:rsid w:val="00D715A6"/>
    <w:rsid w:val="00D71EC9"/>
    <w:rsid w:val="00D83B5B"/>
    <w:rsid w:val="00D87880"/>
    <w:rsid w:val="00D94CC2"/>
    <w:rsid w:val="00D962BB"/>
    <w:rsid w:val="00DA038E"/>
    <w:rsid w:val="00DA1C2D"/>
    <w:rsid w:val="00DB5805"/>
    <w:rsid w:val="00DB6500"/>
    <w:rsid w:val="00DB7050"/>
    <w:rsid w:val="00DC3D07"/>
    <w:rsid w:val="00DC5B8A"/>
    <w:rsid w:val="00DC77FD"/>
    <w:rsid w:val="00DD308F"/>
    <w:rsid w:val="00DD3468"/>
    <w:rsid w:val="00DD6030"/>
    <w:rsid w:val="00DE3177"/>
    <w:rsid w:val="00DE5202"/>
    <w:rsid w:val="00DE535A"/>
    <w:rsid w:val="00DE5496"/>
    <w:rsid w:val="00DE68DA"/>
    <w:rsid w:val="00DF0C51"/>
    <w:rsid w:val="00DF4222"/>
    <w:rsid w:val="00DF425D"/>
    <w:rsid w:val="00DF43B1"/>
    <w:rsid w:val="00DF5BFE"/>
    <w:rsid w:val="00DF5C66"/>
    <w:rsid w:val="00E01E0F"/>
    <w:rsid w:val="00E0230E"/>
    <w:rsid w:val="00E03D13"/>
    <w:rsid w:val="00E07507"/>
    <w:rsid w:val="00E11287"/>
    <w:rsid w:val="00E15C73"/>
    <w:rsid w:val="00E2492F"/>
    <w:rsid w:val="00E24986"/>
    <w:rsid w:val="00E337EE"/>
    <w:rsid w:val="00E36556"/>
    <w:rsid w:val="00E36F04"/>
    <w:rsid w:val="00E37DC9"/>
    <w:rsid w:val="00E4033A"/>
    <w:rsid w:val="00E4208F"/>
    <w:rsid w:val="00E44053"/>
    <w:rsid w:val="00E47FE9"/>
    <w:rsid w:val="00E550D6"/>
    <w:rsid w:val="00E562DD"/>
    <w:rsid w:val="00E5781D"/>
    <w:rsid w:val="00E57DB9"/>
    <w:rsid w:val="00E635A8"/>
    <w:rsid w:val="00E648FA"/>
    <w:rsid w:val="00E70223"/>
    <w:rsid w:val="00E7113A"/>
    <w:rsid w:val="00E72D24"/>
    <w:rsid w:val="00E730D2"/>
    <w:rsid w:val="00E733EB"/>
    <w:rsid w:val="00E7755B"/>
    <w:rsid w:val="00E80B24"/>
    <w:rsid w:val="00E84168"/>
    <w:rsid w:val="00E86360"/>
    <w:rsid w:val="00E90CCB"/>
    <w:rsid w:val="00E95CDF"/>
    <w:rsid w:val="00E95E49"/>
    <w:rsid w:val="00E97A6F"/>
    <w:rsid w:val="00EA18E6"/>
    <w:rsid w:val="00EA4DCD"/>
    <w:rsid w:val="00EA76B4"/>
    <w:rsid w:val="00EC14E7"/>
    <w:rsid w:val="00EC1B22"/>
    <w:rsid w:val="00EC75CB"/>
    <w:rsid w:val="00ED3B11"/>
    <w:rsid w:val="00ED4459"/>
    <w:rsid w:val="00EE32D1"/>
    <w:rsid w:val="00EF0C06"/>
    <w:rsid w:val="00EF5E5D"/>
    <w:rsid w:val="00EF713D"/>
    <w:rsid w:val="00F03387"/>
    <w:rsid w:val="00F1349F"/>
    <w:rsid w:val="00F20651"/>
    <w:rsid w:val="00F21DE5"/>
    <w:rsid w:val="00F23CFC"/>
    <w:rsid w:val="00F26D02"/>
    <w:rsid w:val="00F30EB3"/>
    <w:rsid w:val="00F310D5"/>
    <w:rsid w:val="00F36231"/>
    <w:rsid w:val="00F36B69"/>
    <w:rsid w:val="00F379FE"/>
    <w:rsid w:val="00F42ECC"/>
    <w:rsid w:val="00F46050"/>
    <w:rsid w:val="00F55229"/>
    <w:rsid w:val="00F615F9"/>
    <w:rsid w:val="00F66BBF"/>
    <w:rsid w:val="00F671C2"/>
    <w:rsid w:val="00F75985"/>
    <w:rsid w:val="00F812E2"/>
    <w:rsid w:val="00F95BF4"/>
    <w:rsid w:val="00F96523"/>
    <w:rsid w:val="00FA000C"/>
    <w:rsid w:val="00FA271E"/>
    <w:rsid w:val="00FA2726"/>
    <w:rsid w:val="00FA4801"/>
    <w:rsid w:val="00FA63E5"/>
    <w:rsid w:val="00FB1768"/>
    <w:rsid w:val="00FB56E2"/>
    <w:rsid w:val="00FB658C"/>
    <w:rsid w:val="00FC0366"/>
    <w:rsid w:val="00FC253B"/>
    <w:rsid w:val="00FD2469"/>
    <w:rsid w:val="00FD4051"/>
    <w:rsid w:val="00FD520B"/>
    <w:rsid w:val="00FD57D8"/>
    <w:rsid w:val="00FF0DC8"/>
    <w:rsid w:val="00FF3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11E49B"/>
  <w15:chartTrackingRefBased/>
  <w15:docId w15:val="{38FC66D3-AF99-4667-AFE7-2404F0CFD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7050"/>
    <w:pPr>
      <w:spacing w:line="360" w:lineRule="auto"/>
      <w:jc w:val="both"/>
    </w:pPr>
    <w:rPr>
      <w:rFonts w:ascii="Arial" w:hAnsi="Arial"/>
      <w:sz w:val="24"/>
      <w:lang w:val="en-SG"/>
    </w:rPr>
  </w:style>
  <w:style w:type="paragraph" w:styleId="Heading1">
    <w:name w:val="heading 1"/>
    <w:basedOn w:val="Normal"/>
    <w:next w:val="Normal"/>
    <w:link w:val="Heading1Char"/>
    <w:uiPriority w:val="9"/>
    <w:qFormat/>
    <w:rsid w:val="00F55229"/>
    <w:pPr>
      <w:keepNext/>
      <w:keepLines/>
      <w:spacing w:before="240" w:after="0" w:line="480"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0F6193"/>
    <w:pPr>
      <w:keepNext/>
      <w:keepLines/>
      <w:spacing w:before="40" w:after="0"/>
      <w:outlineLvl w:val="1"/>
    </w:pPr>
    <w:rPr>
      <w:rFonts w:eastAsiaTheme="majorEastAsia" w:cstheme="majorBidi"/>
      <w:i/>
      <w:color w:val="2F5496" w:themeColor="accent1" w:themeShade="BF"/>
      <w:szCs w:val="26"/>
    </w:rPr>
  </w:style>
  <w:style w:type="paragraph" w:styleId="Heading3">
    <w:name w:val="heading 3"/>
    <w:basedOn w:val="Normal"/>
    <w:next w:val="Normal"/>
    <w:link w:val="Heading3Char"/>
    <w:uiPriority w:val="9"/>
    <w:semiHidden/>
    <w:unhideWhenUsed/>
    <w:qFormat/>
    <w:rsid w:val="002553C7"/>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5229"/>
    <w:rPr>
      <w:rFonts w:ascii="Arial" w:eastAsiaTheme="majorEastAsia" w:hAnsi="Arial" w:cstheme="majorBidi"/>
      <w:b/>
      <w:sz w:val="28"/>
      <w:szCs w:val="32"/>
      <w:lang w:val="en-SG"/>
    </w:rPr>
  </w:style>
  <w:style w:type="paragraph" w:styleId="TOCHeading">
    <w:name w:val="TOC Heading"/>
    <w:basedOn w:val="Heading1"/>
    <w:next w:val="Normal"/>
    <w:uiPriority w:val="39"/>
    <w:unhideWhenUsed/>
    <w:qFormat/>
    <w:rsid w:val="00552A51"/>
    <w:pPr>
      <w:spacing w:line="259" w:lineRule="auto"/>
      <w:jc w:val="left"/>
      <w:outlineLvl w:val="9"/>
    </w:pPr>
    <w:rPr>
      <w:lang w:val="en-US"/>
    </w:rPr>
  </w:style>
  <w:style w:type="paragraph" w:styleId="TOC2">
    <w:name w:val="toc 2"/>
    <w:basedOn w:val="Normal"/>
    <w:next w:val="Normal"/>
    <w:autoRedefine/>
    <w:uiPriority w:val="39"/>
    <w:unhideWhenUsed/>
    <w:rsid w:val="00552A51"/>
    <w:pPr>
      <w:spacing w:after="100" w:line="259" w:lineRule="auto"/>
      <w:ind w:left="220"/>
      <w:jc w:val="left"/>
    </w:pPr>
    <w:rPr>
      <w:rFonts w:asciiTheme="minorHAnsi" w:eastAsiaTheme="minorEastAsia" w:hAnsiTheme="minorHAnsi" w:cs="Times New Roman"/>
      <w:sz w:val="22"/>
      <w:lang w:val="en-US"/>
    </w:rPr>
  </w:style>
  <w:style w:type="paragraph" w:styleId="TOC1">
    <w:name w:val="toc 1"/>
    <w:basedOn w:val="Normal"/>
    <w:next w:val="Normal"/>
    <w:autoRedefine/>
    <w:uiPriority w:val="39"/>
    <w:unhideWhenUsed/>
    <w:rsid w:val="00552A51"/>
    <w:pPr>
      <w:spacing w:after="100" w:line="259" w:lineRule="auto"/>
      <w:jc w:val="left"/>
    </w:pPr>
    <w:rPr>
      <w:rFonts w:asciiTheme="minorHAnsi" w:eastAsiaTheme="minorEastAsia" w:hAnsiTheme="minorHAnsi" w:cs="Times New Roman"/>
      <w:sz w:val="22"/>
      <w:lang w:val="en-US"/>
    </w:rPr>
  </w:style>
  <w:style w:type="paragraph" w:styleId="TOC3">
    <w:name w:val="toc 3"/>
    <w:basedOn w:val="Normal"/>
    <w:next w:val="Normal"/>
    <w:autoRedefine/>
    <w:uiPriority w:val="39"/>
    <w:unhideWhenUsed/>
    <w:rsid w:val="00552A51"/>
    <w:pPr>
      <w:spacing w:after="100" w:line="259" w:lineRule="auto"/>
      <w:ind w:left="440"/>
      <w:jc w:val="left"/>
    </w:pPr>
    <w:rPr>
      <w:rFonts w:asciiTheme="minorHAnsi" w:eastAsiaTheme="minorEastAsia" w:hAnsiTheme="minorHAnsi" w:cs="Times New Roman"/>
      <w:sz w:val="22"/>
      <w:lang w:val="en-US"/>
    </w:rPr>
  </w:style>
  <w:style w:type="paragraph" w:styleId="ListParagraph">
    <w:name w:val="List Paragraph"/>
    <w:basedOn w:val="Normal"/>
    <w:uiPriority w:val="34"/>
    <w:qFormat/>
    <w:rsid w:val="00552A51"/>
    <w:pPr>
      <w:ind w:left="720"/>
      <w:contextualSpacing/>
    </w:pPr>
  </w:style>
  <w:style w:type="paragraph" w:styleId="BalloonText">
    <w:name w:val="Balloon Text"/>
    <w:basedOn w:val="Normal"/>
    <w:link w:val="BalloonTextChar"/>
    <w:uiPriority w:val="99"/>
    <w:semiHidden/>
    <w:unhideWhenUsed/>
    <w:rsid w:val="001F2A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AF8"/>
    <w:rPr>
      <w:rFonts w:ascii="Segoe UI" w:hAnsi="Segoe UI" w:cs="Segoe UI"/>
      <w:sz w:val="18"/>
      <w:szCs w:val="18"/>
      <w:lang w:val="en-SG"/>
    </w:rPr>
  </w:style>
  <w:style w:type="character" w:styleId="CommentReference">
    <w:name w:val="annotation reference"/>
    <w:basedOn w:val="DefaultParagraphFont"/>
    <w:uiPriority w:val="99"/>
    <w:semiHidden/>
    <w:unhideWhenUsed/>
    <w:rsid w:val="00C61BA9"/>
    <w:rPr>
      <w:sz w:val="16"/>
      <w:szCs w:val="16"/>
    </w:rPr>
  </w:style>
  <w:style w:type="paragraph" w:styleId="CommentText">
    <w:name w:val="annotation text"/>
    <w:basedOn w:val="Normal"/>
    <w:link w:val="CommentTextChar"/>
    <w:uiPriority w:val="99"/>
    <w:semiHidden/>
    <w:unhideWhenUsed/>
    <w:rsid w:val="00C61BA9"/>
    <w:pPr>
      <w:spacing w:line="240" w:lineRule="auto"/>
    </w:pPr>
    <w:rPr>
      <w:sz w:val="20"/>
      <w:szCs w:val="20"/>
    </w:rPr>
  </w:style>
  <w:style w:type="character" w:customStyle="1" w:styleId="CommentTextChar">
    <w:name w:val="Comment Text Char"/>
    <w:basedOn w:val="DefaultParagraphFont"/>
    <w:link w:val="CommentText"/>
    <w:uiPriority w:val="99"/>
    <w:semiHidden/>
    <w:rsid w:val="00C61BA9"/>
    <w:rPr>
      <w:rFonts w:ascii="Arial" w:hAnsi="Arial"/>
      <w:sz w:val="20"/>
      <w:szCs w:val="20"/>
      <w:lang w:val="en-SG"/>
    </w:rPr>
  </w:style>
  <w:style w:type="paragraph" w:styleId="CommentSubject">
    <w:name w:val="annotation subject"/>
    <w:basedOn w:val="CommentText"/>
    <w:next w:val="CommentText"/>
    <w:link w:val="CommentSubjectChar"/>
    <w:uiPriority w:val="99"/>
    <w:semiHidden/>
    <w:unhideWhenUsed/>
    <w:rsid w:val="00C61BA9"/>
    <w:rPr>
      <w:b/>
      <w:bCs/>
    </w:rPr>
  </w:style>
  <w:style w:type="character" w:customStyle="1" w:styleId="CommentSubjectChar">
    <w:name w:val="Comment Subject Char"/>
    <w:basedOn w:val="CommentTextChar"/>
    <w:link w:val="CommentSubject"/>
    <w:uiPriority w:val="99"/>
    <w:semiHidden/>
    <w:rsid w:val="00C61BA9"/>
    <w:rPr>
      <w:rFonts w:ascii="Arial" w:hAnsi="Arial"/>
      <w:b/>
      <w:bCs/>
      <w:sz w:val="20"/>
      <w:szCs w:val="20"/>
      <w:lang w:val="en-SG"/>
    </w:rPr>
  </w:style>
  <w:style w:type="paragraph" w:styleId="NoSpacing">
    <w:name w:val="No Spacing"/>
    <w:uiPriority w:val="1"/>
    <w:qFormat/>
    <w:rsid w:val="002333A3"/>
    <w:pPr>
      <w:spacing w:after="0" w:line="240" w:lineRule="auto"/>
      <w:jc w:val="both"/>
    </w:pPr>
    <w:rPr>
      <w:rFonts w:ascii="Arial" w:hAnsi="Arial"/>
      <w:sz w:val="24"/>
      <w:lang w:val="en-SG"/>
    </w:rPr>
  </w:style>
  <w:style w:type="table" w:styleId="TableGrid">
    <w:name w:val="Table Grid"/>
    <w:basedOn w:val="TableNormal"/>
    <w:uiPriority w:val="39"/>
    <w:rsid w:val="00B078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F6193"/>
    <w:rPr>
      <w:rFonts w:ascii="Arial" w:eastAsiaTheme="majorEastAsia" w:hAnsi="Arial" w:cstheme="majorBidi"/>
      <w:i/>
      <w:color w:val="2F5496" w:themeColor="accent1" w:themeShade="BF"/>
      <w:sz w:val="24"/>
      <w:szCs w:val="26"/>
      <w:lang w:val="en-SG"/>
    </w:rPr>
  </w:style>
  <w:style w:type="character" w:styleId="Hyperlink">
    <w:name w:val="Hyperlink"/>
    <w:basedOn w:val="DefaultParagraphFont"/>
    <w:uiPriority w:val="99"/>
    <w:unhideWhenUsed/>
    <w:rsid w:val="002553C7"/>
    <w:rPr>
      <w:color w:val="0563C1" w:themeColor="hyperlink"/>
      <w:u w:val="single"/>
    </w:rPr>
  </w:style>
  <w:style w:type="character" w:styleId="UnresolvedMention">
    <w:name w:val="Unresolved Mention"/>
    <w:basedOn w:val="DefaultParagraphFont"/>
    <w:uiPriority w:val="99"/>
    <w:semiHidden/>
    <w:unhideWhenUsed/>
    <w:rsid w:val="002553C7"/>
    <w:rPr>
      <w:color w:val="605E5C"/>
      <w:shd w:val="clear" w:color="auto" w:fill="E1DFDD"/>
    </w:rPr>
  </w:style>
  <w:style w:type="character" w:customStyle="1" w:styleId="Heading3Char">
    <w:name w:val="Heading 3 Char"/>
    <w:basedOn w:val="DefaultParagraphFont"/>
    <w:link w:val="Heading3"/>
    <w:uiPriority w:val="9"/>
    <w:semiHidden/>
    <w:rsid w:val="002553C7"/>
    <w:rPr>
      <w:rFonts w:asciiTheme="majorHAnsi" w:eastAsiaTheme="majorEastAsia" w:hAnsiTheme="majorHAnsi" w:cstheme="majorBidi"/>
      <w:color w:val="1F3763" w:themeColor="accent1" w:themeShade="7F"/>
      <w:sz w:val="24"/>
      <w:szCs w:val="24"/>
      <w:lang w:val="en-SG"/>
    </w:rPr>
  </w:style>
  <w:style w:type="character" w:styleId="FollowedHyperlink">
    <w:name w:val="FollowedHyperlink"/>
    <w:basedOn w:val="DefaultParagraphFont"/>
    <w:uiPriority w:val="99"/>
    <w:semiHidden/>
    <w:unhideWhenUsed/>
    <w:rsid w:val="00B412CE"/>
    <w:rPr>
      <w:color w:val="954F72" w:themeColor="followedHyperlink"/>
      <w:u w:val="single"/>
    </w:rPr>
  </w:style>
  <w:style w:type="paragraph" w:styleId="ListBullet">
    <w:name w:val="List Bullet"/>
    <w:basedOn w:val="Normal"/>
    <w:uiPriority w:val="99"/>
    <w:unhideWhenUsed/>
    <w:rsid w:val="008E4531"/>
    <w:pPr>
      <w:numPr>
        <w:numId w:val="38"/>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408636">
      <w:bodyDiv w:val="1"/>
      <w:marLeft w:val="0"/>
      <w:marRight w:val="0"/>
      <w:marTop w:val="0"/>
      <w:marBottom w:val="0"/>
      <w:divBdr>
        <w:top w:val="none" w:sz="0" w:space="0" w:color="auto"/>
        <w:left w:val="none" w:sz="0" w:space="0" w:color="auto"/>
        <w:bottom w:val="none" w:sz="0" w:space="0" w:color="auto"/>
        <w:right w:val="none" w:sz="0" w:space="0" w:color="auto"/>
      </w:divBdr>
    </w:div>
    <w:div w:id="456415733">
      <w:bodyDiv w:val="1"/>
      <w:marLeft w:val="0"/>
      <w:marRight w:val="0"/>
      <w:marTop w:val="0"/>
      <w:marBottom w:val="0"/>
      <w:divBdr>
        <w:top w:val="none" w:sz="0" w:space="0" w:color="auto"/>
        <w:left w:val="none" w:sz="0" w:space="0" w:color="auto"/>
        <w:bottom w:val="none" w:sz="0" w:space="0" w:color="auto"/>
        <w:right w:val="none" w:sz="0" w:space="0" w:color="auto"/>
      </w:divBdr>
    </w:div>
    <w:div w:id="541015219">
      <w:bodyDiv w:val="1"/>
      <w:marLeft w:val="0"/>
      <w:marRight w:val="0"/>
      <w:marTop w:val="0"/>
      <w:marBottom w:val="0"/>
      <w:divBdr>
        <w:top w:val="none" w:sz="0" w:space="0" w:color="auto"/>
        <w:left w:val="none" w:sz="0" w:space="0" w:color="auto"/>
        <w:bottom w:val="none" w:sz="0" w:space="0" w:color="auto"/>
        <w:right w:val="none" w:sz="0" w:space="0" w:color="auto"/>
      </w:divBdr>
      <w:divsChild>
        <w:div w:id="1534229633">
          <w:marLeft w:val="360"/>
          <w:marRight w:val="0"/>
          <w:marTop w:val="200"/>
          <w:marBottom w:val="0"/>
          <w:divBdr>
            <w:top w:val="none" w:sz="0" w:space="0" w:color="auto"/>
            <w:left w:val="none" w:sz="0" w:space="0" w:color="auto"/>
            <w:bottom w:val="none" w:sz="0" w:space="0" w:color="auto"/>
            <w:right w:val="none" w:sz="0" w:space="0" w:color="auto"/>
          </w:divBdr>
        </w:div>
        <w:div w:id="736785922">
          <w:marLeft w:val="360"/>
          <w:marRight w:val="0"/>
          <w:marTop w:val="200"/>
          <w:marBottom w:val="0"/>
          <w:divBdr>
            <w:top w:val="none" w:sz="0" w:space="0" w:color="auto"/>
            <w:left w:val="none" w:sz="0" w:space="0" w:color="auto"/>
            <w:bottom w:val="none" w:sz="0" w:space="0" w:color="auto"/>
            <w:right w:val="none" w:sz="0" w:space="0" w:color="auto"/>
          </w:divBdr>
        </w:div>
        <w:div w:id="1738238671">
          <w:marLeft w:val="360"/>
          <w:marRight w:val="0"/>
          <w:marTop w:val="200"/>
          <w:marBottom w:val="0"/>
          <w:divBdr>
            <w:top w:val="none" w:sz="0" w:space="0" w:color="auto"/>
            <w:left w:val="none" w:sz="0" w:space="0" w:color="auto"/>
            <w:bottom w:val="none" w:sz="0" w:space="0" w:color="auto"/>
            <w:right w:val="none" w:sz="0" w:space="0" w:color="auto"/>
          </w:divBdr>
        </w:div>
      </w:divsChild>
    </w:div>
    <w:div w:id="627005261">
      <w:bodyDiv w:val="1"/>
      <w:marLeft w:val="0"/>
      <w:marRight w:val="0"/>
      <w:marTop w:val="0"/>
      <w:marBottom w:val="0"/>
      <w:divBdr>
        <w:top w:val="none" w:sz="0" w:space="0" w:color="auto"/>
        <w:left w:val="none" w:sz="0" w:space="0" w:color="auto"/>
        <w:bottom w:val="none" w:sz="0" w:space="0" w:color="auto"/>
        <w:right w:val="none" w:sz="0" w:space="0" w:color="auto"/>
      </w:divBdr>
    </w:div>
    <w:div w:id="723136846">
      <w:bodyDiv w:val="1"/>
      <w:marLeft w:val="0"/>
      <w:marRight w:val="0"/>
      <w:marTop w:val="0"/>
      <w:marBottom w:val="0"/>
      <w:divBdr>
        <w:top w:val="none" w:sz="0" w:space="0" w:color="auto"/>
        <w:left w:val="none" w:sz="0" w:space="0" w:color="auto"/>
        <w:bottom w:val="none" w:sz="0" w:space="0" w:color="auto"/>
        <w:right w:val="none" w:sz="0" w:space="0" w:color="auto"/>
      </w:divBdr>
    </w:div>
    <w:div w:id="820659926">
      <w:bodyDiv w:val="1"/>
      <w:marLeft w:val="0"/>
      <w:marRight w:val="0"/>
      <w:marTop w:val="0"/>
      <w:marBottom w:val="0"/>
      <w:divBdr>
        <w:top w:val="none" w:sz="0" w:space="0" w:color="auto"/>
        <w:left w:val="none" w:sz="0" w:space="0" w:color="auto"/>
        <w:bottom w:val="none" w:sz="0" w:space="0" w:color="auto"/>
        <w:right w:val="none" w:sz="0" w:space="0" w:color="auto"/>
      </w:divBdr>
    </w:div>
    <w:div w:id="871891209">
      <w:bodyDiv w:val="1"/>
      <w:marLeft w:val="0"/>
      <w:marRight w:val="0"/>
      <w:marTop w:val="0"/>
      <w:marBottom w:val="0"/>
      <w:divBdr>
        <w:top w:val="none" w:sz="0" w:space="0" w:color="auto"/>
        <w:left w:val="none" w:sz="0" w:space="0" w:color="auto"/>
        <w:bottom w:val="none" w:sz="0" w:space="0" w:color="auto"/>
        <w:right w:val="none" w:sz="0" w:space="0" w:color="auto"/>
      </w:divBdr>
    </w:div>
    <w:div w:id="874463291">
      <w:bodyDiv w:val="1"/>
      <w:marLeft w:val="0"/>
      <w:marRight w:val="0"/>
      <w:marTop w:val="0"/>
      <w:marBottom w:val="0"/>
      <w:divBdr>
        <w:top w:val="none" w:sz="0" w:space="0" w:color="auto"/>
        <w:left w:val="none" w:sz="0" w:space="0" w:color="auto"/>
        <w:bottom w:val="none" w:sz="0" w:space="0" w:color="auto"/>
        <w:right w:val="none" w:sz="0" w:space="0" w:color="auto"/>
      </w:divBdr>
    </w:div>
    <w:div w:id="967198789">
      <w:bodyDiv w:val="1"/>
      <w:marLeft w:val="0"/>
      <w:marRight w:val="0"/>
      <w:marTop w:val="0"/>
      <w:marBottom w:val="0"/>
      <w:divBdr>
        <w:top w:val="none" w:sz="0" w:space="0" w:color="auto"/>
        <w:left w:val="none" w:sz="0" w:space="0" w:color="auto"/>
        <w:bottom w:val="none" w:sz="0" w:space="0" w:color="auto"/>
        <w:right w:val="none" w:sz="0" w:space="0" w:color="auto"/>
      </w:divBdr>
    </w:div>
    <w:div w:id="1034158781">
      <w:bodyDiv w:val="1"/>
      <w:marLeft w:val="0"/>
      <w:marRight w:val="0"/>
      <w:marTop w:val="0"/>
      <w:marBottom w:val="0"/>
      <w:divBdr>
        <w:top w:val="none" w:sz="0" w:space="0" w:color="auto"/>
        <w:left w:val="none" w:sz="0" w:space="0" w:color="auto"/>
        <w:bottom w:val="none" w:sz="0" w:space="0" w:color="auto"/>
        <w:right w:val="none" w:sz="0" w:space="0" w:color="auto"/>
      </w:divBdr>
    </w:div>
    <w:div w:id="1268807526">
      <w:bodyDiv w:val="1"/>
      <w:marLeft w:val="0"/>
      <w:marRight w:val="0"/>
      <w:marTop w:val="0"/>
      <w:marBottom w:val="0"/>
      <w:divBdr>
        <w:top w:val="none" w:sz="0" w:space="0" w:color="auto"/>
        <w:left w:val="none" w:sz="0" w:space="0" w:color="auto"/>
        <w:bottom w:val="none" w:sz="0" w:space="0" w:color="auto"/>
        <w:right w:val="none" w:sz="0" w:space="0" w:color="auto"/>
      </w:divBdr>
    </w:div>
    <w:div w:id="1316716409">
      <w:bodyDiv w:val="1"/>
      <w:marLeft w:val="0"/>
      <w:marRight w:val="0"/>
      <w:marTop w:val="0"/>
      <w:marBottom w:val="0"/>
      <w:divBdr>
        <w:top w:val="none" w:sz="0" w:space="0" w:color="auto"/>
        <w:left w:val="none" w:sz="0" w:space="0" w:color="auto"/>
        <w:bottom w:val="none" w:sz="0" w:space="0" w:color="auto"/>
        <w:right w:val="none" w:sz="0" w:space="0" w:color="auto"/>
      </w:divBdr>
      <w:divsChild>
        <w:div w:id="1083257999">
          <w:marLeft w:val="360"/>
          <w:marRight w:val="0"/>
          <w:marTop w:val="200"/>
          <w:marBottom w:val="0"/>
          <w:divBdr>
            <w:top w:val="none" w:sz="0" w:space="0" w:color="auto"/>
            <w:left w:val="none" w:sz="0" w:space="0" w:color="auto"/>
            <w:bottom w:val="none" w:sz="0" w:space="0" w:color="auto"/>
            <w:right w:val="none" w:sz="0" w:space="0" w:color="auto"/>
          </w:divBdr>
        </w:div>
        <w:div w:id="965816852">
          <w:marLeft w:val="360"/>
          <w:marRight w:val="0"/>
          <w:marTop w:val="200"/>
          <w:marBottom w:val="0"/>
          <w:divBdr>
            <w:top w:val="none" w:sz="0" w:space="0" w:color="auto"/>
            <w:left w:val="none" w:sz="0" w:space="0" w:color="auto"/>
            <w:bottom w:val="none" w:sz="0" w:space="0" w:color="auto"/>
            <w:right w:val="none" w:sz="0" w:space="0" w:color="auto"/>
          </w:divBdr>
        </w:div>
        <w:div w:id="227613117">
          <w:marLeft w:val="360"/>
          <w:marRight w:val="0"/>
          <w:marTop w:val="200"/>
          <w:marBottom w:val="0"/>
          <w:divBdr>
            <w:top w:val="none" w:sz="0" w:space="0" w:color="auto"/>
            <w:left w:val="none" w:sz="0" w:space="0" w:color="auto"/>
            <w:bottom w:val="none" w:sz="0" w:space="0" w:color="auto"/>
            <w:right w:val="none" w:sz="0" w:space="0" w:color="auto"/>
          </w:divBdr>
        </w:div>
        <w:div w:id="35861291">
          <w:marLeft w:val="360"/>
          <w:marRight w:val="0"/>
          <w:marTop w:val="200"/>
          <w:marBottom w:val="0"/>
          <w:divBdr>
            <w:top w:val="none" w:sz="0" w:space="0" w:color="auto"/>
            <w:left w:val="none" w:sz="0" w:space="0" w:color="auto"/>
            <w:bottom w:val="none" w:sz="0" w:space="0" w:color="auto"/>
            <w:right w:val="none" w:sz="0" w:space="0" w:color="auto"/>
          </w:divBdr>
        </w:div>
        <w:div w:id="637759236">
          <w:marLeft w:val="360"/>
          <w:marRight w:val="0"/>
          <w:marTop w:val="200"/>
          <w:marBottom w:val="0"/>
          <w:divBdr>
            <w:top w:val="none" w:sz="0" w:space="0" w:color="auto"/>
            <w:left w:val="none" w:sz="0" w:space="0" w:color="auto"/>
            <w:bottom w:val="none" w:sz="0" w:space="0" w:color="auto"/>
            <w:right w:val="none" w:sz="0" w:space="0" w:color="auto"/>
          </w:divBdr>
        </w:div>
        <w:div w:id="845442406">
          <w:marLeft w:val="360"/>
          <w:marRight w:val="0"/>
          <w:marTop w:val="200"/>
          <w:marBottom w:val="0"/>
          <w:divBdr>
            <w:top w:val="none" w:sz="0" w:space="0" w:color="auto"/>
            <w:left w:val="none" w:sz="0" w:space="0" w:color="auto"/>
            <w:bottom w:val="none" w:sz="0" w:space="0" w:color="auto"/>
            <w:right w:val="none" w:sz="0" w:space="0" w:color="auto"/>
          </w:divBdr>
        </w:div>
        <w:div w:id="921377685">
          <w:marLeft w:val="360"/>
          <w:marRight w:val="0"/>
          <w:marTop w:val="200"/>
          <w:marBottom w:val="0"/>
          <w:divBdr>
            <w:top w:val="none" w:sz="0" w:space="0" w:color="auto"/>
            <w:left w:val="none" w:sz="0" w:space="0" w:color="auto"/>
            <w:bottom w:val="none" w:sz="0" w:space="0" w:color="auto"/>
            <w:right w:val="none" w:sz="0" w:space="0" w:color="auto"/>
          </w:divBdr>
        </w:div>
        <w:div w:id="187567404">
          <w:marLeft w:val="360"/>
          <w:marRight w:val="0"/>
          <w:marTop w:val="200"/>
          <w:marBottom w:val="0"/>
          <w:divBdr>
            <w:top w:val="none" w:sz="0" w:space="0" w:color="auto"/>
            <w:left w:val="none" w:sz="0" w:space="0" w:color="auto"/>
            <w:bottom w:val="none" w:sz="0" w:space="0" w:color="auto"/>
            <w:right w:val="none" w:sz="0" w:space="0" w:color="auto"/>
          </w:divBdr>
        </w:div>
        <w:div w:id="1330524089">
          <w:marLeft w:val="360"/>
          <w:marRight w:val="0"/>
          <w:marTop w:val="200"/>
          <w:marBottom w:val="0"/>
          <w:divBdr>
            <w:top w:val="none" w:sz="0" w:space="0" w:color="auto"/>
            <w:left w:val="none" w:sz="0" w:space="0" w:color="auto"/>
            <w:bottom w:val="none" w:sz="0" w:space="0" w:color="auto"/>
            <w:right w:val="none" w:sz="0" w:space="0" w:color="auto"/>
          </w:divBdr>
        </w:div>
        <w:div w:id="1954821715">
          <w:marLeft w:val="360"/>
          <w:marRight w:val="0"/>
          <w:marTop w:val="200"/>
          <w:marBottom w:val="0"/>
          <w:divBdr>
            <w:top w:val="none" w:sz="0" w:space="0" w:color="auto"/>
            <w:left w:val="none" w:sz="0" w:space="0" w:color="auto"/>
            <w:bottom w:val="none" w:sz="0" w:space="0" w:color="auto"/>
            <w:right w:val="none" w:sz="0" w:space="0" w:color="auto"/>
          </w:divBdr>
        </w:div>
        <w:div w:id="1055085839">
          <w:marLeft w:val="360"/>
          <w:marRight w:val="0"/>
          <w:marTop w:val="200"/>
          <w:marBottom w:val="0"/>
          <w:divBdr>
            <w:top w:val="none" w:sz="0" w:space="0" w:color="auto"/>
            <w:left w:val="none" w:sz="0" w:space="0" w:color="auto"/>
            <w:bottom w:val="none" w:sz="0" w:space="0" w:color="auto"/>
            <w:right w:val="none" w:sz="0" w:space="0" w:color="auto"/>
          </w:divBdr>
        </w:div>
        <w:div w:id="1883207053">
          <w:marLeft w:val="360"/>
          <w:marRight w:val="0"/>
          <w:marTop w:val="200"/>
          <w:marBottom w:val="0"/>
          <w:divBdr>
            <w:top w:val="none" w:sz="0" w:space="0" w:color="auto"/>
            <w:left w:val="none" w:sz="0" w:space="0" w:color="auto"/>
            <w:bottom w:val="none" w:sz="0" w:space="0" w:color="auto"/>
            <w:right w:val="none" w:sz="0" w:space="0" w:color="auto"/>
          </w:divBdr>
        </w:div>
        <w:div w:id="1349913991">
          <w:marLeft w:val="360"/>
          <w:marRight w:val="0"/>
          <w:marTop w:val="200"/>
          <w:marBottom w:val="0"/>
          <w:divBdr>
            <w:top w:val="none" w:sz="0" w:space="0" w:color="auto"/>
            <w:left w:val="none" w:sz="0" w:space="0" w:color="auto"/>
            <w:bottom w:val="none" w:sz="0" w:space="0" w:color="auto"/>
            <w:right w:val="none" w:sz="0" w:space="0" w:color="auto"/>
          </w:divBdr>
        </w:div>
        <w:div w:id="185405827">
          <w:marLeft w:val="360"/>
          <w:marRight w:val="0"/>
          <w:marTop w:val="200"/>
          <w:marBottom w:val="0"/>
          <w:divBdr>
            <w:top w:val="none" w:sz="0" w:space="0" w:color="auto"/>
            <w:left w:val="none" w:sz="0" w:space="0" w:color="auto"/>
            <w:bottom w:val="none" w:sz="0" w:space="0" w:color="auto"/>
            <w:right w:val="none" w:sz="0" w:space="0" w:color="auto"/>
          </w:divBdr>
        </w:div>
      </w:divsChild>
    </w:div>
    <w:div w:id="1349481767">
      <w:bodyDiv w:val="1"/>
      <w:marLeft w:val="0"/>
      <w:marRight w:val="0"/>
      <w:marTop w:val="0"/>
      <w:marBottom w:val="0"/>
      <w:divBdr>
        <w:top w:val="none" w:sz="0" w:space="0" w:color="auto"/>
        <w:left w:val="none" w:sz="0" w:space="0" w:color="auto"/>
        <w:bottom w:val="none" w:sz="0" w:space="0" w:color="auto"/>
        <w:right w:val="none" w:sz="0" w:space="0" w:color="auto"/>
      </w:divBdr>
    </w:div>
    <w:div w:id="1351685039">
      <w:bodyDiv w:val="1"/>
      <w:marLeft w:val="0"/>
      <w:marRight w:val="0"/>
      <w:marTop w:val="0"/>
      <w:marBottom w:val="0"/>
      <w:divBdr>
        <w:top w:val="none" w:sz="0" w:space="0" w:color="auto"/>
        <w:left w:val="none" w:sz="0" w:space="0" w:color="auto"/>
        <w:bottom w:val="none" w:sz="0" w:space="0" w:color="auto"/>
        <w:right w:val="none" w:sz="0" w:space="0" w:color="auto"/>
      </w:divBdr>
    </w:div>
    <w:div w:id="1365136552">
      <w:bodyDiv w:val="1"/>
      <w:marLeft w:val="0"/>
      <w:marRight w:val="0"/>
      <w:marTop w:val="0"/>
      <w:marBottom w:val="0"/>
      <w:divBdr>
        <w:top w:val="none" w:sz="0" w:space="0" w:color="auto"/>
        <w:left w:val="none" w:sz="0" w:space="0" w:color="auto"/>
        <w:bottom w:val="none" w:sz="0" w:space="0" w:color="auto"/>
        <w:right w:val="none" w:sz="0" w:space="0" w:color="auto"/>
      </w:divBdr>
    </w:div>
    <w:div w:id="1381662413">
      <w:bodyDiv w:val="1"/>
      <w:marLeft w:val="0"/>
      <w:marRight w:val="0"/>
      <w:marTop w:val="0"/>
      <w:marBottom w:val="0"/>
      <w:divBdr>
        <w:top w:val="none" w:sz="0" w:space="0" w:color="auto"/>
        <w:left w:val="none" w:sz="0" w:space="0" w:color="auto"/>
        <w:bottom w:val="none" w:sz="0" w:space="0" w:color="auto"/>
        <w:right w:val="none" w:sz="0" w:space="0" w:color="auto"/>
      </w:divBdr>
      <w:divsChild>
        <w:div w:id="784422966">
          <w:marLeft w:val="360"/>
          <w:marRight w:val="0"/>
          <w:marTop w:val="200"/>
          <w:marBottom w:val="0"/>
          <w:divBdr>
            <w:top w:val="none" w:sz="0" w:space="0" w:color="auto"/>
            <w:left w:val="none" w:sz="0" w:space="0" w:color="auto"/>
            <w:bottom w:val="none" w:sz="0" w:space="0" w:color="auto"/>
            <w:right w:val="none" w:sz="0" w:space="0" w:color="auto"/>
          </w:divBdr>
        </w:div>
        <w:div w:id="825976935">
          <w:marLeft w:val="360"/>
          <w:marRight w:val="0"/>
          <w:marTop w:val="200"/>
          <w:marBottom w:val="0"/>
          <w:divBdr>
            <w:top w:val="none" w:sz="0" w:space="0" w:color="auto"/>
            <w:left w:val="none" w:sz="0" w:space="0" w:color="auto"/>
            <w:bottom w:val="none" w:sz="0" w:space="0" w:color="auto"/>
            <w:right w:val="none" w:sz="0" w:space="0" w:color="auto"/>
          </w:divBdr>
        </w:div>
        <w:div w:id="1588491321">
          <w:marLeft w:val="360"/>
          <w:marRight w:val="0"/>
          <w:marTop w:val="200"/>
          <w:marBottom w:val="0"/>
          <w:divBdr>
            <w:top w:val="none" w:sz="0" w:space="0" w:color="auto"/>
            <w:left w:val="none" w:sz="0" w:space="0" w:color="auto"/>
            <w:bottom w:val="none" w:sz="0" w:space="0" w:color="auto"/>
            <w:right w:val="none" w:sz="0" w:space="0" w:color="auto"/>
          </w:divBdr>
        </w:div>
      </w:divsChild>
    </w:div>
    <w:div w:id="1405026518">
      <w:bodyDiv w:val="1"/>
      <w:marLeft w:val="0"/>
      <w:marRight w:val="0"/>
      <w:marTop w:val="0"/>
      <w:marBottom w:val="0"/>
      <w:divBdr>
        <w:top w:val="none" w:sz="0" w:space="0" w:color="auto"/>
        <w:left w:val="none" w:sz="0" w:space="0" w:color="auto"/>
        <w:bottom w:val="none" w:sz="0" w:space="0" w:color="auto"/>
        <w:right w:val="none" w:sz="0" w:space="0" w:color="auto"/>
      </w:divBdr>
    </w:div>
    <w:div w:id="1507288310">
      <w:bodyDiv w:val="1"/>
      <w:marLeft w:val="0"/>
      <w:marRight w:val="0"/>
      <w:marTop w:val="0"/>
      <w:marBottom w:val="0"/>
      <w:divBdr>
        <w:top w:val="none" w:sz="0" w:space="0" w:color="auto"/>
        <w:left w:val="none" w:sz="0" w:space="0" w:color="auto"/>
        <w:bottom w:val="none" w:sz="0" w:space="0" w:color="auto"/>
        <w:right w:val="none" w:sz="0" w:space="0" w:color="auto"/>
      </w:divBdr>
    </w:div>
    <w:div w:id="1539078068">
      <w:bodyDiv w:val="1"/>
      <w:marLeft w:val="0"/>
      <w:marRight w:val="0"/>
      <w:marTop w:val="0"/>
      <w:marBottom w:val="0"/>
      <w:divBdr>
        <w:top w:val="none" w:sz="0" w:space="0" w:color="auto"/>
        <w:left w:val="none" w:sz="0" w:space="0" w:color="auto"/>
        <w:bottom w:val="none" w:sz="0" w:space="0" w:color="auto"/>
        <w:right w:val="none" w:sz="0" w:space="0" w:color="auto"/>
      </w:divBdr>
    </w:div>
    <w:div w:id="1568177968">
      <w:bodyDiv w:val="1"/>
      <w:marLeft w:val="0"/>
      <w:marRight w:val="0"/>
      <w:marTop w:val="0"/>
      <w:marBottom w:val="0"/>
      <w:divBdr>
        <w:top w:val="none" w:sz="0" w:space="0" w:color="auto"/>
        <w:left w:val="none" w:sz="0" w:space="0" w:color="auto"/>
        <w:bottom w:val="none" w:sz="0" w:space="0" w:color="auto"/>
        <w:right w:val="none" w:sz="0" w:space="0" w:color="auto"/>
      </w:divBdr>
    </w:div>
    <w:div w:id="1573657133">
      <w:bodyDiv w:val="1"/>
      <w:marLeft w:val="0"/>
      <w:marRight w:val="0"/>
      <w:marTop w:val="0"/>
      <w:marBottom w:val="0"/>
      <w:divBdr>
        <w:top w:val="none" w:sz="0" w:space="0" w:color="auto"/>
        <w:left w:val="none" w:sz="0" w:space="0" w:color="auto"/>
        <w:bottom w:val="none" w:sz="0" w:space="0" w:color="auto"/>
        <w:right w:val="none" w:sz="0" w:space="0" w:color="auto"/>
      </w:divBdr>
    </w:div>
    <w:div w:id="1963533413">
      <w:bodyDiv w:val="1"/>
      <w:marLeft w:val="0"/>
      <w:marRight w:val="0"/>
      <w:marTop w:val="0"/>
      <w:marBottom w:val="0"/>
      <w:divBdr>
        <w:top w:val="none" w:sz="0" w:space="0" w:color="auto"/>
        <w:left w:val="none" w:sz="0" w:space="0" w:color="auto"/>
        <w:bottom w:val="none" w:sz="0" w:space="0" w:color="auto"/>
        <w:right w:val="none" w:sz="0" w:space="0" w:color="auto"/>
      </w:divBdr>
    </w:div>
    <w:div w:id="1998531264">
      <w:bodyDiv w:val="1"/>
      <w:marLeft w:val="0"/>
      <w:marRight w:val="0"/>
      <w:marTop w:val="0"/>
      <w:marBottom w:val="0"/>
      <w:divBdr>
        <w:top w:val="none" w:sz="0" w:space="0" w:color="auto"/>
        <w:left w:val="none" w:sz="0" w:space="0" w:color="auto"/>
        <w:bottom w:val="none" w:sz="0" w:space="0" w:color="auto"/>
        <w:right w:val="none" w:sz="0" w:space="0" w:color="auto"/>
      </w:divBdr>
    </w:div>
    <w:div w:id="200431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tiff"/><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3.tiff"/><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tif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sciencedirect.com/science/article/pii/S0042682208005928"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29A74-4D95-47C4-B0D0-D0E01905A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27</TotalTime>
  <Pages>1</Pages>
  <Words>65467</Words>
  <Characters>373167</Characters>
  <Application>Microsoft Office Word</Application>
  <DocSecurity>0</DocSecurity>
  <Lines>3109</Lines>
  <Paragraphs>8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Tan</dc:creator>
  <cp:keywords/>
  <dc:description/>
  <cp:lastModifiedBy>Cedric Tan</cp:lastModifiedBy>
  <cp:revision>163</cp:revision>
  <dcterms:created xsi:type="dcterms:W3CDTF">2021-01-04T02:41:00Z</dcterms:created>
  <dcterms:modified xsi:type="dcterms:W3CDTF">2021-02-08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318399-3ae1-3f2d-b60f-df8b7da6ff9e</vt:lpwstr>
  </property>
  <property fmtid="{D5CDD505-2E9C-101B-9397-08002B2CF9AE}" pid="4" name="Mendeley Citation Style_1">
    <vt:lpwstr>http://csl.mendeley.com/styles/525107331/PLoSCompBio</vt:lpwstr>
  </property>
  <property fmtid="{D5CDD505-2E9C-101B-9397-08002B2CF9AE}" pid="5" name="Mendeley Recent Style Id 0_1">
    <vt:lpwstr>http://csl.mendeley.com/styles/525107331/advances-in-alzheimers-disease</vt:lpwstr>
  </property>
  <property fmtid="{D5CDD505-2E9C-101B-9397-08002B2CF9AE}" pid="6" name="Mendeley Recent Style Name 0_1">
    <vt:lpwstr>Advances in Alzheimer's Disease - Cedric Ta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25107331/PLoSCompBio</vt:lpwstr>
  </property>
  <property fmtid="{D5CDD505-2E9C-101B-9397-08002B2CF9AE}" pid="24" name="Mendeley Recent Style Name 9_1">
    <vt:lpwstr>Vancouver - Cedric Tan</vt:lpwstr>
  </property>
</Properties>
</file>